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B531D3" w14:textId="77777777" w:rsidR="00836722" w:rsidRPr="00836722" w:rsidRDefault="00836722" w:rsidP="00836722">
      <w:pPr>
        <w:pStyle w:val="Heading1"/>
        <w:numPr>
          <w:ilvl w:val="0"/>
          <w:numId w:val="0"/>
        </w:numPr>
        <w:rPr>
          <w:color w:val="FFFFFF" w:themeColor="background1"/>
        </w:rPr>
      </w:pPr>
      <w:bookmarkStart w:id="0" w:name="_Toc461058879"/>
      <w:r w:rsidRPr="00836722">
        <w:rPr>
          <w:color w:val="FFFFFF" w:themeColor="background1"/>
        </w:rPr>
        <w:t>HALAMAN JUDUL</w:t>
      </w:r>
      <w:bookmarkEnd w:id="0"/>
    </w:p>
    <w:p w14:paraId="034543FF" w14:textId="77777777" w:rsidR="00836722" w:rsidRDefault="00836722" w:rsidP="0030382E">
      <w:pPr>
        <w:pStyle w:val="NoSpacing"/>
        <w:spacing w:line="360" w:lineRule="auto"/>
        <w:jc w:val="center"/>
      </w:pPr>
    </w:p>
    <w:p w14:paraId="134E4709" w14:textId="151322C8" w:rsidR="0030382E" w:rsidRDefault="0078308B" w:rsidP="0030382E">
      <w:pPr>
        <w:pStyle w:val="NoSpacing"/>
        <w:spacing w:line="360" w:lineRule="auto"/>
        <w:jc w:val="center"/>
        <w:rPr>
          <w:b/>
          <w:sz w:val="28"/>
          <w:szCs w:val="28"/>
        </w:rPr>
      </w:pPr>
      <w:r>
        <w:rPr>
          <w:b/>
          <w:sz w:val="28"/>
          <w:szCs w:val="28"/>
        </w:rPr>
        <w:t>DETEKSI SERANGAN PADA</w:t>
      </w:r>
    </w:p>
    <w:p w14:paraId="697C89F8" w14:textId="0A294AF5" w:rsidR="0078308B" w:rsidRDefault="0078308B" w:rsidP="0030382E">
      <w:pPr>
        <w:pStyle w:val="NoSpacing"/>
        <w:spacing w:line="360" w:lineRule="auto"/>
        <w:jc w:val="center"/>
        <w:rPr>
          <w:b/>
          <w:sz w:val="28"/>
          <w:szCs w:val="28"/>
        </w:rPr>
      </w:pPr>
      <w:r>
        <w:rPr>
          <w:b/>
          <w:sz w:val="28"/>
          <w:szCs w:val="28"/>
        </w:rPr>
        <w:t>ARP (Address Resolution Protocol)</w:t>
      </w:r>
    </w:p>
    <w:p w14:paraId="71B5DA02" w14:textId="77777777" w:rsidR="0030382E" w:rsidRDefault="0030382E" w:rsidP="0030382E">
      <w:pPr>
        <w:tabs>
          <w:tab w:val="left" w:pos="17255"/>
        </w:tabs>
        <w:ind w:firstLine="0"/>
        <w:jc w:val="center"/>
        <w:rPr>
          <w:b/>
          <w:szCs w:val="28"/>
        </w:rPr>
      </w:pPr>
    </w:p>
    <w:p w14:paraId="6D2D44C2" w14:textId="77777777" w:rsidR="0078308B" w:rsidRDefault="0078308B" w:rsidP="0030382E">
      <w:pPr>
        <w:tabs>
          <w:tab w:val="left" w:pos="17255"/>
        </w:tabs>
        <w:ind w:firstLine="0"/>
        <w:jc w:val="center"/>
        <w:rPr>
          <w:b/>
          <w:szCs w:val="28"/>
        </w:rPr>
      </w:pPr>
    </w:p>
    <w:p w14:paraId="7CB3C9AC" w14:textId="77777777" w:rsidR="0078308B" w:rsidRPr="00057D4B" w:rsidRDefault="0078308B" w:rsidP="0030382E">
      <w:pPr>
        <w:tabs>
          <w:tab w:val="left" w:pos="17255"/>
        </w:tabs>
        <w:ind w:firstLine="0"/>
        <w:jc w:val="center"/>
        <w:rPr>
          <w:b/>
          <w:szCs w:val="28"/>
        </w:rPr>
      </w:pPr>
    </w:p>
    <w:p w14:paraId="6879617B" w14:textId="77777777" w:rsidR="0030382E" w:rsidRDefault="0030382E" w:rsidP="0030382E">
      <w:pPr>
        <w:ind w:firstLine="0"/>
        <w:jc w:val="center"/>
        <w:rPr>
          <w:b/>
          <w:sz w:val="28"/>
          <w:szCs w:val="28"/>
        </w:rPr>
      </w:pPr>
    </w:p>
    <w:p w14:paraId="139D951C" w14:textId="3509559A" w:rsidR="0030382E" w:rsidRPr="009F5DC5" w:rsidRDefault="00E67EF0" w:rsidP="0030382E">
      <w:pPr>
        <w:ind w:firstLine="0"/>
        <w:jc w:val="center"/>
        <w:rPr>
          <w:b/>
        </w:rPr>
      </w:pPr>
      <w:r>
        <w:rPr>
          <w:b/>
        </w:rPr>
        <w:t>PROYEK TUGAS AKHIR</w:t>
      </w:r>
    </w:p>
    <w:p w14:paraId="1F6E1C74" w14:textId="77777777" w:rsidR="0030382E" w:rsidRDefault="0030382E" w:rsidP="0030382E">
      <w:pPr>
        <w:ind w:firstLine="0"/>
        <w:jc w:val="center"/>
      </w:pPr>
    </w:p>
    <w:p w14:paraId="5E465A57" w14:textId="77777777" w:rsidR="0030382E" w:rsidRPr="00057D4B" w:rsidRDefault="0030382E" w:rsidP="0030382E">
      <w:pPr>
        <w:ind w:firstLine="0"/>
        <w:jc w:val="center"/>
        <w:rPr>
          <w:sz w:val="22"/>
        </w:rPr>
      </w:pPr>
      <w:r w:rsidRPr="00057D4B">
        <w:rPr>
          <w:sz w:val="22"/>
        </w:rPr>
        <w:t>Diajukan untuk memenuhi salah satu syarat</w:t>
      </w:r>
    </w:p>
    <w:p w14:paraId="4C04B164" w14:textId="77777777" w:rsidR="0030382E" w:rsidRDefault="0030382E" w:rsidP="0030382E">
      <w:pPr>
        <w:ind w:firstLine="0"/>
        <w:jc w:val="center"/>
      </w:pPr>
      <w:r w:rsidRPr="00057D4B">
        <w:rPr>
          <w:sz w:val="22"/>
        </w:rPr>
        <w:t xml:space="preserve">Mencapai derajat Sarjana </w:t>
      </w:r>
      <w:r>
        <w:rPr>
          <w:sz w:val="22"/>
        </w:rPr>
        <w:t xml:space="preserve">S-1 </w:t>
      </w:r>
      <w:r w:rsidRPr="00057D4B">
        <w:rPr>
          <w:sz w:val="22"/>
        </w:rPr>
        <w:t>Program Studi Teknik Informatika</w:t>
      </w:r>
      <w:r>
        <w:rPr>
          <w:sz w:val="22"/>
        </w:rPr>
        <w:br/>
      </w:r>
    </w:p>
    <w:p w14:paraId="6B1637D8" w14:textId="77777777" w:rsidR="0030382E" w:rsidRDefault="0030382E" w:rsidP="0030382E">
      <w:pPr>
        <w:ind w:firstLine="0"/>
        <w:jc w:val="center"/>
      </w:pPr>
      <w:r>
        <w:rPr>
          <w:noProof/>
        </w:rPr>
        <w:drawing>
          <wp:anchor distT="0" distB="0" distL="114300" distR="114300" simplePos="0" relativeHeight="251666432" behindDoc="0" locked="0" layoutInCell="1" allowOverlap="1" wp14:anchorId="65884D71" wp14:editId="390FC5F0">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695699" w14:textId="77777777" w:rsidR="0030382E" w:rsidRDefault="0030382E" w:rsidP="0030382E">
      <w:pPr>
        <w:ind w:firstLine="0"/>
        <w:jc w:val="center"/>
      </w:pPr>
    </w:p>
    <w:p w14:paraId="3A2C129C" w14:textId="77777777" w:rsidR="0030382E" w:rsidRDefault="0030382E" w:rsidP="0030382E">
      <w:pPr>
        <w:ind w:firstLine="0"/>
        <w:jc w:val="center"/>
      </w:pPr>
    </w:p>
    <w:p w14:paraId="47D2BB25" w14:textId="77777777" w:rsidR="0030382E" w:rsidRDefault="0030382E" w:rsidP="0030382E">
      <w:pPr>
        <w:ind w:firstLine="0"/>
        <w:jc w:val="center"/>
      </w:pPr>
    </w:p>
    <w:p w14:paraId="7A62576D" w14:textId="77777777" w:rsidR="0030382E" w:rsidRDefault="0030382E" w:rsidP="0030382E">
      <w:pPr>
        <w:ind w:firstLine="0"/>
        <w:jc w:val="center"/>
      </w:pPr>
    </w:p>
    <w:p w14:paraId="29C0DA66" w14:textId="77777777" w:rsidR="0030382E" w:rsidRDefault="0030382E" w:rsidP="0030382E">
      <w:pPr>
        <w:ind w:firstLine="0"/>
        <w:jc w:val="center"/>
      </w:pPr>
    </w:p>
    <w:p w14:paraId="668740D0" w14:textId="77777777" w:rsidR="0030382E" w:rsidRDefault="0030382E" w:rsidP="0030382E">
      <w:pPr>
        <w:ind w:firstLine="0"/>
        <w:jc w:val="center"/>
      </w:pPr>
    </w:p>
    <w:p w14:paraId="6DCE4985" w14:textId="77777777" w:rsidR="0030382E" w:rsidRDefault="0030382E" w:rsidP="0030382E">
      <w:pPr>
        <w:ind w:firstLine="0"/>
        <w:jc w:val="center"/>
      </w:pPr>
    </w:p>
    <w:p w14:paraId="1DE76AFB" w14:textId="77777777" w:rsidR="0030382E" w:rsidRDefault="0030382E" w:rsidP="0030382E">
      <w:pPr>
        <w:ind w:firstLine="0"/>
        <w:jc w:val="center"/>
      </w:pPr>
    </w:p>
    <w:p w14:paraId="51FFD5CE" w14:textId="77777777" w:rsidR="0030382E" w:rsidRDefault="0030382E" w:rsidP="0030382E">
      <w:pPr>
        <w:ind w:firstLine="0"/>
        <w:jc w:val="center"/>
      </w:pPr>
    </w:p>
    <w:p w14:paraId="5EBA29A2" w14:textId="77777777" w:rsidR="0030382E" w:rsidRDefault="0030382E" w:rsidP="0030382E">
      <w:pPr>
        <w:ind w:firstLine="0"/>
        <w:jc w:val="center"/>
      </w:pPr>
    </w:p>
    <w:p w14:paraId="26DC17FA" w14:textId="77777777" w:rsidR="0030382E" w:rsidRDefault="0030382E" w:rsidP="0030382E">
      <w:pPr>
        <w:ind w:firstLine="0"/>
        <w:jc w:val="center"/>
        <w:rPr>
          <w:sz w:val="22"/>
        </w:rPr>
      </w:pPr>
      <w:r w:rsidRPr="00057D4B">
        <w:rPr>
          <w:sz w:val="22"/>
        </w:rPr>
        <w:t>Disusun oleh:</w:t>
      </w:r>
    </w:p>
    <w:p w14:paraId="6490896A" w14:textId="557F6D10" w:rsidR="0030382E" w:rsidRPr="00057D4B" w:rsidRDefault="0078308B" w:rsidP="0030382E">
      <w:pPr>
        <w:ind w:firstLine="0"/>
        <w:jc w:val="center"/>
        <w:rPr>
          <w:sz w:val="22"/>
        </w:rPr>
      </w:pPr>
      <w:r>
        <w:rPr>
          <w:sz w:val="22"/>
        </w:rPr>
        <w:t>Ardika Rommy Sanjaya</w:t>
      </w:r>
    </w:p>
    <w:p w14:paraId="17F49F2C" w14:textId="3B7DE59B" w:rsidR="0030382E" w:rsidRPr="00057D4B" w:rsidRDefault="0078308B" w:rsidP="0030382E">
      <w:pPr>
        <w:ind w:firstLine="0"/>
        <w:jc w:val="center"/>
        <w:rPr>
          <w:sz w:val="22"/>
        </w:rPr>
      </w:pPr>
      <w:r>
        <w:rPr>
          <w:sz w:val="22"/>
        </w:rPr>
        <w:t>5130411060</w:t>
      </w:r>
    </w:p>
    <w:p w14:paraId="1E8B1189" w14:textId="77777777" w:rsidR="0030382E" w:rsidRPr="00057D4B" w:rsidRDefault="0030382E" w:rsidP="0030382E">
      <w:pPr>
        <w:ind w:firstLine="0"/>
        <w:jc w:val="center"/>
        <w:rPr>
          <w:sz w:val="22"/>
        </w:rPr>
      </w:pPr>
    </w:p>
    <w:p w14:paraId="582C713C" w14:textId="77777777" w:rsidR="0030382E" w:rsidRPr="0030382E" w:rsidRDefault="0030382E" w:rsidP="0030382E">
      <w:pPr>
        <w:spacing w:line="240" w:lineRule="auto"/>
        <w:ind w:firstLine="0"/>
        <w:jc w:val="center"/>
        <w:rPr>
          <w:b/>
          <w:sz w:val="28"/>
          <w:szCs w:val="28"/>
        </w:rPr>
      </w:pPr>
      <w:r w:rsidRPr="0030382E">
        <w:rPr>
          <w:b/>
          <w:sz w:val="28"/>
          <w:szCs w:val="28"/>
        </w:rPr>
        <w:t>PROGRAM STUDI TEKNIK INFORMATIKA</w:t>
      </w:r>
    </w:p>
    <w:p w14:paraId="3C00FB0A" w14:textId="77777777" w:rsidR="0030382E" w:rsidRPr="0030382E" w:rsidRDefault="0030382E" w:rsidP="0030382E">
      <w:pPr>
        <w:spacing w:line="240" w:lineRule="auto"/>
        <w:ind w:firstLine="0"/>
        <w:jc w:val="center"/>
        <w:rPr>
          <w:b/>
          <w:sz w:val="28"/>
          <w:szCs w:val="28"/>
        </w:rPr>
      </w:pPr>
      <w:r w:rsidRPr="0030382E">
        <w:rPr>
          <w:b/>
          <w:sz w:val="28"/>
          <w:szCs w:val="28"/>
        </w:rPr>
        <w:t>FAKULTAS BISNIS DAN TEKNOLOGI INFORMASI</w:t>
      </w:r>
    </w:p>
    <w:p w14:paraId="0CAB8C39" w14:textId="77777777" w:rsidR="0030382E" w:rsidRPr="0030382E" w:rsidRDefault="0030382E" w:rsidP="0030382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14:paraId="2C2F152A" w14:textId="41ED33AA" w:rsidR="0030382E" w:rsidRDefault="0078308B" w:rsidP="0030382E">
      <w:pPr>
        <w:spacing w:line="240" w:lineRule="auto"/>
        <w:ind w:firstLine="0"/>
        <w:jc w:val="center"/>
      </w:pPr>
      <w:r>
        <w:rPr>
          <w:b/>
          <w:szCs w:val="28"/>
        </w:rPr>
        <w:t>2017</w:t>
      </w:r>
    </w:p>
    <w:p w14:paraId="254BB76A" w14:textId="77777777" w:rsidR="0030382E" w:rsidRDefault="0030382E">
      <w:pPr>
        <w:spacing w:after="160" w:line="259" w:lineRule="auto"/>
        <w:ind w:firstLine="0"/>
        <w:jc w:val="left"/>
      </w:pPr>
    </w:p>
    <w:p w14:paraId="64C8181A" w14:textId="73BE01DD" w:rsidR="00836722" w:rsidRPr="000535D0" w:rsidRDefault="00E67EF0" w:rsidP="00836722">
      <w:pPr>
        <w:pStyle w:val="Heading1"/>
        <w:numPr>
          <w:ilvl w:val="0"/>
          <w:numId w:val="0"/>
        </w:numPr>
        <w:rPr>
          <w:color w:val="FFFFFF" w:themeColor="background1"/>
        </w:rPr>
      </w:pPr>
      <w:bookmarkStart w:id="1" w:name="_Toc461058880"/>
      <w:r w:rsidRPr="000535D0">
        <w:rPr>
          <w:color w:val="FFFFFF" w:themeColor="background1"/>
        </w:rPr>
        <w:t>HALAM</w:t>
      </w:r>
      <w:r w:rsidR="00E95E1B" w:rsidRPr="000535D0">
        <w:rPr>
          <w:color w:val="FFFFFF" w:themeColor="background1"/>
        </w:rPr>
        <w:t>A</w:t>
      </w:r>
      <w:r w:rsidR="00836722" w:rsidRPr="000535D0">
        <w:rPr>
          <w:color w:val="FFFFFF" w:themeColor="background1"/>
        </w:rPr>
        <w:t>N</w:t>
      </w:r>
      <w:bookmarkEnd w:id="1"/>
      <w:r w:rsidR="00E95E1B" w:rsidRPr="000535D0">
        <w:rPr>
          <w:color w:val="FFFFFF" w:themeColor="background1"/>
        </w:rPr>
        <w:t xml:space="preserve"> </w:t>
      </w:r>
      <w:r w:rsidR="000535D0" w:rsidRPr="000535D0">
        <w:rPr>
          <w:caps w:val="0"/>
          <w:color w:val="FFFFFF" w:themeColor="background1"/>
        </w:rPr>
        <w:t>PENGESAHAN</w:t>
      </w:r>
    </w:p>
    <w:p w14:paraId="17D9A1F9" w14:textId="77777777" w:rsidR="00E95E1B" w:rsidRPr="00E95E1B" w:rsidRDefault="00E95E1B" w:rsidP="00E95E1B"/>
    <w:p w14:paraId="2B55AF44" w14:textId="179C2D60" w:rsidR="00E67EF0" w:rsidRPr="00BF5218" w:rsidRDefault="0078308B" w:rsidP="0078308B">
      <w:pPr>
        <w:pStyle w:val="NoSpacing"/>
        <w:ind w:firstLine="567"/>
        <w:jc w:val="center"/>
        <w:rPr>
          <w:b/>
        </w:rPr>
      </w:pPr>
      <w:bookmarkStart w:id="2" w:name="_Toc461058881"/>
      <w:r>
        <w:rPr>
          <w:b/>
        </w:rPr>
        <w:t>DETEKSI SERANGAN PADA</w:t>
      </w:r>
    </w:p>
    <w:p w14:paraId="113196BA" w14:textId="7A687916" w:rsidR="00E67EF0" w:rsidRDefault="0078308B" w:rsidP="0078308B">
      <w:pPr>
        <w:pStyle w:val="NoSpacing"/>
        <w:ind w:firstLine="567"/>
        <w:jc w:val="center"/>
        <w:rPr>
          <w:b/>
          <w:lang w:val="id-ID"/>
        </w:rPr>
      </w:pPr>
      <w:r>
        <w:rPr>
          <w:b/>
        </w:rPr>
        <w:t>ARP (Address Resolution Protocol)</w:t>
      </w:r>
    </w:p>
    <w:p w14:paraId="36701AF0" w14:textId="77777777" w:rsidR="00E67EF0" w:rsidRPr="00BF5218" w:rsidRDefault="00E67EF0" w:rsidP="00E67EF0">
      <w:pPr>
        <w:pStyle w:val="NoSpacing"/>
        <w:jc w:val="center"/>
        <w:rPr>
          <w:sz w:val="20"/>
          <w:lang w:val="id-ID"/>
        </w:rPr>
      </w:pPr>
    </w:p>
    <w:p w14:paraId="05C639F7" w14:textId="77777777" w:rsidR="00E67EF0" w:rsidRPr="00CD4147" w:rsidRDefault="00E67EF0" w:rsidP="00E67EF0">
      <w:pPr>
        <w:jc w:val="center"/>
        <w:rPr>
          <w:b/>
          <w:sz w:val="22"/>
        </w:rPr>
      </w:pPr>
      <w:r w:rsidRPr="00CD4147">
        <w:rPr>
          <w:b/>
          <w:noProof/>
        </w:rPr>
        <w:drawing>
          <wp:anchor distT="0" distB="0" distL="114300" distR="114300" simplePos="0" relativeHeight="251693056" behindDoc="1" locked="0" layoutInCell="1" allowOverlap="1" wp14:anchorId="1E3F21F2" wp14:editId="7705F729">
            <wp:simplePos x="0" y="0"/>
            <wp:positionH relativeFrom="column">
              <wp:posOffset>926465</wp:posOffset>
            </wp:positionH>
            <wp:positionV relativeFrom="paragraph">
              <wp:posOffset>222885</wp:posOffset>
            </wp:positionV>
            <wp:extent cx="4076700" cy="4054178"/>
            <wp:effectExtent l="0" t="0" r="0" b="0"/>
            <wp:wrapNone/>
            <wp:docPr id="2615" name="Picture 2615"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10">
                      <a:lum bright="70000" contrast="-70000"/>
                      <a:extLst>
                        <a:ext uri="{BEBA8EAE-BF5A-486C-A8C5-ECC9F3942E4B}">
                          <a14:imgProps xmlns:a14="http://schemas.microsoft.com/office/drawing/2010/main">
                            <a14:imgLayer r:embed="rId11">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147">
        <w:rPr>
          <w:b/>
          <w:sz w:val="22"/>
        </w:rPr>
        <w:t>PROYEK TUGAS AKHIR</w:t>
      </w:r>
    </w:p>
    <w:p w14:paraId="20AA64DE" w14:textId="77777777" w:rsidR="00E67EF0" w:rsidRDefault="00E67EF0" w:rsidP="00E67EF0">
      <w:pPr>
        <w:jc w:val="center"/>
      </w:pPr>
      <w:r>
        <w:br/>
        <w:t>Disusun oleh</w:t>
      </w:r>
    </w:p>
    <w:p w14:paraId="43EC4B9A" w14:textId="608422D2" w:rsidR="00E67EF0" w:rsidRDefault="0078308B" w:rsidP="00E67EF0">
      <w:pPr>
        <w:ind w:firstLine="0"/>
        <w:jc w:val="center"/>
      </w:pPr>
      <w:r>
        <w:t>Ardika Rommy Sanjaya</w:t>
      </w:r>
    </w:p>
    <w:p w14:paraId="5B1D1A33" w14:textId="45BC6B48" w:rsidR="00E67EF0" w:rsidRDefault="0078308B" w:rsidP="00E67EF0">
      <w:pPr>
        <w:ind w:firstLine="0"/>
        <w:jc w:val="center"/>
      </w:pPr>
      <w:r>
        <w:t>5130411060</w:t>
      </w:r>
    </w:p>
    <w:p w14:paraId="06830CC5" w14:textId="77777777" w:rsidR="00E67EF0" w:rsidRDefault="00E67EF0" w:rsidP="00E67EF0"/>
    <w:p w14:paraId="6C8D86CE" w14:textId="7503608B" w:rsidR="00E67EF0" w:rsidRDefault="00E67EF0" w:rsidP="00E67EF0">
      <w:pPr>
        <w:jc w:val="center"/>
        <w:rPr>
          <w:rFonts w:eastAsia="Times New Roman" w:cs="Times New Roman"/>
        </w:rPr>
      </w:pPr>
      <w:r>
        <w:t>Telah</w:t>
      </w:r>
      <w:r>
        <w:rPr>
          <w:spacing w:val="-3"/>
        </w:rPr>
        <w:t xml:space="preserve"> </w:t>
      </w:r>
      <w:r>
        <w:t>dipertanggungjawabkan</w:t>
      </w:r>
      <w:r>
        <w:rPr>
          <w:spacing w:val="-3"/>
        </w:rPr>
        <w:t xml:space="preserve"> </w:t>
      </w:r>
      <w:r>
        <w:rPr>
          <w:spacing w:val="2"/>
        </w:rPr>
        <w:t>di</w:t>
      </w:r>
      <w:r>
        <w:rPr>
          <w:spacing w:val="-7"/>
        </w:rPr>
        <w:t xml:space="preserve"> </w:t>
      </w:r>
      <w:r>
        <w:t>dalam</w:t>
      </w:r>
      <w:r>
        <w:rPr>
          <w:spacing w:val="-7"/>
        </w:rPr>
        <w:t xml:space="preserve"> </w:t>
      </w:r>
      <w:r>
        <w:t>Sidang</w:t>
      </w:r>
      <w:r>
        <w:rPr>
          <w:spacing w:val="2"/>
        </w:rPr>
        <w:t xml:space="preserve"> Proyek </w:t>
      </w:r>
      <w:r>
        <w:t xml:space="preserve">Tugas </w:t>
      </w:r>
      <w:r>
        <w:rPr>
          <w:spacing w:val="-2"/>
        </w:rPr>
        <w:t>Akhir</w:t>
      </w:r>
      <w:r>
        <w:rPr>
          <w:spacing w:val="54"/>
        </w:rPr>
        <w:br/>
      </w:r>
      <w:r>
        <w:t>pada</w:t>
      </w:r>
      <w:r>
        <w:rPr>
          <w:spacing w:val="2"/>
        </w:rPr>
        <w:t xml:space="preserve"> </w:t>
      </w:r>
      <w:r>
        <w:rPr>
          <w:spacing w:val="-2"/>
        </w:rPr>
        <w:t>tanggal,</w:t>
      </w:r>
      <w:r>
        <w:rPr>
          <w:spacing w:val="4"/>
        </w:rPr>
        <w:t xml:space="preserve"> </w:t>
      </w:r>
      <w:r w:rsidR="0078308B">
        <w:t xml:space="preserve">            </w:t>
      </w:r>
      <w:r>
        <w:t xml:space="preserve"> (Pelaksanaan</w:t>
      </w:r>
      <w:r>
        <w:rPr>
          <w:spacing w:val="-3"/>
        </w:rPr>
        <w:t xml:space="preserve"> </w:t>
      </w:r>
      <w:r>
        <w:t>Sidang)</w:t>
      </w:r>
    </w:p>
    <w:p w14:paraId="0C79713E" w14:textId="77777777" w:rsidR="00E67EF0" w:rsidRDefault="00E67EF0" w:rsidP="00E67EF0">
      <w:pPr>
        <w:jc w:val="center"/>
      </w:pPr>
    </w:p>
    <w:p w14:paraId="29FA1A49" w14:textId="77777777" w:rsidR="00E67EF0" w:rsidRDefault="00E67EF0" w:rsidP="00E67EF0">
      <w:pPr>
        <w:ind w:firstLine="682"/>
        <w:rPr>
          <w:rFonts w:eastAsia="Times New Roman" w:cs="Times New Roman"/>
          <w:szCs w:val="24"/>
        </w:rPr>
      </w:pPr>
      <w:r>
        <w:rPr>
          <w:spacing w:val="-2"/>
        </w:rPr>
        <w:t>Tim</w:t>
      </w:r>
      <w:r>
        <w:rPr>
          <w:spacing w:val="-3"/>
        </w:rPr>
        <w:t xml:space="preserve"> </w:t>
      </w:r>
      <w:r>
        <w:t>Penguji:</w:t>
      </w:r>
    </w:p>
    <w:p w14:paraId="7ACF3649" w14:textId="77777777" w:rsidR="00E67EF0" w:rsidRDefault="00E67EF0" w:rsidP="00E67EF0">
      <w:pPr>
        <w:tabs>
          <w:tab w:val="left" w:pos="1985"/>
          <w:tab w:val="left" w:pos="5812"/>
        </w:tabs>
        <w:spacing w:line="274" w:lineRule="exact"/>
        <w:ind w:left="682" w:right="168" w:firstLine="0"/>
        <w:jc w:val="left"/>
        <w:rPr>
          <w:rFonts w:eastAsia="Times New Roman" w:cs="Times New Roman"/>
          <w:szCs w:val="24"/>
        </w:rPr>
      </w:pPr>
      <w:r>
        <w:rPr>
          <w:noProof/>
        </w:rPr>
        <mc:AlternateContent>
          <mc:Choice Requires="wpg">
            <w:drawing>
              <wp:anchor distT="0" distB="0" distL="114300" distR="114300" simplePos="0" relativeHeight="251694080" behindDoc="1" locked="0" layoutInCell="1" allowOverlap="1" wp14:anchorId="3AE7CD37" wp14:editId="69B8916B">
                <wp:simplePos x="0" y="0"/>
                <wp:positionH relativeFrom="page">
                  <wp:posOffset>5137785</wp:posOffset>
                </wp:positionH>
                <wp:positionV relativeFrom="paragraph">
                  <wp:posOffset>160655</wp:posOffset>
                </wp:positionV>
                <wp:extent cx="1188720" cy="45085"/>
                <wp:effectExtent l="13335" t="0" r="7620" b="12700"/>
                <wp:wrapNone/>
                <wp:docPr id="2611" name="Group 5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2" name="Freeform 584"/>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7EAD145" id="Group 583" o:spid="_x0000_s1026" style="position:absolute;margin-left:404.55pt;margin-top:12.65pt;width:93.6pt;height:3.55pt;flip:y;z-index:-251622400;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r>
      <w:r>
        <w:t>(</w:t>
      </w:r>
      <w:r>
        <w:rPr>
          <w:spacing w:val="-1"/>
        </w:rPr>
        <w:t>tanda</w:t>
      </w:r>
      <w:r>
        <w:rPr>
          <w:spacing w:val="1"/>
        </w:rPr>
        <w:t xml:space="preserve"> </w:t>
      </w:r>
      <w:r>
        <w:rPr>
          <w:spacing w:val="-1"/>
        </w:rPr>
        <w:t>tangan</w:t>
      </w:r>
      <w:r>
        <w:rPr>
          <w:spacing w:val="-3"/>
        </w:rPr>
        <w:t xml:space="preserve"> </w:t>
      </w:r>
      <w:r>
        <w:t>ketua)</w:t>
      </w:r>
      <w:r>
        <w:rPr>
          <w:spacing w:val="32"/>
        </w:rPr>
        <w:br/>
      </w:r>
      <w:r>
        <w:rPr>
          <w:spacing w:val="-1"/>
        </w:rPr>
        <w:t>Ketua</w:t>
      </w:r>
    </w:p>
    <w:p w14:paraId="7A629191" w14:textId="77777777" w:rsidR="00E67EF0" w:rsidRDefault="00E67EF0" w:rsidP="00E67EF0">
      <w:pPr>
        <w:jc w:val="center"/>
        <w:rPr>
          <w:rFonts w:eastAsia="Times New Roman" w:cs="Times New Roman"/>
          <w:szCs w:val="24"/>
        </w:rPr>
      </w:pPr>
    </w:p>
    <w:p w14:paraId="32775C0A" w14:textId="77777777" w:rsidR="00E67EF0" w:rsidRDefault="00E67EF0" w:rsidP="00E67EF0">
      <w:pPr>
        <w:tabs>
          <w:tab w:val="left" w:pos="1985"/>
          <w:tab w:val="left" w:pos="5670"/>
        </w:tabs>
        <w:spacing w:line="242" w:lineRule="auto"/>
        <w:ind w:left="682" w:right="26" w:firstLine="0"/>
        <w:jc w:val="left"/>
        <w:rPr>
          <w:rFonts w:eastAsia="Times New Roman" w:cs="Times New Roman"/>
          <w:szCs w:val="24"/>
        </w:rPr>
      </w:pPr>
      <w:r>
        <w:rPr>
          <w:noProof/>
        </w:rPr>
        <mc:AlternateContent>
          <mc:Choice Requires="wpg">
            <w:drawing>
              <wp:anchor distT="0" distB="0" distL="114300" distR="114300" simplePos="0" relativeHeight="251695104" behindDoc="1" locked="0" layoutInCell="1" allowOverlap="1" wp14:anchorId="68AF98ED" wp14:editId="338A9AE2">
                <wp:simplePos x="0" y="0"/>
                <wp:positionH relativeFrom="page">
                  <wp:posOffset>5231130</wp:posOffset>
                </wp:positionH>
                <wp:positionV relativeFrom="paragraph">
                  <wp:posOffset>152400</wp:posOffset>
                </wp:positionV>
                <wp:extent cx="1188720" cy="45085"/>
                <wp:effectExtent l="11430" t="0" r="9525" b="10160"/>
                <wp:wrapNone/>
                <wp:docPr id="2613" name="Group 5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flipV="1">
                          <a:off x="0" y="0"/>
                          <a:ext cx="1188720" cy="45085"/>
                          <a:chOff x="8156" y="305"/>
                          <a:chExt cx="2244" cy="2"/>
                        </a:xfrm>
                      </wpg:grpSpPr>
                      <wps:wsp>
                        <wps:cNvPr id="2614" name="Freeform 598"/>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99D9172" id="Group 597" o:spid="_x0000_s1026" style="position:absolute;margin-left:411.9pt;margin-top:12pt;width:93.6pt;height:3.55pt;flip:y;z-index:-25162137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">
                <v:shape id="Freeform 598"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t>(tanda</w:t>
      </w:r>
      <w:r>
        <w:rPr>
          <w:spacing w:val="-4"/>
        </w:rPr>
        <w:t xml:space="preserve"> </w:t>
      </w:r>
      <w:r>
        <w:t>tangan</w:t>
      </w:r>
      <w:r>
        <w:rPr>
          <w:spacing w:val="-3"/>
        </w:rPr>
        <w:t xml:space="preserve"> </w:t>
      </w:r>
      <w:r>
        <w:t>anggota)</w:t>
      </w:r>
      <w:r>
        <w:rPr>
          <w:spacing w:val="26"/>
        </w:rPr>
        <w:t xml:space="preserve"> </w:t>
      </w:r>
      <w:r>
        <w:t>Anggota</w:t>
      </w:r>
    </w:p>
    <w:p w14:paraId="2812C8EC" w14:textId="77777777" w:rsidR="00E67EF0" w:rsidRDefault="00E67EF0" w:rsidP="00E67EF0">
      <w:pPr>
        <w:rPr>
          <w:rFonts w:eastAsia="Times New Roman" w:cs="Times New Roman"/>
          <w:szCs w:val="24"/>
        </w:rPr>
      </w:pPr>
    </w:p>
    <w:p w14:paraId="73B2BEAD" w14:textId="77777777" w:rsidR="00E67EF0" w:rsidRDefault="00E67EF0" w:rsidP="00E67EF0">
      <w:pPr>
        <w:tabs>
          <w:tab w:val="left" w:pos="1985"/>
          <w:tab w:val="left" w:pos="5670"/>
        </w:tabs>
        <w:ind w:left="682" w:right="26" w:firstLine="0"/>
        <w:jc w:val="left"/>
        <w:rPr>
          <w:rFonts w:eastAsia="Times New Roman" w:cs="Times New Roman"/>
          <w:szCs w:val="24"/>
        </w:rPr>
      </w:pP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r>
      <w:r>
        <w:t>(</w:t>
      </w:r>
      <w:r>
        <w:rPr>
          <w:spacing w:val="-1"/>
          <w:u w:val="single" w:color="000000"/>
        </w:rPr>
        <w:t>tanda</w:t>
      </w:r>
      <w:r>
        <w:rPr>
          <w:spacing w:val="-4"/>
          <w:u w:val="single" w:color="000000"/>
        </w:rPr>
        <w:t xml:space="preserve"> </w:t>
      </w:r>
      <w:r>
        <w:rPr>
          <w:u w:val="single" w:color="000000"/>
        </w:rPr>
        <w:t>tangan</w:t>
      </w:r>
      <w:r>
        <w:rPr>
          <w:spacing w:val="-3"/>
          <w:u w:val="single" w:color="000000"/>
        </w:rPr>
        <w:t xml:space="preserve"> </w:t>
      </w:r>
      <w:r>
        <w:rPr>
          <w:u w:val="single" w:color="000000"/>
        </w:rPr>
        <w:t>anggota)</w:t>
      </w:r>
      <w:r>
        <w:rPr>
          <w:spacing w:val="26"/>
        </w:rPr>
        <w:t xml:space="preserve"> </w:t>
      </w:r>
      <w:r>
        <w:t>Anggota</w:t>
      </w:r>
    </w:p>
    <w:p w14:paraId="2B49F4DA" w14:textId="77777777" w:rsidR="00E67EF0" w:rsidRDefault="00E67EF0" w:rsidP="00E67EF0">
      <w:pPr>
        <w:jc w:val="center"/>
      </w:pPr>
    </w:p>
    <w:p w14:paraId="59A4C854" w14:textId="25256FF7" w:rsidR="00E67EF0" w:rsidRDefault="00E67EF0" w:rsidP="00E67EF0">
      <w:pPr>
        <w:jc w:val="center"/>
      </w:pPr>
      <w:r>
        <w:t>Tugas akhir ini telah diterima sebagai salah satu syarat untuk mencapai derajat Sarjana S-1 Program Studi Teknik Informatika</w:t>
      </w:r>
    </w:p>
    <w:p w14:paraId="21A6119D" w14:textId="77777777" w:rsidR="00E67EF0" w:rsidRDefault="00E67EF0" w:rsidP="00E67EF0"/>
    <w:p w14:paraId="7AFE785E" w14:textId="77777777" w:rsidR="00E67EF0" w:rsidRDefault="00E67EF0" w:rsidP="00E67EF0">
      <w:pPr>
        <w:jc w:val="center"/>
      </w:pPr>
      <w:r>
        <w:t>Yogyakarta ,…………….</w:t>
      </w:r>
    </w:p>
    <w:p w14:paraId="0F5CA12B" w14:textId="77777777" w:rsidR="00E67EF0" w:rsidRPr="003040BB" w:rsidRDefault="00E67EF0" w:rsidP="00E67EF0">
      <w:pPr>
        <w:jc w:val="center"/>
        <w:rPr>
          <w:lang w:val="id-ID"/>
        </w:rPr>
      </w:pPr>
      <w:r>
        <w:t>Ketua Program Studi Teknik Informatika</w:t>
      </w:r>
      <w:r>
        <w:rPr>
          <w:lang w:val="id-ID"/>
        </w:rPr>
        <w:t>/ Sistem Informasi</w:t>
      </w:r>
    </w:p>
    <w:p w14:paraId="6F9F9B33" w14:textId="77777777" w:rsidR="00E67EF0" w:rsidRDefault="00E67EF0" w:rsidP="00E67EF0">
      <w:pPr>
        <w:ind w:firstLine="0"/>
        <w:jc w:val="center"/>
      </w:pPr>
      <w:r>
        <w:t>Fakultas Bisnis dan Teknologi Informasi, Universitas Teknologi Yogyakarta</w:t>
      </w:r>
    </w:p>
    <w:p w14:paraId="5911F6A7" w14:textId="77777777" w:rsidR="00E67EF0" w:rsidRDefault="00E67EF0" w:rsidP="00E67EF0">
      <w:pPr>
        <w:jc w:val="center"/>
      </w:pPr>
    </w:p>
    <w:p w14:paraId="213039B7" w14:textId="77777777" w:rsidR="00E67EF0" w:rsidRDefault="00E67EF0" w:rsidP="00E67EF0">
      <w:pPr>
        <w:jc w:val="center"/>
      </w:pPr>
    </w:p>
    <w:p w14:paraId="5222DB2D" w14:textId="570E3005" w:rsidR="00E67EF0" w:rsidRDefault="00E67EF0" w:rsidP="00E67EF0">
      <w:pPr>
        <w:tabs>
          <w:tab w:val="center" w:pos="4532"/>
          <w:tab w:val="left" w:pos="7763"/>
        </w:tabs>
        <w:ind w:firstLine="0"/>
        <w:jc w:val="center"/>
      </w:pPr>
      <w:r>
        <w:t>Nama Kaprodi</w:t>
      </w:r>
    </w:p>
    <w:p w14:paraId="565502E9" w14:textId="77777777" w:rsidR="00E67EF0" w:rsidRDefault="00E67EF0" w:rsidP="00E67EF0">
      <w:pPr>
        <w:tabs>
          <w:tab w:val="center" w:pos="4532"/>
          <w:tab w:val="left" w:pos="7763"/>
        </w:tabs>
        <w:ind w:firstLine="0"/>
        <w:jc w:val="center"/>
        <w:rPr>
          <w:lang w:val="id-ID"/>
        </w:rPr>
      </w:pPr>
    </w:p>
    <w:p w14:paraId="105D7716" w14:textId="1C692944" w:rsidR="00D341E2" w:rsidRDefault="00D341E2" w:rsidP="00836722">
      <w:pPr>
        <w:pStyle w:val="Heading1"/>
        <w:numPr>
          <w:ilvl w:val="0"/>
          <w:numId w:val="0"/>
        </w:numPr>
      </w:pPr>
      <w:r w:rsidRPr="006A05E4">
        <w:rPr>
          <w:spacing w:val="2"/>
        </w:rPr>
        <w:t>LEMBAR</w:t>
      </w:r>
      <w:r w:rsidRPr="006A05E4">
        <w:rPr>
          <w:spacing w:val="9"/>
        </w:rPr>
        <w:t xml:space="preserve"> </w:t>
      </w:r>
      <w:r w:rsidR="00A316DC">
        <w:rPr>
          <w:spacing w:val="9"/>
        </w:rPr>
        <w:t>P</w:t>
      </w:r>
      <w:r w:rsidRPr="006A05E4">
        <w:t>ERNYATAAN</w:t>
      </w:r>
      <w:bookmarkEnd w:id="2"/>
    </w:p>
    <w:p w14:paraId="6CAE3BBD" w14:textId="796A4908" w:rsidR="00D341E2" w:rsidRDefault="00D341E2" w:rsidP="00D341E2">
      <w:pPr>
        <w:ind w:right="-11"/>
        <w:jc w:val="center"/>
        <w:rPr>
          <w:b/>
          <w:spacing w:val="3"/>
        </w:rPr>
      </w:pPr>
    </w:p>
    <w:p w14:paraId="7336BD10" w14:textId="77777777" w:rsidR="00D341E2" w:rsidRPr="006A05E4" w:rsidRDefault="00D341E2" w:rsidP="00D341E2">
      <w:pPr>
        <w:ind w:left="3370" w:right="3056"/>
        <w:jc w:val="center"/>
        <w:rPr>
          <w:rFonts w:eastAsia="Times New Roman" w:cs="Times New Roman"/>
          <w:b/>
          <w:szCs w:val="24"/>
        </w:rPr>
      </w:pPr>
    </w:p>
    <w:p w14:paraId="16001550" w14:textId="77777777" w:rsidR="00D341E2" w:rsidRPr="00342A0F" w:rsidRDefault="00D341E2" w:rsidP="00D341E2">
      <w:pPr>
        <w:spacing w:before="79"/>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C3E5357" w14:textId="4A9A6495"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 a m a</w:t>
      </w:r>
      <w:r w:rsidRPr="00D341E2">
        <w:rPr>
          <w:rFonts w:cs="Times New Roman"/>
          <w:spacing w:val="-4"/>
          <w:szCs w:val="24"/>
        </w:rPr>
        <w:tab/>
        <w:t>:</w:t>
      </w:r>
      <w:r w:rsidR="0078308B">
        <w:rPr>
          <w:rFonts w:cs="Times New Roman"/>
          <w:spacing w:val="-4"/>
          <w:szCs w:val="24"/>
        </w:rPr>
        <w:t xml:space="preserve"> Ardika Rommy Sanjaya</w:t>
      </w:r>
    </w:p>
    <w:p w14:paraId="1E0FE9B4" w14:textId="77777777"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PM</w:t>
      </w:r>
      <w:r w:rsidRPr="00D341E2">
        <w:rPr>
          <w:rFonts w:cs="Times New Roman"/>
          <w:spacing w:val="-4"/>
          <w:szCs w:val="24"/>
        </w:rPr>
        <w:tab/>
        <w:t>:  ………………………………...</w:t>
      </w:r>
    </w:p>
    <w:p w14:paraId="63856199" w14:textId="35FFC32F"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Studi  </w:t>
      </w:r>
      <w:r w:rsidRPr="00D341E2">
        <w:rPr>
          <w:rFonts w:cs="Times New Roman"/>
          <w:spacing w:val="-4"/>
          <w:szCs w:val="24"/>
        </w:rPr>
        <w:tab/>
        <w:t xml:space="preserve">:  </w:t>
      </w:r>
      <w:r w:rsidR="0078308B">
        <w:rPr>
          <w:rFonts w:cs="Times New Roman"/>
          <w:spacing w:val="-4"/>
          <w:szCs w:val="24"/>
        </w:rPr>
        <w:t>Teknik Informatikd</w:t>
      </w:r>
    </w:p>
    <w:p w14:paraId="0EFE282A" w14:textId="1740B31E"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sidR="000535D0">
        <w:rPr>
          <w:rFonts w:cs="Times New Roman"/>
          <w:spacing w:val="-3"/>
          <w:szCs w:val="24"/>
        </w:rPr>
        <w:t>Proyek Tugas Akhir</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06510F85" w14:textId="60945C73" w:rsidR="00D341E2" w:rsidRPr="00342A0F" w:rsidRDefault="0078308B" w:rsidP="002448C5">
      <w:pPr>
        <w:tabs>
          <w:tab w:val="left" w:pos="1560"/>
        </w:tabs>
        <w:ind w:left="851" w:firstLine="0"/>
        <w:rPr>
          <w:rFonts w:eastAsia="Garamond" w:cs="Times New Roman"/>
          <w:szCs w:val="24"/>
        </w:rPr>
      </w:pPr>
      <w:r>
        <w:rPr>
          <w:rFonts w:cs="Times New Roman"/>
          <w:szCs w:val="24"/>
        </w:rPr>
        <w:t>Deteksi Serangan Pada ARP (Address Resolution Protocol)</w:t>
      </w:r>
    </w:p>
    <w:p w14:paraId="6ECD226D" w14:textId="77777777"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Teknik Informatika Fakultas</w:t>
      </w:r>
      <w:r w:rsidRPr="00342A0F">
        <w:rPr>
          <w:lang w:val="en-ID"/>
        </w:rPr>
        <w:t xml:space="preserve"> Bisnis dan </w:t>
      </w:r>
      <w:r w:rsidRPr="00342A0F">
        <w:rPr>
          <w:lang w:val="id-ID"/>
        </w:rPr>
        <w:t xml:space="preserve">Teknologi </w:t>
      </w:r>
      <w:r w:rsidRPr="00342A0F">
        <w:rPr>
          <w:lang w:val="en-ID"/>
        </w:rPr>
        <w:t xml:space="preserve">Informasi </w:t>
      </w:r>
      <w:r w:rsidRPr="00342A0F">
        <w:rPr>
          <w:lang w:val="id-ID"/>
        </w:rPr>
        <w:t xml:space="preserve">Universitas </w:t>
      </w:r>
      <w:r w:rsidRPr="00342A0F">
        <w:rPr>
          <w:lang w:val="en-ID"/>
        </w:rPr>
        <w:t>Teknologi</w:t>
      </w:r>
      <w:r w:rsidRPr="00342A0F">
        <w:rPr>
          <w:lang w:val="id-ID"/>
        </w:rPr>
        <w:t xml:space="preserve"> Yogyakarta kepada saya.</w:t>
      </w:r>
    </w:p>
    <w:p w14:paraId="4EAEA9E1" w14:textId="77777777" w:rsidR="00D341E2" w:rsidRPr="00342A0F" w:rsidRDefault="00D341E2" w:rsidP="00D341E2">
      <w:pPr>
        <w:autoSpaceDE w:val="0"/>
        <w:autoSpaceDN w:val="0"/>
        <w:adjustRightInd w:val="0"/>
        <w:spacing w:line="240" w:lineRule="auto"/>
        <w:rPr>
          <w:rFonts w:cs="Times New Roman"/>
          <w:szCs w:val="24"/>
          <w:lang w:val="id-ID"/>
        </w:rPr>
      </w:pPr>
    </w:p>
    <w:p w14:paraId="1DB8075D" w14:textId="77777777"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14:paraId="37FF4078" w14:textId="77777777" w:rsidR="00D341E2" w:rsidRDefault="00D341E2" w:rsidP="00D341E2">
      <w:pPr>
        <w:autoSpaceDE w:val="0"/>
        <w:autoSpaceDN w:val="0"/>
        <w:adjustRightInd w:val="0"/>
        <w:spacing w:line="240" w:lineRule="auto"/>
        <w:jc w:val="left"/>
        <w:rPr>
          <w:rFonts w:cs="Times New Roman"/>
          <w:sz w:val="23"/>
          <w:szCs w:val="23"/>
          <w:lang w:val="id-ID"/>
        </w:rPr>
      </w:pPr>
    </w:p>
    <w:p w14:paraId="56591296" w14:textId="77777777" w:rsidR="00D341E2" w:rsidRDefault="00D341E2" w:rsidP="00D341E2">
      <w:pPr>
        <w:autoSpaceDE w:val="0"/>
        <w:autoSpaceDN w:val="0"/>
        <w:adjustRightInd w:val="0"/>
        <w:spacing w:line="240" w:lineRule="auto"/>
        <w:jc w:val="left"/>
        <w:rPr>
          <w:rFonts w:cs="Times New Roman"/>
          <w:sz w:val="23"/>
          <w:szCs w:val="23"/>
          <w:lang w:val="id-ID"/>
        </w:rPr>
      </w:pPr>
    </w:p>
    <w:p w14:paraId="322AD9E9" w14:textId="77777777" w:rsidR="00D341E2" w:rsidRDefault="00D341E2" w:rsidP="00D341E2">
      <w:pPr>
        <w:autoSpaceDE w:val="0"/>
        <w:autoSpaceDN w:val="0"/>
        <w:adjustRightInd w:val="0"/>
        <w:spacing w:line="240" w:lineRule="auto"/>
        <w:jc w:val="left"/>
        <w:rPr>
          <w:rFonts w:cs="Times New Roman"/>
          <w:sz w:val="23"/>
          <w:szCs w:val="23"/>
          <w:lang w:val="id-ID"/>
        </w:rPr>
      </w:pPr>
    </w:p>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2C8B7055" w:rsidR="00D341E2" w:rsidRPr="006F4A7B" w:rsidRDefault="00D341E2" w:rsidP="00D341E2">
      <w:pPr>
        <w:pStyle w:val="BodyTextIndent3"/>
        <w:tabs>
          <w:tab w:val="left" w:pos="6663"/>
        </w:tabs>
        <w:ind w:left="5245" w:firstLine="0"/>
        <w:rPr>
          <w:sz w:val="24"/>
          <w:szCs w:val="24"/>
        </w:rPr>
      </w:pPr>
      <w:r>
        <w:rPr>
          <w:noProof/>
          <w:sz w:val="24"/>
          <w:szCs w:val="24"/>
        </w:rPr>
        <w:drawing>
          <wp:anchor distT="0" distB="0" distL="114300" distR="114300" simplePos="0" relativeHeight="251672576" behindDoc="1" locked="0" layoutInCell="1" allowOverlap="1" wp14:anchorId="68CEA350" wp14:editId="5A5C359D">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Pr>
          <w:sz w:val="23"/>
          <w:szCs w:val="23"/>
          <w:lang w:val="id-ID"/>
        </w:rPr>
        <w:t xml:space="preserve">Pada tanggal </w:t>
      </w:r>
      <w:r>
        <w:rPr>
          <w:sz w:val="23"/>
          <w:szCs w:val="23"/>
          <w:lang w:val="id-ID"/>
        </w:rPr>
        <w:tab/>
        <w:t xml:space="preserve">: </w:t>
      </w:r>
      <w:r>
        <w:rPr>
          <w:sz w:val="23"/>
          <w:szCs w:val="23"/>
          <w:lang w:val="id-ID"/>
        </w:rPr>
        <w:br/>
        <w:t>Yang menyatakan</w:t>
      </w:r>
    </w:p>
    <w:p w14:paraId="3AD66266" w14:textId="77777777" w:rsidR="00D341E2" w:rsidRDefault="00D341E2" w:rsidP="00D341E2">
      <w:pPr>
        <w:pStyle w:val="BodyTextIndent3"/>
        <w:ind w:left="5245" w:firstLine="0"/>
        <w:jc w:val="center"/>
        <w:rPr>
          <w:sz w:val="24"/>
          <w:szCs w:val="24"/>
        </w:rPr>
      </w:pPr>
    </w:p>
    <w:p w14:paraId="4D89AA16" w14:textId="3B0DF094" w:rsidR="00D341E2" w:rsidRDefault="0078308B" w:rsidP="00D341E2">
      <w:pPr>
        <w:ind w:left="5245" w:firstLine="0"/>
        <w:rPr>
          <w:szCs w:val="24"/>
        </w:rPr>
      </w:pPr>
      <w:r>
        <w:rPr>
          <w:szCs w:val="24"/>
        </w:rPr>
        <w:t>Ardika Rommy Sanjaya</w:t>
      </w: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265D312E" w14:textId="0DBE7988" w:rsidR="00D341E2" w:rsidRPr="00D341E2" w:rsidRDefault="00D341E2" w:rsidP="00836722">
      <w:pPr>
        <w:pStyle w:val="Heading1"/>
        <w:numPr>
          <w:ilvl w:val="0"/>
          <w:numId w:val="0"/>
        </w:numPr>
      </w:pPr>
      <w:bookmarkStart w:id="3" w:name="_Toc461058882"/>
      <w:r w:rsidRPr="00D341E2">
        <w:lastRenderedPageBreak/>
        <w:t>ABSTRAK</w:t>
      </w:r>
      <w:bookmarkEnd w:id="3"/>
    </w:p>
    <w:p w14:paraId="60347F09" w14:textId="34B84239" w:rsidR="00D341E2" w:rsidRPr="00791AE7" w:rsidRDefault="00D341E2" w:rsidP="00D341E2">
      <w:pPr>
        <w:jc w:val="center"/>
        <w:rPr>
          <w:b/>
        </w:rPr>
      </w:pPr>
    </w:p>
    <w:p w14:paraId="58FA677E" w14:textId="77777777" w:rsidR="00D341E2" w:rsidRDefault="00D341E2" w:rsidP="00D341E2"/>
    <w:p w14:paraId="196123D8" w14:textId="77777777"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w:t>
      </w:r>
      <w:r>
        <w:rPr>
          <w:rFonts w:cs="Times New Roman"/>
          <w:szCs w:val="24"/>
          <w:lang w:val="en-ID"/>
        </w:rPr>
        <w:t xml:space="preserve"> </w:t>
      </w:r>
      <w:r>
        <w:rPr>
          <w:rFonts w:cs="Times New Roman"/>
          <w:szCs w:val="24"/>
          <w:lang w:val="id-ID"/>
        </w:rPr>
        <w:t>Bali, terus membangun obyek wisata baru guna mendukung rencana dan visi “ Pariwisata</w:t>
      </w:r>
      <w:r>
        <w:rPr>
          <w:rFonts w:cs="Times New Roman"/>
          <w:szCs w:val="24"/>
          <w:lang w:val="en-ID"/>
        </w:rPr>
        <w:t xml:space="preserve"> </w:t>
      </w:r>
      <w:r>
        <w:rPr>
          <w:rFonts w:cs="Times New Roman"/>
          <w:szCs w:val="24"/>
          <w:lang w:val="id-ID"/>
        </w:rPr>
        <w:t>Budaya Sebagai Andalan/ Tulang Punggung Pembangunan Secara Berkelanjutan ”; Salah</w:t>
      </w:r>
      <w:r>
        <w:rPr>
          <w:rFonts w:cs="Times New Roman"/>
          <w:szCs w:val="24"/>
          <w:lang w:val="en-ID"/>
        </w:rPr>
        <w:t xml:space="preserve"> </w:t>
      </w:r>
      <w:r>
        <w:rPr>
          <w:rFonts w:cs="Times New Roman"/>
          <w:szCs w:val="24"/>
          <w:lang w:val="id-ID"/>
        </w:rPr>
        <w:t>satu obyek wisata yang menjadi primadona wisatawan di Kabupaten Gianyar adalah obyek</w:t>
      </w:r>
      <w:r>
        <w:rPr>
          <w:rFonts w:cs="Times New Roman"/>
          <w:szCs w:val="24"/>
          <w:lang w:val="en-ID"/>
        </w:rPr>
        <w:t xml:space="preserve"> </w:t>
      </w:r>
      <w:r>
        <w:rPr>
          <w:rFonts w:cs="Times New Roman"/>
          <w:szCs w:val="24"/>
          <w:lang w:val="id-ID"/>
        </w:rPr>
        <w:t>wisata Taman Safari disamping menyajikan berbagai macam binatang khas Indonesia</w:t>
      </w:r>
      <w:r>
        <w:rPr>
          <w:rFonts w:cs="Times New Roman"/>
          <w:szCs w:val="24"/>
          <w:lang w:val="en-ID"/>
        </w:rPr>
        <w:t xml:space="preserve"> </w:t>
      </w:r>
      <w:r>
        <w:rPr>
          <w:rFonts w:cs="Times New Roman"/>
          <w:szCs w:val="24"/>
          <w:lang w:val="id-ID"/>
        </w:rPr>
        <w:t>maupun luar negeri, juga disuguhkan pemandangan yang unik,</w:t>
      </w:r>
      <w:r>
        <w:rPr>
          <w:rFonts w:cs="Times New Roman"/>
          <w:szCs w:val="24"/>
          <w:lang w:val="en-ID"/>
        </w:rPr>
        <w:t xml:space="preserve"> </w:t>
      </w:r>
      <w:r>
        <w:rPr>
          <w:rFonts w:cs="Times New Roman"/>
          <w:szCs w:val="24"/>
          <w:lang w:val="id-ID"/>
        </w:rPr>
        <w:t>berserta tempat penginapan di</w:t>
      </w:r>
      <w:r>
        <w:rPr>
          <w:rFonts w:cs="Times New Roman"/>
          <w:szCs w:val="24"/>
          <w:lang w:val="en-ID"/>
        </w:rPr>
        <w:t xml:space="preserve"> </w:t>
      </w:r>
      <w:r>
        <w:rPr>
          <w:rFonts w:cs="Times New Roman"/>
          <w:szCs w:val="24"/>
          <w:lang w:val="id-ID"/>
        </w:rPr>
        <w:t>dalamnya. Pemerintah Kabupaten Gianyar telah melakukan promosi melalui media masa</w:t>
      </w:r>
      <w:r>
        <w:rPr>
          <w:rFonts w:cs="Times New Roman"/>
          <w:szCs w:val="24"/>
          <w:lang w:val="en-ID"/>
        </w:rPr>
        <w:t xml:space="preserve"> </w:t>
      </w:r>
      <w:r>
        <w:rPr>
          <w:rFonts w:cs="Times New Roman"/>
          <w:szCs w:val="24"/>
          <w:lang w:val="id-ID"/>
        </w:rPr>
        <w:t>seperti surat kabar dan pamflet. Namun metode tersebut belum cukup untuk</w:t>
      </w:r>
      <w:r>
        <w:rPr>
          <w:rFonts w:cs="Times New Roman"/>
          <w:szCs w:val="24"/>
          <w:lang w:val="en-ID"/>
        </w:rPr>
        <w:t xml:space="preserve"> </w:t>
      </w:r>
      <w:r>
        <w:rPr>
          <w:rFonts w:cs="Times New Roman"/>
          <w:szCs w:val="24"/>
          <w:lang w:val="id-ID"/>
        </w:rPr>
        <w:t>menginformasikan kepariwisataan secara meluas kepada wisatawan Lokal maupun Asing.</w:t>
      </w:r>
      <w:r>
        <w:rPr>
          <w:rFonts w:cs="Times New Roman"/>
          <w:szCs w:val="24"/>
          <w:lang w:val="en-ID"/>
        </w:rPr>
        <w:t xml:space="preserve"> </w:t>
      </w:r>
      <w:r>
        <w:rPr>
          <w:rFonts w:cs="Times New Roman"/>
          <w:szCs w:val="24"/>
          <w:lang w:val="id-ID"/>
        </w:rPr>
        <w:t>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w:t>
      </w:r>
      <w:r>
        <w:rPr>
          <w:rFonts w:cs="Times New Roman"/>
          <w:szCs w:val="24"/>
          <w:lang w:val="en-ID"/>
        </w:rPr>
        <w:t xml:space="preserve"> </w:t>
      </w:r>
      <w:r>
        <w:rPr>
          <w:rFonts w:cs="Times New Roman"/>
          <w:szCs w:val="24"/>
          <w:lang w:val="id-ID"/>
        </w:rPr>
        <w:t>menampilkan gambaran peta wisata Kabupaten Gianyar sehingga lebih menarik dan dapat</w:t>
      </w:r>
      <w:r>
        <w:rPr>
          <w:rFonts w:cs="Times New Roman"/>
          <w:szCs w:val="24"/>
          <w:lang w:val="en-ID"/>
        </w:rPr>
        <w:t xml:space="preserve"> </w:t>
      </w:r>
      <w:r>
        <w:rPr>
          <w:rFonts w:cs="Times New Roman"/>
          <w:szCs w:val="24"/>
          <w:lang w:val="id-ID"/>
        </w:rPr>
        <w:t>dinikmati oleh masyarakat luas. Penyajian informasi dalam bentuk web akan memudahkan</w:t>
      </w:r>
      <w:r>
        <w:rPr>
          <w:rFonts w:cs="Times New Roman"/>
          <w:szCs w:val="24"/>
          <w:lang w:val="en-ID"/>
        </w:rPr>
        <w:t xml:space="preserve"> </w:t>
      </w:r>
      <w:r>
        <w:rPr>
          <w:rFonts w:cs="Times New Roman"/>
          <w:szCs w:val="24"/>
          <w:lang w:val="id-ID"/>
        </w:rPr>
        <w:t>masyarakat untuk mengaksesnya.</w:t>
      </w:r>
      <w:r>
        <w:rPr>
          <w:rFonts w:cs="Times New Roman"/>
          <w:szCs w:val="24"/>
          <w:lang w:val="en-ID"/>
        </w:rPr>
        <w:t xml:space="preserve"> </w:t>
      </w:r>
      <w:r>
        <w:rPr>
          <w:rFonts w:cs="Times New Roman"/>
          <w:szCs w:val="24"/>
          <w:lang w:val="id-ID"/>
        </w:rPr>
        <w:t>Perancangan peta yang ditampilkan dalam sistem ini</w:t>
      </w:r>
      <w:r>
        <w:rPr>
          <w:rFonts w:cs="Times New Roman"/>
          <w:szCs w:val="24"/>
          <w:lang w:val="en-ID"/>
        </w:rPr>
        <w:t xml:space="preserve"> </w:t>
      </w:r>
      <w:r>
        <w:rPr>
          <w:rFonts w:cs="Times New Roman"/>
          <w:szCs w:val="24"/>
          <w:lang w:val="id-ID"/>
        </w:rPr>
        <w:t>menggunakan Google Maps API, perangkat lunak yang digunakan dalam membangun</w:t>
      </w:r>
      <w:r>
        <w:rPr>
          <w:rFonts w:cs="Times New Roman"/>
          <w:szCs w:val="24"/>
          <w:lang w:val="en-ID"/>
        </w:rPr>
        <w:t xml:space="preserve"> </w:t>
      </w:r>
      <w:r>
        <w:rPr>
          <w:rFonts w:cs="Times New Roman"/>
          <w:szCs w:val="24"/>
          <w:lang w:val="id-ID"/>
        </w:rPr>
        <w:t>aplikasi ini adalah PHP (Pear Hypertext Prepocessor) sebagai bahasa pemograman, MySQL</w:t>
      </w:r>
      <w:r>
        <w:rPr>
          <w:rFonts w:cs="Times New Roman"/>
          <w:szCs w:val="24"/>
          <w:lang w:val="en-ID"/>
        </w:rPr>
        <w:t xml:space="preserve"> </w:t>
      </w:r>
      <w:r>
        <w:rPr>
          <w:rFonts w:cs="Times New Roman"/>
          <w:szCs w:val="24"/>
          <w:lang w:val="id-ID"/>
        </w:rPr>
        <w:t>sebagai database server, Macromedia Dreamweaver 8 sebagai penunjang.</w:t>
      </w:r>
      <w:r>
        <w:rPr>
          <w:rFonts w:cs="Times New Roman"/>
          <w:szCs w:val="24"/>
          <w:lang w:val="en-ID"/>
        </w:rPr>
        <w:t xml:space="preserve"> </w:t>
      </w:r>
      <w:r>
        <w:rPr>
          <w:rFonts w:cs="Times New Roman"/>
          <w:szCs w:val="24"/>
          <w:lang w:val="id-ID"/>
        </w:rPr>
        <w:t>Sistem informasi geografis pariwisata Kabupaten Gianyar ini merupakan sistem yang</w:t>
      </w:r>
      <w:r>
        <w:rPr>
          <w:rFonts w:cs="Times New Roman"/>
          <w:szCs w:val="24"/>
          <w:lang w:val="en-ID"/>
        </w:rPr>
        <w:t xml:space="preserve"> </w:t>
      </w:r>
      <w:r>
        <w:rPr>
          <w:rFonts w:cs="Times New Roman"/>
          <w:szCs w:val="24"/>
          <w:lang w:val="id-ID"/>
        </w:rPr>
        <w:t>memberikan informasi kepada masyarakat mengenai lokasi objek wisata yang ada di</w:t>
      </w:r>
      <w:r>
        <w:rPr>
          <w:rFonts w:cs="Times New Roman"/>
          <w:szCs w:val="24"/>
          <w:lang w:val="en-ID"/>
        </w:rPr>
        <w:t xml:space="preserve"> </w:t>
      </w:r>
      <w:r>
        <w:rPr>
          <w:rFonts w:cs="Times New Roman"/>
          <w:szCs w:val="24"/>
          <w:lang w:val="id-ID"/>
        </w:rPr>
        <w:t>Kabupaten Gianyar beserta fasilitas pendukungnya. Informasi yang disajikan pada web ini</w:t>
      </w:r>
      <w:r>
        <w:rPr>
          <w:rFonts w:cs="Times New Roman"/>
          <w:szCs w:val="24"/>
          <w:lang w:val="en-ID"/>
        </w:rPr>
        <w:t xml:space="preserve"> </w:t>
      </w:r>
      <w:r>
        <w:rPr>
          <w:rFonts w:cs="Times New Roman"/>
          <w:szCs w:val="24"/>
          <w:lang w:val="id-ID"/>
        </w:rPr>
        <w:t>meliputi informasi obyek wisata, event, kerajinan, restouran, penginapan</w:t>
      </w:r>
      <w:r>
        <w:rPr>
          <w:rFonts w:cs="Times New Roman"/>
          <w:szCs w:val="24"/>
          <w:lang w:val="en-ID"/>
        </w:rPr>
        <w:t>.</w:t>
      </w:r>
    </w:p>
    <w:p w14:paraId="3EA8CB7E" w14:textId="77777777" w:rsidR="00D341E2" w:rsidRDefault="00D341E2" w:rsidP="00D341E2">
      <w:pPr>
        <w:autoSpaceDE w:val="0"/>
        <w:autoSpaceDN w:val="0"/>
        <w:adjustRightInd w:val="0"/>
        <w:spacing w:line="240" w:lineRule="auto"/>
        <w:rPr>
          <w:rFonts w:cs="Times New Roman"/>
          <w:szCs w:val="24"/>
          <w:lang w:val="en-ID"/>
        </w:rPr>
      </w:pPr>
    </w:p>
    <w:p w14:paraId="6C937930" w14:textId="77777777"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44BFE7C3" w:rsidR="00D341E2" w:rsidRPr="00D341E2" w:rsidRDefault="00D341E2" w:rsidP="00836722">
      <w:pPr>
        <w:pStyle w:val="Heading1"/>
        <w:numPr>
          <w:ilvl w:val="0"/>
          <w:numId w:val="0"/>
        </w:numPr>
      </w:pPr>
      <w:bookmarkStart w:id="4" w:name="_Toc461058883"/>
      <w:r w:rsidRPr="00D341E2">
        <w:lastRenderedPageBreak/>
        <w:t>ABSTRACT</w:t>
      </w:r>
      <w:bookmarkEnd w:id="4"/>
    </w:p>
    <w:p w14:paraId="599934C2" w14:textId="29D54E57" w:rsidR="00D341E2" w:rsidRDefault="00D341E2" w:rsidP="00D341E2">
      <w:pPr>
        <w:autoSpaceDE w:val="0"/>
        <w:autoSpaceDN w:val="0"/>
        <w:adjustRightInd w:val="0"/>
        <w:spacing w:line="240" w:lineRule="auto"/>
        <w:rPr>
          <w:rFonts w:cs="Times New Roman"/>
          <w:szCs w:val="24"/>
          <w:lang w:val="id-ID"/>
        </w:rPr>
      </w:pP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50CD7637" w14:textId="77777777" w:rsidR="00D341E2" w:rsidRDefault="00D341E2" w:rsidP="00D341E2">
      <w:pPr>
        <w:autoSpaceDE w:val="0"/>
        <w:autoSpaceDN w:val="0"/>
        <w:adjustRightInd w:val="0"/>
        <w:spacing w:line="240" w:lineRule="auto"/>
        <w:ind w:firstLine="0"/>
        <w:rPr>
          <w:lang w:val="en"/>
        </w:rPr>
      </w:pPr>
      <w:r>
        <w:rPr>
          <w:lang w:val="en"/>
        </w:rP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14:paraId="753CF405" w14:textId="77777777" w:rsidR="00D341E2" w:rsidRDefault="00D341E2" w:rsidP="00D341E2">
      <w:pPr>
        <w:rPr>
          <w:lang w:val="en"/>
        </w:rPr>
      </w:pPr>
      <w:r>
        <w:rPr>
          <w:lang w:val="en"/>
        </w:rPr>
        <w:br/>
        <w:t>Keywords: Geographic Information System, Tourism, Mapping, lodging</w:t>
      </w: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73E4BC59" w:rsidR="00D341E2" w:rsidRDefault="00D341E2" w:rsidP="00836722">
      <w:pPr>
        <w:pStyle w:val="Heading1"/>
        <w:numPr>
          <w:ilvl w:val="0"/>
          <w:numId w:val="0"/>
        </w:numPr>
      </w:pPr>
      <w:bookmarkStart w:id="5" w:name="_Toc461058884"/>
      <w:r>
        <w:lastRenderedPageBreak/>
        <w:t>KATA PENGANTAR</w:t>
      </w:r>
      <w:bookmarkEnd w:id="5"/>
    </w:p>
    <w:p w14:paraId="6EB92011" w14:textId="509258B9" w:rsidR="00D341E2" w:rsidRDefault="00D341E2" w:rsidP="00D341E2">
      <w:pPr>
        <w:jc w:val="center"/>
        <w:rPr>
          <w:b/>
        </w:rPr>
      </w:pPr>
    </w:p>
    <w:p w14:paraId="4F101B12" w14:textId="77777777" w:rsidR="00D341E2" w:rsidRDefault="00D341E2" w:rsidP="00D341E2">
      <w:pPr>
        <w:jc w:val="center"/>
        <w:rPr>
          <w:b/>
        </w:rPr>
      </w:pPr>
    </w:p>
    <w:p w14:paraId="37EB54C9" w14:textId="2D9BF2E0" w:rsidR="00D341E2" w:rsidRDefault="00D341E2" w:rsidP="00D341E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Pr>
          <w:rFonts w:cs="Times New Roman"/>
          <w:spacing w:val="-1"/>
          <w:szCs w:val="24"/>
        </w:rPr>
        <w:t xml:space="preserve">Proyek Tugas Akhir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00E462E6">
        <w:rPr>
          <w:rFonts w:cs="Times New Roman"/>
          <w:spacing w:val="-1"/>
          <w:szCs w:val="24"/>
        </w:rPr>
        <w:t>Deteksi Serangan Pada ARP (Address Resulution Protocol)</w:t>
      </w:r>
      <w:r w:rsidRPr="00E83152">
        <w:rPr>
          <w:rFonts w:cs="Times New Roman"/>
          <w:spacing w:val="-1"/>
          <w:szCs w:val="24"/>
        </w:rPr>
        <w:t>.</w:t>
      </w:r>
    </w:p>
    <w:p w14:paraId="7C666E69" w14:textId="77777777" w:rsidR="0026698C" w:rsidRPr="00E83152" w:rsidRDefault="0026698C" w:rsidP="00D341E2">
      <w:pPr>
        <w:ind w:left="113" w:right="-11" w:firstLine="547"/>
        <w:rPr>
          <w:rFonts w:eastAsia="Times New Roman" w:cs="Times New Roman"/>
          <w:szCs w:val="24"/>
        </w:rPr>
      </w:pPr>
    </w:p>
    <w:p w14:paraId="5A20754A" w14:textId="5CD81D32" w:rsidR="00D341E2" w:rsidRDefault="00D341E2" w:rsidP="00D341E2">
      <w:pPr>
        <w:ind w:left="113" w:right="-11" w:firstLine="547"/>
        <w:rPr>
          <w:rFonts w:eastAsia="Times New Roman" w:cs="Times New Roman"/>
          <w:spacing w:val="-1"/>
          <w:szCs w:val="24"/>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00E462E6">
        <w:rPr>
          <w:rFonts w:cs="Times New Roman"/>
          <w:spacing w:val="-1"/>
          <w:szCs w:val="24"/>
        </w:rPr>
        <w:t>Proyek Tugas Akhir</w:t>
      </w:r>
      <w:r w:rsidR="000801F9">
        <w:rPr>
          <w:rFonts w:cs="Times New Roman"/>
          <w:spacing w:val="-1"/>
          <w:szCs w:val="24"/>
        </w:rPr>
        <w:t xml:space="preserve">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Pr="00E83152">
        <w:rPr>
          <w:rFonts w:eastAsia="Times New Roman" w:cs="Times New Roman"/>
          <w:spacing w:val="-1"/>
          <w:szCs w:val="24"/>
        </w:rPr>
        <w:t>pada</w:t>
      </w:r>
      <w:r w:rsidRPr="00E83152">
        <w:rPr>
          <w:rFonts w:eastAsia="Times New Roman" w:cs="Times New Roman"/>
          <w:spacing w:val="47"/>
          <w:szCs w:val="24"/>
        </w:rPr>
        <w:t xml:space="preserve"> </w:t>
      </w:r>
      <w:r w:rsidRPr="00E83152">
        <w:rPr>
          <w:rFonts w:eastAsia="Times New Roman" w:cs="Times New Roman"/>
          <w:spacing w:val="-1"/>
          <w:szCs w:val="24"/>
        </w:rPr>
        <w:t>Program Studi</w:t>
      </w:r>
      <w:r w:rsidRPr="00E83152">
        <w:rPr>
          <w:rFonts w:eastAsia="Times New Roman" w:cs="Times New Roman"/>
          <w:spacing w:val="51"/>
          <w:szCs w:val="24"/>
        </w:rPr>
        <w:t xml:space="preserve"> </w:t>
      </w:r>
      <w:r w:rsidRPr="00E83152">
        <w:rPr>
          <w:rFonts w:eastAsia="Times New Roman" w:cs="Times New Roman"/>
          <w:spacing w:val="-1"/>
          <w:szCs w:val="24"/>
        </w:rPr>
        <w:t>Teknik</w:t>
      </w:r>
      <w:r w:rsidRPr="00E83152">
        <w:rPr>
          <w:rFonts w:eastAsia="Times New Roman" w:cs="Times New Roman"/>
          <w:spacing w:val="52"/>
          <w:szCs w:val="24"/>
        </w:rPr>
        <w:t xml:space="preserve"> </w:t>
      </w:r>
      <w:r w:rsidRPr="00E83152">
        <w:rPr>
          <w:rFonts w:eastAsia="Times New Roman" w:cs="Times New Roman"/>
          <w:spacing w:val="-1"/>
          <w:szCs w:val="24"/>
        </w:rPr>
        <w:t>Informatika</w:t>
      </w:r>
      <w:r w:rsidRPr="00E83152">
        <w:rPr>
          <w:rFonts w:eastAsia="Times New Roman" w:cs="Times New Roman"/>
          <w:spacing w:val="50"/>
          <w:szCs w:val="24"/>
        </w:rPr>
        <w:t xml:space="preserve"> </w:t>
      </w:r>
      <w:r w:rsidRPr="00E83152">
        <w:rPr>
          <w:rFonts w:eastAsia="Times New Roman" w:cs="Times New Roman"/>
          <w:spacing w:val="-1"/>
          <w:szCs w:val="24"/>
        </w:rPr>
        <w:t>Fakultas</w:t>
      </w:r>
      <w:r w:rsidRPr="00E83152">
        <w:rPr>
          <w:rFonts w:eastAsia="Times New Roman" w:cs="Times New Roman"/>
          <w:spacing w:val="51"/>
          <w:szCs w:val="24"/>
        </w:rPr>
        <w:t xml:space="preserve"> </w:t>
      </w:r>
      <w:r w:rsidRPr="00E83152">
        <w:rPr>
          <w:rFonts w:eastAsia="Times New Roman" w:cs="Times New Roman"/>
          <w:spacing w:val="-1"/>
          <w:szCs w:val="24"/>
        </w:rPr>
        <w:t>Teknologi</w:t>
      </w:r>
      <w:r w:rsidRPr="00E83152">
        <w:rPr>
          <w:rFonts w:eastAsia="Times New Roman" w:cs="Times New Roman"/>
          <w:spacing w:val="53"/>
          <w:szCs w:val="24"/>
        </w:rPr>
        <w:t xml:space="preserve"> </w:t>
      </w:r>
      <w:r w:rsidRPr="00E83152">
        <w:rPr>
          <w:rFonts w:eastAsia="Times New Roman" w:cs="Times New Roman"/>
          <w:spacing w:val="-1"/>
          <w:szCs w:val="24"/>
        </w:rPr>
        <w:t>Informasi</w:t>
      </w:r>
      <w:r w:rsidRPr="00E83152">
        <w:rPr>
          <w:rFonts w:eastAsia="Times New Roman" w:cs="Times New Roman"/>
          <w:spacing w:val="81"/>
          <w:w w:val="101"/>
          <w:szCs w:val="24"/>
        </w:rPr>
        <w:t xml:space="preserve"> </w:t>
      </w:r>
      <w:r w:rsidRPr="00E83152">
        <w:rPr>
          <w:rFonts w:eastAsia="Times New Roman" w:cs="Times New Roman"/>
          <w:spacing w:val="-1"/>
          <w:szCs w:val="24"/>
        </w:rPr>
        <w:t xml:space="preserve">Universitas Teknologi Yogyakarta. </w:t>
      </w:r>
    </w:p>
    <w:p w14:paraId="34BB31B5" w14:textId="77777777" w:rsidR="0026698C" w:rsidRPr="00E83152" w:rsidRDefault="0026698C" w:rsidP="00D341E2">
      <w:pPr>
        <w:ind w:left="113" w:right="-11" w:firstLine="547"/>
        <w:rPr>
          <w:rFonts w:eastAsia="Times New Roman" w:cs="Times New Roman"/>
          <w:szCs w:val="24"/>
        </w:rPr>
      </w:pP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77777777" w:rsidR="00D341E2" w:rsidRPr="00E8315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 xml:space="preserve">Kepada Rektor Universitas </w:t>
      </w:r>
    </w:p>
    <w:p w14:paraId="6693E76A" w14:textId="77777777" w:rsidR="00D341E2" w:rsidRPr="00E8315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 xml:space="preserve">Kepada Dekan Fakultas </w:t>
      </w:r>
    </w:p>
    <w:p w14:paraId="5321CA0A" w14:textId="77777777" w:rsidR="00D341E2" w:rsidRPr="00E83152" w:rsidRDefault="00D341E2" w:rsidP="00150AC0">
      <w:pPr>
        <w:widowControl w:val="0"/>
        <w:numPr>
          <w:ilvl w:val="0"/>
          <w:numId w:val="8"/>
        </w:numPr>
        <w:tabs>
          <w:tab w:val="left" w:pos="815"/>
        </w:tabs>
        <w:ind w:right="-11" w:hanging="350"/>
        <w:rPr>
          <w:rFonts w:cs="Times New Roman"/>
          <w:szCs w:val="24"/>
        </w:rPr>
      </w:pPr>
      <w:r w:rsidRPr="00E83152">
        <w:rPr>
          <w:rFonts w:cs="Times New Roman"/>
          <w:szCs w:val="24"/>
        </w:rPr>
        <w:t xml:space="preserve">Kepada Ketua Program Studi </w:t>
      </w:r>
    </w:p>
    <w:p w14:paraId="272779B7" w14:textId="69E4F0A9" w:rsidR="0026698C" w:rsidRDefault="00D341E2" w:rsidP="00E462E6">
      <w:pPr>
        <w:widowControl w:val="0"/>
        <w:numPr>
          <w:ilvl w:val="0"/>
          <w:numId w:val="8"/>
        </w:numPr>
        <w:tabs>
          <w:tab w:val="left" w:pos="815"/>
        </w:tabs>
        <w:ind w:right="-11" w:hanging="350"/>
        <w:rPr>
          <w:rFonts w:cs="Times New Roman"/>
          <w:szCs w:val="24"/>
        </w:rPr>
      </w:pPr>
      <w:r w:rsidRPr="00E83152">
        <w:rPr>
          <w:rFonts w:cs="Times New Roman"/>
          <w:szCs w:val="24"/>
        </w:rPr>
        <w:t>Kepada Dosen Pembimbing Tugas Akhir</w:t>
      </w:r>
    </w:p>
    <w:p w14:paraId="0EF17A02" w14:textId="77777777" w:rsidR="00E462E6" w:rsidRPr="00E83152" w:rsidRDefault="00E462E6" w:rsidP="00E462E6">
      <w:pPr>
        <w:widowControl w:val="0"/>
        <w:tabs>
          <w:tab w:val="left" w:pos="815"/>
        </w:tabs>
        <w:ind w:right="-11"/>
        <w:rPr>
          <w:rFonts w:cs="Times New Roman"/>
          <w:szCs w:val="24"/>
        </w:rPr>
      </w:pPr>
    </w:p>
    <w:p w14:paraId="51F31638" w14:textId="46CFD24D"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E83152">
        <w:rPr>
          <w:rFonts w:cs="Times New Roman"/>
          <w:spacing w:val="-1"/>
          <w:szCs w:val="24"/>
        </w:rPr>
        <w:t>Kerja Praktik</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75A84146" w14:textId="77777777" w:rsidR="00D341E2" w:rsidRPr="00126846" w:rsidRDefault="00D341E2" w:rsidP="00D341E2">
      <w:pPr>
        <w:rPr>
          <w:rFonts w:eastAsia="Times New Roman" w:cs="Times New Roman"/>
          <w:szCs w:val="24"/>
        </w:rPr>
      </w:pPr>
    </w:p>
    <w:p w14:paraId="52DD1FF3" w14:textId="77777777"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Agustus </w:t>
      </w:r>
      <w:r w:rsidRPr="00126846">
        <w:rPr>
          <w:spacing w:val="-1"/>
          <w:szCs w:val="24"/>
        </w:rPr>
        <w:t>201</w:t>
      </w:r>
      <w:r>
        <w:rPr>
          <w:spacing w:val="-1"/>
          <w:szCs w:val="24"/>
        </w:rPr>
        <w:t>6</w:t>
      </w:r>
    </w:p>
    <w:p w14:paraId="081FA17F" w14:textId="77777777" w:rsidR="00D341E2" w:rsidRPr="00126846" w:rsidRDefault="00D341E2" w:rsidP="00D341E2">
      <w:pPr>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77777777" w:rsidR="00D341E2" w:rsidRPr="00050248" w:rsidRDefault="00D341E2" w:rsidP="00D341E2">
      <w:pPr>
        <w:ind w:left="4962" w:firstLine="0"/>
      </w:pPr>
      <w:r w:rsidRPr="00126846">
        <w:rPr>
          <w:spacing w:val="-1"/>
          <w:szCs w:val="24"/>
        </w:rPr>
        <w:t>Penulis</w:t>
      </w:r>
    </w:p>
    <w:p w14:paraId="60E266CE" w14:textId="77777777" w:rsidR="00E462E6" w:rsidRDefault="00E462E6" w:rsidP="00063B45">
      <w:pPr>
        <w:pStyle w:val="Heading1"/>
        <w:numPr>
          <w:ilvl w:val="0"/>
          <w:numId w:val="0"/>
        </w:numPr>
      </w:pPr>
      <w:bookmarkStart w:id="6" w:name="_Toc461058885"/>
    </w:p>
    <w:p w14:paraId="688EE2FF" w14:textId="77777777" w:rsidR="00E462E6" w:rsidRDefault="00E462E6" w:rsidP="00063B45">
      <w:pPr>
        <w:pStyle w:val="Heading1"/>
        <w:numPr>
          <w:ilvl w:val="0"/>
          <w:numId w:val="0"/>
        </w:numPr>
      </w:pPr>
    </w:p>
    <w:p w14:paraId="5156D213" w14:textId="77777777" w:rsidR="00063B45" w:rsidRDefault="00063B45" w:rsidP="00063B45">
      <w:pPr>
        <w:pStyle w:val="Heading1"/>
        <w:numPr>
          <w:ilvl w:val="0"/>
          <w:numId w:val="0"/>
        </w:numPr>
      </w:pPr>
      <w:r>
        <w:t>DAFTAR ISI</w:t>
      </w:r>
      <w:bookmarkEnd w:id="6"/>
    </w:p>
    <w:p w14:paraId="0AC612EC" w14:textId="2945A396" w:rsidR="00063B45" w:rsidRDefault="00A316DC" w:rsidP="00063B45">
      <w:r w:rsidRPr="00D341E2">
        <w:rPr>
          <w:noProof/>
          <w:spacing w:val="-1"/>
        </w:rPr>
        <mc:AlternateContent>
          <mc:Choice Requires="wpg">
            <w:drawing>
              <wp:anchor distT="0" distB="0" distL="114300" distR="114300" simplePos="0" relativeHeight="251691008" behindDoc="0" locked="0" layoutInCell="1" allowOverlap="1" wp14:anchorId="23E59001" wp14:editId="5EE2E87A">
                <wp:simplePos x="0" y="0"/>
                <wp:positionH relativeFrom="column">
                  <wp:posOffset>2749550</wp:posOffset>
                </wp:positionH>
                <wp:positionV relativeFrom="paragraph">
                  <wp:posOffset>52705</wp:posOffset>
                </wp:positionV>
                <wp:extent cx="2101850" cy="395605"/>
                <wp:effectExtent l="0" t="0" r="0" b="23495"/>
                <wp:wrapNone/>
                <wp:docPr id="2608" name="Group 2608"/>
                <wp:cNvGraphicFramePr/>
                <a:graphic xmlns:a="http://schemas.openxmlformats.org/drawingml/2006/main">
                  <a:graphicData uri="http://schemas.microsoft.com/office/word/2010/wordprocessingGroup">
                    <wpg:wgp>
                      <wpg:cNvGrpSpPr/>
                      <wpg:grpSpPr>
                        <a:xfrm>
                          <a:off x="0" y="0"/>
                          <a:ext cx="2101850" cy="395605"/>
                          <a:chOff x="0" y="0"/>
                          <a:chExt cx="1820241" cy="395605"/>
                        </a:xfrm>
                      </wpg:grpSpPr>
                      <wps:wsp>
                        <wps:cNvPr id="2609"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 name="Text Box 2610"/>
                        <wps:cNvSpPr txBox="1"/>
                        <wps:spPr>
                          <a:xfrm>
                            <a:off x="126613" y="101406"/>
                            <a:ext cx="1693628" cy="294199"/>
                          </a:xfrm>
                          <a:prstGeom prst="rect">
                            <a:avLst/>
                          </a:prstGeom>
                          <a:solidFill>
                            <a:schemeClr val="lt1"/>
                          </a:solidFill>
                          <a:ln w="6350">
                            <a:noFill/>
                          </a:ln>
                        </wps:spPr>
                        <wps:txbx>
                          <w:txbxContent>
                            <w:p w14:paraId="442CB45B" w14:textId="77777777" w:rsidR="00FF5EE3" w:rsidRPr="00994612" w:rsidRDefault="00FF5EE3" w:rsidP="00A316DC">
                              <w:pPr>
                                <w:ind w:firstLine="0"/>
                                <w:jc w:val="center"/>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608" o:spid="_x0000_s1026" style="position:absolute;left:0;text-align:left;margin-left:216.5pt;margin-top:4.15pt;width:165.5pt;height:31.15pt;z-index:251691008;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933" o:spid="_x0000_s1027" type="#_x0000_t88" style="position:absolute;width:1266;height:3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8kZcUA&#10;AADdAAAADwAAAGRycy9kb3ducmV2LnhtbESPT4vCMBTE78J+h/AWvGm6HkSrUURW6WnxT8Xrs3m2&#10;xealNLF2/fSbBcHjMPObYebLzlSipcaVlhV8DSMQxJnVJecK0uNmMAHhPLLGyjIp+CUHy8VHb46x&#10;tg/eU3vwuQgl7GJUUHhfx1K6rCCDbmhr4uBdbWPQB9nkUjf4COWmkqMoGkuDJYeFAmtaF5TdDnej&#10;YPSDl80uvZyTbbLfnU7P9jvZtkr1P7vVDISnzr/DLzrRgRtHU/h/E56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yRlxQAAAN0AAAAPAAAAAAAAAAAAAAAAAJgCAABkcnMv&#10;ZG93bnJldi54bWxQSwUGAAAAAAQABAD1AAAAigMAAAAA&#10;" adj="2510"/>
                <v:shapetype id="_x0000_t202" coordsize="21600,21600" o:spt="202" path="m,l,21600r21600,l21600,xe">
                  <v:stroke joinstyle="miter"/>
                  <v:path gradientshapeok="t" o:connecttype="rect"/>
                </v:shapetype>
                <v:shape id="Text Box 2610" o:spid="_x0000_s1028" type="#_x0000_t202" style="position:absolute;left:1266;top:1014;width:16936;height:2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iCiMUA&#10;AADdAAAADwAAAGRycy9kb3ducmV2LnhtbERPTWvCQBC9F/oflil4KXWjUltiNiKlVvFWoxVvQ3ZM&#10;gtnZkN0m8d+7h0KPj/edLAdTi45aV1lWMBlHIIhzqysuFByy9cs7COeRNdaWScGNHCzTx4cEY217&#10;/qZu7wsRQtjFqKD0vomldHlJBt3YNsSBu9jWoA+wLaRusQ/hppbTKJpLgxWHhhIb+igpv+5/jYLz&#10;c3HaueHr2M9eZ83npsvefnSm1OhpWC1AeBr8v/jPvdUKpvNJ2B/ehCcg0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KIKIxQAAAN0AAAAPAAAAAAAAAAAAAAAAAJgCAABkcnMv&#10;ZG93bnJldi54bWxQSwUGAAAAAAQABAD1AAAAigMAAAAA&#10;" fillcolor="white [3201]" stroked="f" strokeweight=".5pt">
                  <v:textbox>
                    <w:txbxContent>
                      <w:p w14:paraId="442CB45B" w14:textId="77777777" w:rsidR="00FF5EE3" w:rsidRPr="00994612" w:rsidRDefault="00FF5EE3" w:rsidP="00A316DC">
                        <w:pPr>
                          <w:ind w:firstLine="0"/>
                          <w:jc w:val="center"/>
                          <w:rPr>
                            <w:sz w:val="22"/>
                            <w:lang w:val="en-ID"/>
                          </w:rPr>
                        </w:pPr>
                        <w:r w:rsidRPr="00994612">
                          <w:rPr>
                            <w:sz w:val="22"/>
                            <w:lang w:val="en-ID"/>
                          </w:rPr>
                          <w:t>3 X enter (Ukuran Spasi 1)</w:t>
                        </w:r>
                      </w:p>
                    </w:txbxContent>
                  </v:textbox>
                </v:shape>
              </v:group>
            </w:pict>
          </mc:Fallback>
        </mc:AlternateContent>
      </w:r>
    </w:p>
    <w:p w14:paraId="6BD0B06A" w14:textId="2F7B53AB" w:rsidR="00063B45" w:rsidRPr="00063B45" w:rsidRDefault="00063B45" w:rsidP="00063B45"/>
    <w:sdt>
      <w:sdtPr>
        <w:id w:val="-738393818"/>
        <w:docPartObj>
          <w:docPartGallery w:val="Table of Contents"/>
          <w:docPartUnique/>
        </w:docPartObj>
      </w:sdtPr>
      <w:sdtEndPr>
        <w:rPr>
          <w:b/>
          <w:bCs/>
          <w:noProof/>
        </w:rPr>
      </w:sdtEndPr>
      <w:sdtContent>
        <w:p w14:paraId="0C564534" w14:textId="7F2C0A85" w:rsidR="0099024B" w:rsidRPr="00D61C3E" w:rsidRDefault="00836722" w:rsidP="00D61C3E">
          <w:pPr>
            <w:tabs>
              <w:tab w:val="right" w:pos="7938"/>
            </w:tabs>
            <w:spacing w:line="240" w:lineRule="auto"/>
            <w:ind w:right="-7" w:firstLine="0"/>
            <w:rPr>
              <w:rFonts w:asciiTheme="minorHAnsi" w:eastAsiaTheme="minorEastAsia" w:hAnsiTheme="minorHAnsi"/>
              <w:b/>
              <w:noProof/>
              <w:sz w:val="22"/>
              <w:lang w:val="id-ID" w:eastAsia="id-ID"/>
            </w:rPr>
          </w:pPr>
          <w:r>
            <w:fldChar w:fldCharType="begin"/>
          </w:r>
          <w:r w:rsidRPr="008D71F9">
            <w:instrText xml:space="preserve"> TOC \o "1-3" \h \z \u </w:instrText>
          </w:r>
          <w:r>
            <w:fldChar w:fldCharType="separate"/>
          </w:r>
          <w:hyperlink w:anchor="_Toc461058879" w:history="1">
            <w:r w:rsidR="0099024B" w:rsidRPr="00D61C3E">
              <w:rPr>
                <w:rStyle w:val="Hyperlink"/>
                <w:b/>
                <w:noProof/>
              </w:rPr>
              <w:t>HALAMAN JUDUL</w:t>
            </w:r>
            <w:r w:rsidR="00D61C3E">
              <w:rPr>
                <w:rStyle w:val="Hyperlink"/>
                <w:b/>
                <w:noProof/>
              </w:rPr>
              <w:t>……………………………………………………………..</w:t>
            </w:r>
            <w:r w:rsidR="00D61C3E">
              <w:rPr>
                <w:rStyle w:val="Hyperlink"/>
                <w:b/>
                <w:noProof/>
              </w:rPr>
              <w:tab/>
            </w:r>
            <w:r w:rsidR="0099024B" w:rsidRPr="000012BD">
              <w:rPr>
                <w:noProof/>
                <w:webHidden/>
              </w:rPr>
              <w:fldChar w:fldCharType="begin"/>
            </w:r>
            <w:r w:rsidR="0099024B" w:rsidRPr="000012BD">
              <w:rPr>
                <w:noProof/>
                <w:webHidden/>
              </w:rPr>
              <w:instrText xml:space="preserve"> PAGEREF _Toc461058879 \h </w:instrText>
            </w:r>
            <w:r w:rsidR="0099024B" w:rsidRPr="000012BD">
              <w:rPr>
                <w:noProof/>
                <w:webHidden/>
              </w:rPr>
            </w:r>
            <w:r w:rsidR="0099024B" w:rsidRPr="000012BD">
              <w:rPr>
                <w:webHidden/>
              </w:rPr>
              <w:fldChar w:fldCharType="separate"/>
            </w:r>
            <w:r w:rsidR="00E4358E">
              <w:rPr>
                <w:noProof/>
                <w:webHidden/>
              </w:rPr>
              <w:t>i</w:t>
            </w:r>
            <w:r w:rsidR="0099024B" w:rsidRPr="000012BD">
              <w:rPr>
                <w:noProof/>
                <w:webHidden/>
              </w:rPr>
              <w:fldChar w:fldCharType="end"/>
            </w:r>
          </w:hyperlink>
        </w:p>
        <w:p w14:paraId="64A99090" w14:textId="196B2C05" w:rsidR="0099024B" w:rsidRPr="00D61C3E" w:rsidRDefault="00FF5EE3" w:rsidP="00D61C3E">
          <w:pPr>
            <w:pStyle w:val="TOC1"/>
            <w:rPr>
              <w:rFonts w:asciiTheme="minorHAnsi" w:eastAsiaTheme="minorEastAsia" w:hAnsiTheme="minorHAnsi"/>
              <w:sz w:val="22"/>
              <w:lang w:val="id-ID" w:eastAsia="id-ID"/>
            </w:rPr>
          </w:pPr>
          <w:hyperlink w:anchor="_Toc461058880" w:history="1">
            <w:r w:rsidR="0099024B" w:rsidRPr="00D61C3E">
              <w:rPr>
                <w:rStyle w:val="Hyperlink"/>
              </w:rPr>
              <w:t>HALAMAN PENGESAHAN</w:t>
            </w:r>
            <w:r w:rsidR="0099024B" w:rsidRPr="00D61C3E">
              <w:rPr>
                <w:webHidden/>
              </w:rPr>
              <w:tab/>
            </w:r>
            <w:r w:rsidR="0099024B" w:rsidRPr="000012BD">
              <w:rPr>
                <w:b w:val="0"/>
                <w:webHidden/>
              </w:rPr>
              <w:fldChar w:fldCharType="begin"/>
            </w:r>
            <w:r w:rsidR="0099024B" w:rsidRPr="000012BD">
              <w:rPr>
                <w:b w:val="0"/>
                <w:webHidden/>
              </w:rPr>
              <w:instrText xml:space="preserve"> PAGEREF _Toc461058880 \h </w:instrText>
            </w:r>
            <w:r w:rsidR="0099024B" w:rsidRPr="000012BD">
              <w:rPr>
                <w:b w:val="0"/>
                <w:webHidden/>
              </w:rPr>
            </w:r>
            <w:r w:rsidR="0099024B" w:rsidRPr="000012BD">
              <w:rPr>
                <w:b w:val="0"/>
                <w:webHidden/>
              </w:rPr>
              <w:fldChar w:fldCharType="separate"/>
            </w:r>
            <w:r w:rsidR="00E4358E">
              <w:rPr>
                <w:b w:val="0"/>
                <w:webHidden/>
              </w:rPr>
              <w:t>ii</w:t>
            </w:r>
            <w:r w:rsidR="0099024B" w:rsidRPr="000012BD">
              <w:rPr>
                <w:b w:val="0"/>
                <w:webHidden/>
              </w:rPr>
              <w:fldChar w:fldCharType="end"/>
            </w:r>
          </w:hyperlink>
        </w:p>
        <w:p w14:paraId="581BD8C0" w14:textId="59DBDD51" w:rsidR="0099024B" w:rsidRPr="00D61C3E" w:rsidRDefault="00FF5EE3" w:rsidP="00D61C3E">
          <w:pPr>
            <w:pStyle w:val="TOC1"/>
            <w:rPr>
              <w:rFonts w:asciiTheme="minorHAnsi" w:eastAsiaTheme="minorEastAsia" w:hAnsiTheme="minorHAnsi"/>
              <w:sz w:val="22"/>
              <w:lang w:val="id-ID" w:eastAsia="id-ID"/>
            </w:rPr>
          </w:pPr>
          <w:hyperlink w:anchor="_Toc461058881" w:history="1">
            <w:r w:rsidR="0099024B" w:rsidRPr="00D61C3E">
              <w:rPr>
                <w:rStyle w:val="Hyperlink"/>
                <w:spacing w:val="2"/>
              </w:rPr>
              <w:t>LEMBAR</w:t>
            </w:r>
            <w:r w:rsidR="0099024B" w:rsidRPr="00D61C3E">
              <w:rPr>
                <w:rStyle w:val="Hyperlink"/>
                <w:spacing w:val="9"/>
              </w:rPr>
              <w:t xml:space="preserve"> </w:t>
            </w:r>
            <w:r w:rsidR="0099024B" w:rsidRPr="00D61C3E">
              <w:rPr>
                <w:rStyle w:val="Hyperlink"/>
              </w:rPr>
              <w:t>ERNYATAAN</w:t>
            </w:r>
            <w:r w:rsidR="0099024B" w:rsidRPr="00D61C3E">
              <w:rPr>
                <w:webHidden/>
              </w:rPr>
              <w:tab/>
            </w:r>
            <w:r w:rsidR="0099024B" w:rsidRPr="000012BD">
              <w:rPr>
                <w:b w:val="0"/>
                <w:webHidden/>
              </w:rPr>
              <w:fldChar w:fldCharType="begin"/>
            </w:r>
            <w:r w:rsidR="0099024B" w:rsidRPr="000012BD">
              <w:rPr>
                <w:b w:val="0"/>
                <w:webHidden/>
              </w:rPr>
              <w:instrText xml:space="preserve"> PAGEREF _Toc461058881 \h </w:instrText>
            </w:r>
            <w:r w:rsidR="0099024B" w:rsidRPr="000012BD">
              <w:rPr>
                <w:b w:val="0"/>
                <w:webHidden/>
              </w:rPr>
            </w:r>
            <w:r w:rsidR="0099024B" w:rsidRPr="000012BD">
              <w:rPr>
                <w:b w:val="0"/>
                <w:webHidden/>
              </w:rPr>
              <w:fldChar w:fldCharType="separate"/>
            </w:r>
            <w:r w:rsidR="00E4358E">
              <w:rPr>
                <w:b w:val="0"/>
                <w:webHidden/>
              </w:rPr>
              <w:t>ii</w:t>
            </w:r>
            <w:r w:rsidR="0099024B" w:rsidRPr="000012BD">
              <w:rPr>
                <w:b w:val="0"/>
                <w:webHidden/>
              </w:rPr>
              <w:fldChar w:fldCharType="end"/>
            </w:r>
          </w:hyperlink>
        </w:p>
        <w:p w14:paraId="3F5721EE" w14:textId="6EE3A972" w:rsidR="0099024B" w:rsidRPr="00D61C3E" w:rsidRDefault="00FF5EE3" w:rsidP="00D61C3E">
          <w:pPr>
            <w:pStyle w:val="TOC1"/>
            <w:rPr>
              <w:rFonts w:asciiTheme="minorHAnsi" w:eastAsiaTheme="minorEastAsia" w:hAnsiTheme="minorHAnsi"/>
              <w:sz w:val="22"/>
              <w:lang w:val="id-ID" w:eastAsia="id-ID"/>
            </w:rPr>
          </w:pPr>
          <w:hyperlink w:anchor="_Toc461058882" w:history="1">
            <w:r w:rsidR="0099024B" w:rsidRPr="00D61C3E">
              <w:rPr>
                <w:rStyle w:val="Hyperlink"/>
              </w:rPr>
              <w:t>ABSTRAK</w:t>
            </w:r>
            <w:r w:rsidR="0099024B" w:rsidRPr="00D61C3E">
              <w:rPr>
                <w:webHidden/>
              </w:rPr>
              <w:tab/>
            </w:r>
            <w:r w:rsidR="0099024B" w:rsidRPr="000012BD">
              <w:rPr>
                <w:b w:val="0"/>
                <w:webHidden/>
              </w:rPr>
              <w:fldChar w:fldCharType="begin"/>
            </w:r>
            <w:r w:rsidR="0099024B" w:rsidRPr="000012BD">
              <w:rPr>
                <w:b w:val="0"/>
                <w:webHidden/>
              </w:rPr>
              <w:instrText xml:space="preserve"> PAGEREF _Toc461058882 \h </w:instrText>
            </w:r>
            <w:r w:rsidR="0099024B" w:rsidRPr="000012BD">
              <w:rPr>
                <w:b w:val="0"/>
                <w:webHidden/>
              </w:rPr>
            </w:r>
            <w:r w:rsidR="0099024B" w:rsidRPr="000012BD">
              <w:rPr>
                <w:b w:val="0"/>
                <w:webHidden/>
              </w:rPr>
              <w:fldChar w:fldCharType="separate"/>
            </w:r>
            <w:r w:rsidR="00E4358E">
              <w:rPr>
                <w:b w:val="0"/>
                <w:webHidden/>
              </w:rPr>
              <w:t>iv</w:t>
            </w:r>
            <w:r w:rsidR="0099024B" w:rsidRPr="000012BD">
              <w:rPr>
                <w:b w:val="0"/>
                <w:webHidden/>
              </w:rPr>
              <w:fldChar w:fldCharType="end"/>
            </w:r>
          </w:hyperlink>
        </w:p>
        <w:p w14:paraId="0CBD7BAF" w14:textId="25B8081D" w:rsidR="0099024B" w:rsidRPr="00D61C3E" w:rsidRDefault="00FF5EE3" w:rsidP="00D61C3E">
          <w:pPr>
            <w:pStyle w:val="TOC1"/>
            <w:rPr>
              <w:rFonts w:asciiTheme="minorHAnsi" w:eastAsiaTheme="minorEastAsia" w:hAnsiTheme="minorHAnsi"/>
              <w:sz w:val="22"/>
              <w:lang w:val="id-ID" w:eastAsia="id-ID"/>
            </w:rPr>
          </w:pPr>
          <w:hyperlink w:anchor="_Toc461058883" w:history="1">
            <w:r w:rsidR="0099024B" w:rsidRPr="00D61C3E">
              <w:rPr>
                <w:rStyle w:val="Hyperlink"/>
              </w:rPr>
              <w:t>ABSTRACT</w:t>
            </w:r>
            <w:r w:rsidR="0099024B" w:rsidRPr="00D61C3E">
              <w:rPr>
                <w:webHidden/>
              </w:rPr>
              <w:tab/>
            </w:r>
            <w:r w:rsidR="0099024B" w:rsidRPr="000012BD">
              <w:rPr>
                <w:b w:val="0"/>
                <w:webHidden/>
              </w:rPr>
              <w:fldChar w:fldCharType="begin"/>
            </w:r>
            <w:r w:rsidR="0099024B" w:rsidRPr="000012BD">
              <w:rPr>
                <w:b w:val="0"/>
                <w:webHidden/>
              </w:rPr>
              <w:instrText xml:space="preserve"> PAGEREF _Toc461058883 \h </w:instrText>
            </w:r>
            <w:r w:rsidR="0099024B" w:rsidRPr="000012BD">
              <w:rPr>
                <w:b w:val="0"/>
                <w:webHidden/>
              </w:rPr>
            </w:r>
            <w:r w:rsidR="0099024B" w:rsidRPr="000012BD">
              <w:rPr>
                <w:b w:val="0"/>
                <w:webHidden/>
              </w:rPr>
              <w:fldChar w:fldCharType="separate"/>
            </w:r>
            <w:r w:rsidR="00E4358E">
              <w:rPr>
                <w:b w:val="0"/>
                <w:webHidden/>
              </w:rPr>
              <w:t>v</w:t>
            </w:r>
            <w:r w:rsidR="0099024B" w:rsidRPr="000012BD">
              <w:rPr>
                <w:b w:val="0"/>
                <w:webHidden/>
              </w:rPr>
              <w:fldChar w:fldCharType="end"/>
            </w:r>
          </w:hyperlink>
        </w:p>
        <w:p w14:paraId="5C3EA258" w14:textId="6D867093" w:rsidR="0099024B" w:rsidRPr="00D61C3E" w:rsidRDefault="00FF5EE3" w:rsidP="00D61C3E">
          <w:pPr>
            <w:pStyle w:val="TOC1"/>
            <w:rPr>
              <w:rFonts w:asciiTheme="minorHAnsi" w:eastAsiaTheme="minorEastAsia" w:hAnsiTheme="minorHAnsi"/>
              <w:sz w:val="22"/>
              <w:lang w:val="id-ID" w:eastAsia="id-ID"/>
            </w:rPr>
          </w:pPr>
          <w:hyperlink w:anchor="_Toc461058884" w:history="1">
            <w:r w:rsidR="0099024B" w:rsidRPr="00D61C3E">
              <w:rPr>
                <w:rStyle w:val="Hyperlink"/>
              </w:rPr>
              <w:t>KATA PENGANTAR</w:t>
            </w:r>
            <w:r w:rsidR="0099024B" w:rsidRPr="00D61C3E">
              <w:rPr>
                <w:webHidden/>
              </w:rPr>
              <w:tab/>
            </w:r>
            <w:r w:rsidR="0099024B" w:rsidRPr="000012BD">
              <w:rPr>
                <w:b w:val="0"/>
                <w:webHidden/>
              </w:rPr>
              <w:fldChar w:fldCharType="begin"/>
            </w:r>
            <w:r w:rsidR="0099024B" w:rsidRPr="000012BD">
              <w:rPr>
                <w:b w:val="0"/>
                <w:webHidden/>
              </w:rPr>
              <w:instrText xml:space="preserve"> PAGEREF _Toc461058884 \h </w:instrText>
            </w:r>
            <w:r w:rsidR="0099024B" w:rsidRPr="000012BD">
              <w:rPr>
                <w:b w:val="0"/>
                <w:webHidden/>
              </w:rPr>
            </w:r>
            <w:r w:rsidR="0099024B" w:rsidRPr="000012BD">
              <w:rPr>
                <w:b w:val="0"/>
                <w:webHidden/>
              </w:rPr>
              <w:fldChar w:fldCharType="separate"/>
            </w:r>
            <w:r w:rsidR="00E4358E">
              <w:rPr>
                <w:b w:val="0"/>
                <w:webHidden/>
              </w:rPr>
              <w:t>vi</w:t>
            </w:r>
            <w:r w:rsidR="0099024B" w:rsidRPr="000012BD">
              <w:rPr>
                <w:b w:val="0"/>
                <w:webHidden/>
              </w:rPr>
              <w:fldChar w:fldCharType="end"/>
            </w:r>
          </w:hyperlink>
        </w:p>
        <w:p w14:paraId="69E6E587" w14:textId="7892ED93" w:rsidR="0099024B" w:rsidRPr="00D61C3E" w:rsidRDefault="00FF5EE3" w:rsidP="00D61C3E">
          <w:pPr>
            <w:pStyle w:val="TOC1"/>
            <w:rPr>
              <w:rFonts w:asciiTheme="minorHAnsi" w:eastAsiaTheme="minorEastAsia" w:hAnsiTheme="minorHAnsi"/>
              <w:sz w:val="22"/>
              <w:lang w:val="id-ID" w:eastAsia="id-ID"/>
            </w:rPr>
          </w:pPr>
          <w:hyperlink w:anchor="_Toc461058885" w:history="1">
            <w:r w:rsidR="0099024B" w:rsidRPr="00D61C3E">
              <w:rPr>
                <w:rStyle w:val="Hyperlink"/>
              </w:rPr>
              <w:t>DAFTAR ISI</w:t>
            </w:r>
            <w:r w:rsidR="0099024B" w:rsidRPr="00D61C3E">
              <w:rPr>
                <w:webHidden/>
              </w:rPr>
              <w:tab/>
            </w:r>
            <w:r w:rsidR="0099024B" w:rsidRPr="000012BD">
              <w:rPr>
                <w:b w:val="0"/>
                <w:webHidden/>
              </w:rPr>
              <w:fldChar w:fldCharType="begin"/>
            </w:r>
            <w:r w:rsidR="0099024B" w:rsidRPr="000012BD">
              <w:rPr>
                <w:b w:val="0"/>
                <w:webHidden/>
              </w:rPr>
              <w:instrText xml:space="preserve"> PAGEREF _Toc461058885 \h </w:instrText>
            </w:r>
            <w:r w:rsidR="0099024B" w:rsidRPr="000012BD">
              <w:rPr>
                <w:b w:val="0"/>
                <w:webHidden/>
              </w:rPr>
            </w:r>
            <w:r w:rsidR="0099024B" w:rsidRPr="000012BD">
              <w:rPr>
                <w:b w:val="0"/>
                <w:webHidden/>
              </w:rPr>
              <w:fldChar w:fldCharType="separate"/>
            </w:r>
            <w:r w:rsidR="00E4358E">
              <w:rPr>
                <w:b w:val="0"/>
                <w:webHidden/>
              </w:rPr>
              <w:t>vii</w:t>
            </w:r>
            <w:r w:rsidR="0099024B" w:rsidRPr="000012BD">
              <w:rPr>
                <w:b w:val="0"/>
                <w:webHidden/>
              </w:rPr>
              <w:fldChar w:fldCharType="end"/>
            </w:r>
          </w:hyperlink>
        </w:p>
        <w:p w14:paraId="5A006AE5" w14:textId="1E2BEF70" w:rsidR="0099024B" w:rsidRPr="00D61C3E" w:rsidRDefault="00FF5EE3" w:rsidP="00D61C3E">
          <w:pPr>
            <w:pStyle w:val="TOC1"/>
            <w:rPr>
              <w:rFonts w:asciiTheme="minorHAnsi" w:eastAsiaTheme="minorEastAsia" w:hAnsiTheme="minorHAnsi"/>
              <w:sz w:val="22"/>
              <w:lang w:val="id-ID" w:eastAsia="id-ID"/>
            </w:rPr>
          </w:pPr>
          <w:hyperlink w:anchor="_Toc461058886" w:history="1">
            <w:r w:rsidR="0099024B" w:rsidRPr="00D61C3E">
              <w:rPr>
                <w:rStyle w:val="Hyperlink"/>
                <w:rFonts w:eastAsia="Georgia"/>
              </w:rPr>
              <w:t>DAFTAR GAMBAR</w:t>
            </w:r>
            <w:r w:rsidR="0099024B" w:rsidRPr="00D61C3E">
              <w:rPr>
                <w:webHidden/>
              </w:rPr>
              <w:tab/>
            </w:r>
            <w:r w:rsidR="0099024B" w:rsidRPr="000012BD">
              <w:rPr>
                <w:b w:val="0"/>
                <w:webHidden/>
              </w:rPr>
              <w:fldChar w:fldCharType="begin"/>
            </w:r>
            <w:r w:rsidR="0099024B" w:rsidRPr="000012BD">
              <w:rPr>
                <w:b w:val="0"/>
                <w:webHidden/>
              </w:rPr>
              <w:instrText xml:space="preserve"> PAGEREF _Toc461058886 \h </w:instrText>
            </w:r>
            <w:r w:rsidR="0099024B" w:rsidRPr="000012BD">
              <w:rPr>
                <w:b w:val="0"/>
                <w:webHidden/>
              </w:rPr>
            </w:r>
            <w:r w:rsidR="0099024B" w:rsidRPr="000012BD">
              <w:rPr>
                <w:b w:val="0"/>
                <w:webHidden/>
              </w:rPr>
              <w:fldChar w:fldCharType="separate"/>
            </w:r>
            <w:r w:rsidR="00E4358E">
              <w:rPr>
                <w:b w:val="0"/>
                <w:webHidden/>
              </w:rPr>
              <w:t>ix</w:t>
            </w:r>
            <w:r w:rsidR="0099024B" w:rsidRPr="000012BD">
              <w:rPr>
                <w:b w:val="0"/>
                <w:webHidden/>
              </w:rPr>
              <w:fldChar w:fldCharType="end"/>
            </w:r>
          </w:hyperlink>
        </w:p>
        <w:p w14:paraId="5D11C0E3" w14:textId="4A08430E" w:rsidR="0099024B" w:rsidRPr="00D61C3E" w:rsidRDefault="00FF5EE3" w:rsidP="00D61C3E">
          <w:pPr>
            <w:pStyle w:val="TOC1"/>
            <w:rPr>
              <w:rStyle w:val="Hyperlink"/>
            </w:rPr>
          </w:pPr>
          <w:hyperlink w:anchor="_Toc461058887" w:history="1">
            <w:r w:rsidR="0099024B" w:rsidRPr="00D61C3E">
              <w:rPr>
                <w:rStyle w:val="Hyperlink"/>
                <w:rFonts w:eastAsia="Georgia"/>
              </w:rPr>
              <w:t>DAFTAR TABEL</w:t>
            </w:r>
            <w:r w:rsidR="0099024B" w:rsidRPr="00D61C3E">
              <w:rPr>
                <w:webHidden/>
              </w:rPr>
              <w:tab/>
            </w:r>
            <w:r w:rsidR="0099024B" w:rsidRPr="000012BD">
              <w:rPr>
                <w:b w:val="0"/>
                <w:webHidden/>
              </w:rPr>
              <w:fldChar w:fldCharType="begin"/>
            </w:r>
            <w:r w:rsidR="0099024B" w:rsidRPr="000012BD">
              <w:rPr>
                <w:b w:val="0"/>
                <w:webHidden/>
              </w:rPr>
              <w:instrText xml:space="preserve"> PAGEREF _Toc461058887 \h </w:instrText>
            </w:r>
            <w:r w:rsidR="0099024B" w:rsidRPr="000012BD">
              <w:rPr>
                <w:b w:val="0"/>
                <w:webHidden/>
              </w:rPr>
            </w:r>
            <w:r w:rsidR="0099024B" w:rsidRPr="000012BD">
              <w:rPr>
                <w:b w:val="0"/>
                <w:webHidden/>
              </w:rPr>
              <w:fldChar w:fldCharType="separate"/>
            </w:r>
            <w:r w:rsidR="00E4358E">
              <w:rPr>
                <w:b w:val="0"/>
                <w:webHidden/>
              </w:rPr>
              <w:t>x</w:t>
            </w:r>
            <w:r w:rsidR="0099024B" w:rsidRPr="000012BD">
              <w:rPr>
                <w:b w:val="0"/>
                <w:webHidden/>
              </w:rPr>
              <w:fldChar w:fldCharType="end"/>
            </w:r>
          </w:hyperlink>
        </w:p>
        <w:p w14:paraId="398D773F" w14:textId="77777777" w:rsidR="0099024B" w:rsidRPr="00D61C3E" w:rsidRDefault="0099024B" w:rsidP="0099024B">
          <w:pPr>
            <w:rPr>
              <w:b/>
              <w:lang w:val="en-ID"/>
            </w:rPr>
          </w:pPr>
        </w:p>
        <w:p w14:paraId="0D219B4F" w14:textId="5E9C1508" w:rsidR="0099024B" w:rsidRPr="00D61C3E" w:rsidRDefault="00FF5EE3" w:rsidP="00D61C3E">
          <w:pPr>
            <w:pStyle w:val="TOC1"/>
            <w:rPr>
              <w:rStyle w:val="Hyperlink"/>
            </w:rPr>
          </w:pPr>
          <w:hyperlink w:anchor="_Toc461058888" w:history="1">
            <w:r w:rsidR="0099024B" w:rsidRPr="00D61C3E">
              <w:rPr>
                <w:rStyle w:val="Hyperlink"/>
              </w:rPr>
              <w:t>BAB I PENDAHULUAN</w:t>
            </w:r>
            <w:r w:rsidR="0099024B" w:rsidRPr="00D61C3E">
              <w:rPr>
                <w:webHidden/>
              </w:rPr>
              <w:tab/>
            </w:r>
          </w:hyperlink>
        </w:p>
        <w:p w14:paraId="5D4FED2E" w14:textId="5CD74DC7" w:rsidR="0099024B" w:rsidRPr="007D734A" w:rsidRDefault="00FF5EE3">
          <w:pPr>
            <w:pStyle w:val="TOC2"/>
            <w:rPr>
              <w:rFonts w:asciiTheme="minorHAnsi" w:eastAsiaTheme="minorEastAsia" w:hAnsiTheme="minorHAnsi"/>
              <w:noProof/>
              <w:sz w:val="22"/>
              <w:lang w:val="id-ID" w:eastAsia="id-ID"/>
            </w:rPr>
          </w:pPr>
          <w:hyperlink w:anchor="_Toc461058889" w:history="1">
            <w:r w:rsidR="0099024B" w:rsidRPr="007D734A">
              <w:rPr>
                <w:rStyle w:val="Hyperlink"/>
                <w:noProof/>
              </w:rPr>
              <w:t>1.1 Latar Belakang</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89 \h </w:instrText>
            </w:r>
            <w:r w:rsidR="0099024B" w:rsidRPr="007D734A">
              <w:rPr>
                <w:noProof/>
                <w:webHidden/>
              </w:rPr>
            </w:r>
            <w:r w:rsidR="0099024B" w:rsidRPr="007D734A">
              <w:rPr>
                <w:noProof/>
                <w:webHidden/>
              </w:rPr>
              <w:fldChar w:fldCharType="separate"/>
            </w:r>
            <w:r w:rsidR="00E4358E">
              <w:rPr>
                <w:noProof/>
                <w:webHidden/>
              </w:rPr>
              <w:t>1</w:t>
            </w:r>
            <w:r w:rsidR="0099024B" w:rsidRPr="007D734A">
              <w:rPr>
                <w:noProof/>
                <w:webHidden/>
              </w:rPr>
              <w:fldChar w:fldCharType="end"/>
            </w:r>
          </w:hyperlink>
        </w:p>
        <w:p w14:paraId="5E4AE27D" w14:textId="1F79C76D" w:rsidR="0099024B" w:rsidRPr="007D734A" w:rsidRDefault="00FF5EE3">
          <w:pPr>
            <w:pStyle w:val="TOC2"/>
            <w:rPr>
              <w:rFonts w:asciiTheme="minorHAnsi" w:eastAsiaTheme="minorEastAsia" w:hAnsiTheme="minorHAnsi"/>
              <w:noProof/>
              <w:sz w:val="22"/>
              <w:lang w:val="id-ID" w:eastAsia="id-ID"/>
            </w:rPr>
          </w:pPr>
          <w:hyperlink w:anchor="_Toc461058890" w:history="1">
            <w:r w:rsidR="0099024B" w:rsidRPr="007D734A">
              <w:rPr>
                <w:rStyle w:val="Hyperlink"/>
                <w:noProof/>
              </w:rPr>
              <w:t>1.2 Rumusan Masalah</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0 \h </w:instrText>
            </w:r>
            <w:r w:rsidR="0099024B" w:rsidRPr="007D734A">
              <w:rPr>
                <w:noProof/>
                <w:webHidden/>
              </w:rPr>
            </w:r>
            <w:r w:rsidR="0099024B" w:rsidRPr="007D734A">
              <w:rPr>
                <w:noProof/>
                <w:webHidden/>
              </w:rPr>
              <w:fldChar w:fldCharType="separate"/>
            </w:r>
            <w:r w:rsidR="00E4358E">
              <w:rPr>
                <w:noProof/>
                <w:webHidden/>
              </w:rPr>
              <w:t>2</w:t>
            </w:r>
            <w:r w:rsidR="0099024B" w:rsidRPr="007D734A">
              <w:rPr>
                <w:noProof/>
                <w:webHidden/>
              </w:rPr>
              <w:fldChar w:fldCharType="end"/>
            </w:r>
          </w:hyperlink>
        </w:p>
        <w:p w14:paraId="79DFBB02" w14:textId="5C35062B" w:rsidR="0099024B" w:rsidRPr="007D734A" w:rsidRDefault="00FF5EE3">
          <w:pPr>
            <w:pStyle w:val="TOC2"/>
            <w:rPr>
              <w:rFonts w:asciiTheme="minorHAnsi" w:eastAsiaTheme="minorEastAsia" w:hAnsiTheme="minorHAnsi"/>
              <w:noProof/>
              <w:sz w:val="22"/>
              <w:lang w:val="id-ID" w:eastAsia="id-ID"/>
            </w:rPr>
          </w:pPr>
          <w:hyperlink w:anchor="_Toc461058891" w:history="1">
            <w:r w:rsidR="0099024B" w:rsidRPr="007D734A">
              <w:rPr>
                <w:rStyle w:val="Hyperlink"/>
                <w:noProof/>
              </w:rPr>
              <w:t>1.3 Batasan Masalah</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1 \h </w:instrText>
            </w:r>
            <w:r w:rsidR="0099024B" w:rsidRPr="007D734A">
              <w:rPr>
                <w:noProof/>
                <w:webHidden/>
              </w:rPr>
            </w:r>
            <w:r w:rsidR="0099024B" w:rsidRPr="007D734A">
              <w:rPr>
                <w:noProof/>
                <w:webHidden/>
              </w:rPr>
              <w:fldChar w:fldCharType="separate"/>
            </w:r>
            <w:r w:rsidR="00E4358E">
              <w:rPr>
                <w:noProof/>
                <w:webHidden/>
              </w:rPr>
              <w:t>2</w:t>
            </w:r>
            <w:r w:rsidR="0099024B" w:rsidRPr="007D734A">
              <w:rPr>
                <w:noProof/>
                <w:webHidden/>
              </w:rPr>
              <w:fldChar w:fldCharType="end"/>
            </w:r>
          </w:hyperlink>
        </w:p>
        <w:p w14:paraId="1716479F" w14:textId="535B1526" w:rsidR="0099024B" w:rsidRPr="007D734A" w:rsidRDefault="00FF5EE3">
          <w:pPr>
            <w:pStyle w:val="TOC2"/>
            <w:rPr>
              <w:rFonts w:asciiTheme="minorHAnsi" w:eastAsiaTheme="minorEastAsia" w:hAnsiTheme="minorHAnsi"/>
              <w:noProof/>
              <w:sz w:val="22"/>
              <w:lang w:val="id-ID" w:eastAsia="id-ID"/>
            </w:rPr>
          </w:pPr>
          <w:hyperlink w:anchor="_Toc461058892" w:history="1">
            <w:r w:rsidR="0099024B" w:rsidRPr="007D734A">
              <w:rPr>
                <w:rStyle w:val="Hyperlink"/>
                <w:noProof/>
              </w:rPr>
              <w:t>1.4 Tujuan peneliti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2 \h </w:instrText>
            </w:r>
            <w:r w:rsidR="0099024B" w:rsidRPr="007D734A">
              <w:rPr>
                <w:noProof/>
                <w:webHidden/>
              </w:rPr>
            </w:r>
            <w:r w:rsidR="0099024B" w:rsidRPr="007D734A">
              <w:rPr>
                <w:noProof/>
                <w:webHidden/>
              </w:rPr>
              <w:fldChar w:fldCharType="separate"/>
            </w:r>
            <w:r w:rsidR="00E4358E">
              <w:rPr>
                <w:noProof/>
                <w:webHidden/>
              </w:rPr>
              <w:t>3</w:t>
            </w:r>
            <w:r w:rsidR="0099024B" w:rsidRPr="007D734A">
              <w:rPr>
                <w:noProof/>
                <w:webHidden/>
              </w:rPr>
              <w:fldChar w:fldCharType="end"/>
            </w:r>
          </w:hyperlink>
        </w:p>
        <w:p w14:paraId="4CC65708" w14:textId="115F9B63" w:rsidR="0099024B" w:rsidRPr="007D734A" w:rsidRDefault="00FF5EE3">
          <w:pPr>
            <w:pStyle w:val="TOC2"/>
            <w:rPr>
              <w:rFonts w:asciiTheme="minorHAnsi" w:eastAsiaTheme="minorEastAsia" w:hAnsiTheme="minorHAnsi"/>
              <w:noProof/>
              <w:sz w:val="22"/>
              <w:lang w:val="id-ID" w:eastAsia="id-ID"/>
            </w:rPr>
          </w:pPr>
          <w:hyperlink w:anchor="_Toc461058893" w:history="1">
            <w:r w:rsidR="0099024B" w:rsidRPr="007D734A">
              <w:rPr>
                <w:rStyle w:val="Hyperlink"/>
                <w:noProof/>
              </w:rPr>
              <w:t>1.5 Manfaat</w:t>
            </w:r>
            <w:r w:rsidR="0099024B" w:rsidRPr="007D734A">
              <w:rPr>
                <w:rStyle w:val="Hyperlink"/>
                <w:noProof/>
                <w:spacing w:val="2"/>
              </w:rPr>
              <w:t xml:space="preserve"> </w:t>
            </w:r>
            <w:r w:rsidR="0099024B" w:rsidRPr="007D734A">
              <w:rPr>
                <w:rStyle w:val="Hyperlink"/>
                <w:noProof/>
              </w:rPr>
              <w:t>Peneliti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3 \h </w:instrText>
            </w:r>
            <w:r w:rsidR="0099024B" w:rsidRPr="007D734A">
              <w:rPr>
                <w:noProof/>
                <w:webHidden/>
              </w:rPr>
            </w:r>
            <w:r w:rsidR="0099024B" w:rsidRPr="007D734A">
              <w:rPr>
                <w:noProof/>
                <w:webHidden/>
              </w:rPr>
              <w:fldChar w:fldCharType="separate"/>
            </w:r>
            <w:r w:rsidR="00E4358E">
              <w:rPr>
                <w:noProof/>
                <w:webHidden/>
              </w:rPr>
              <w:t>3</w:t>
            </w:r>
            <w:r w:rsidR="0099024B" w:rsidRPr="007D734A">
              <w:rPr>
                <w:noProof/>
                <w:webHidden/>
              </w:rPr>
              <w:fldChar w:fldCharType="end"/>
            </w:r>
          </w:hyperlink>
        </w:p>
        <w:p w14:paraId="7005B78D" w14:textId="6A64282B" w:rsidR="0099024B" w:rsidRPr="007D734A" w:rsidRDefault="00FF5EE3">
          <w:pPr>
            <w:pStyle w:val="TOC2"/>
            <w:rPr>
              <w:rStyle w:val="Hyperlink"/>
              <w:noProof/>
            </w:rPr>
          </w:pPr>
          <w:hyperlink w:anchor="_Toc461058894" w:history="1">
            <w:r w:rsidR="0099024B" w:rsidRPr="007D734A">
              <w:rPr>
                <w:rStyle w:val="Hyperlink"/>
                <w:noProof/>
              </w:rPr>
              <w:t>1.6 Sistematika Penulis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4 \h </w:instrText>
            </w:r>
            <w:r w:rsidR="0099024B" w:rsidRPr="007D734A">
              <w:rPr>
                <w:noProof/>
                <w:webHidden/>
              </w:rPr>
            </w:r>
            <w:r w:rsidR="0099024B" w:rsidRPr="007D734A">
              <w:rPr>
                <w:noProof/>
                <w:webHidden/>
              </w:rPr>
              <w:fldChar w:fldCharType="separate"/>
            </w:r>
            <w:r w:rsidR="00E4358E">
              <w:rPr>
                <w:noProof/>
                <w:webHidden/>
              </w:rPr>
              <w:t>3</w:t>
            </w:r>
            <w:r w:rsidR="0099024B" w:rsidRPr="007D734A">
              <w:rPr>
                <w:noProof/>
                <w:webHidden/>
              </w:rPr>
              <w:fldChar w:fldCharType="end"/>
            </w:r>
          </w:hyperlink>
        </w:p>
        <w:p w14:paraId="5D921739" w14:textId="61301CB3" w:rsidR="0099024B" w:rsidRPr="00D61C3E" w:rsidRDefault="0099024B" w:rsidP="00D61C3E">
          <w:pPr>
            <w:spacing w:line="240" w:lineRule="auto"/>
            <w:rPr>
              <w:b/>
            </w:rPr>
          </w:pPr>
        </w:p>
        <w:p w14:paraId="265FA0C6" w14:textId="2BC5410E" w:rsidR="0099024B" w:rsidRPr="00D61C3E" w:rsidRDefault="00FF5EE3" w:rsidP="00D61C3E">
          <w:pPr>
            <w:pStyle w:val="TOC1"/>
            <w:rPr>
              <w:rStyle w:val="Hyperlink"/>
            </w:rPr>
          </w:pPr>
          <w:hyperlink w:anchor="_Toc461058895" w:history="1">
            <w:r w:rsidR="0099024B" w:rsidRPr="00D61C3E">
              <w:rPr>
                <w:rStyle w:val="Hyperlink"/>
              </w:rPr>
              <w:t>BAB II TINJAUAN PUSTAKA DAN LANDASAN TEORI</w:t>
            </w:r>
            <w:r w:rsidR="0099024B" w:rsidRPr="00D61C3E">
              <w:rPr>
                <w:webHidden/>
              </w:rPr>
              <w:tab/>
            </w:r>
          </w:hyperlink>
        </w:p>
        <w:p w14:paraId="3DA78BD8" w14:textId="21CCD7C3" w:rsidR="0099024B" w:rsidRPr="007D734A" w:rsidRDefault="00FF5EE3">
          <w:pPr>
            <w:pStyle w:val="TOC2"/>
            <w:rPr>
              <w:rFonts w:asciiTheme="minorHAnsi" w:eastAsiaTheme="minorEastAsia" w:hAnsiTheme="minorHAnsi"/>
              <w:noProof/>
              <w:sz w:val="22"/>
              <w:lang w:val="id-ID" w:eastAsia="id-ID"/>
            </w:rPr>
          </w:pPr>
          <w:hyperlink w:anchor="_Toc461058896" w:history="1">
            <w:r w:rsidR="0099024B" w:rsidRPr="007D734A">
              <w:rPr>
                <w:rStyle w:val="Hyperlink"/>
                <w:noProof/>
              </w:rPr>
              <w:t>2.1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6 \h </w:instrText>
            </w:r>
            <w:r w:rsidR="0099024B" w:rsidRPr="007D734A">
              <w:rPr>
                <w:noProof/>
                <w:webHidden/>
              </w:rPr>
            </w:r>
            <w:r w:rsidR="0099024B" w:rsidRPr="007D734A">
              <w:rPr>
                <w:noProof/>
                <w:webHidden/>
              </w:rPr>
              <w:fldChar w:fldCharType="separate"/>
            </w:r>
            <w:r w:rsidR="00E4358E">
              <w:rPr>
                <w:noProof/>
                <w:webHidden/>
              </w:rPr>
              <w:t>5</w:t>
            </w:r>
            <w:r w:rsidR="0099024B" w:rsidRPr="007D734A">
              <w:rPr>
                <w:noProof/>
                <w:webHidden/>
              </w:rPr>
              <w:fldChar w:fldCharType="end"/>
            </w:r>
          </w:hyperlink>
        </w:p>
        <w:p w14:paraId="5FACB4FC" w14:textId="64FEC5A4" w:rsidR="0099024B" w:rsidRPr="007D734A" w:rsidRDefault="00FF5EE3">
          <w:pPr>
            <w:pStyle w:val="TOC2"/>
            <w:rPr>
              <w:rFonts w:asciiTheme="minorHAnsi" w:eastAsiaTheme="minorEastAsia" w:hAnsiTheme="minorHAnsi"/>
              <w:noProof/>
              <w:sz w:val="22"/>
              <w:lang w:val="id-ID" w:eastAsia="id-ID"/>
            </w:rPr>
          </w:pPr>
          <w:hyperlink w:anchor="_Toc461058897" w:history="1">
            <w:r w:rsidR="0099024B" w:rsidRPr="007D734A">
              <w:rPr>
                <w:rStyle w:val="Hyperlink"/>
                <w:rFonts w:cs="Times New Roman"/>
                <w:bCs/>
                <w:noProof/>
              </w:rPr>
              <w:t>2.2</w:t>
            </w:r>
            <w:r w:rsidR="0099024B" w:rsidRPr="007D734A">
              <w:rPr>
                <w:rStyle w:val="Hyperlink"/>
                <w:noProof/>
              </w:rPr>
              <w:t xml:space="preserve"> Informasi</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7 \h </w:instrText>
            </w:r>
            <w:r w:rsidR="0099024B" w:rsidRPr="007D734A">
              <w:rPr>
                <w:noProof/>
                <w:webHidden/>
              </w:rPr>
            </w:r>
            <w:r w:rsidR="0099024B" w:rsidRPr="007D734A">
              <w:rPr>
                <w:noProof/>
                <w:webHidden/>
              </w:rPr>
              <w:fldChar w:fldCharType="separate"/>
            </w:r>
            <w:r w:rsidR="00E4358E">
              <w:rPr>
                <w:noProof/>
                <w:webHidden/>
              </w:rPr>
              <w:t>6</w:t>
            </w:r>
            <w:r w:rsidR="0099024B" w:rsidRPr="007D734A">
              <w:rPr>
                <w:noProof/>
                <w:webHidden/>
              </w:rPr>
              <w:fldChar w:fldCharType="end"/>
            </w:r>
          </w:hyperlink>
        </w:p>
        <w:p w14:paraId="7FA80760" w14:textId="66DB43D5" w:rsidR="0099024B" w:rsidRPr="007D734A" w:rsidRDefault="00FF5EE3">
          <w:pPr>
            <w:pStyle w:val="TOC2"/>
            <w:rPr>
              <w:rFonts w:asciiTheme="minorHAnsi" w:eastAsiaTheme="minorEastAsia" w:hAnsiTheme="minorHAnsi"/>
              <w:noProof/>
              <w:sz w:val="22"/>
              <w:lang w:val="id-ID" w:eastAsia="id-ID"/>
            </w:rPr>
          </w:pPr>
          <w:hyperlink w:anchor="_Toc461058898" w:history="1">
            <w:r w:rsidR="0099024B" w:rsidRPr="007D734A">
              <w:rPr>
                <w:rStyle w:val="Hyperlink"/>
                <w:noProof/>
              </w:rPr>
              <w:t>2.3 Website</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8 \h </w:instrText>
            </w:r>
            <w:r w:rsidR="0099024B" w:rsidRPr="007D734A">
              <w:rPr>
                <w:noProof/>
                <w:webHidden/>
              </w:rPr>
            </w:r>
            <w:r w:rsidR="0099024B" w:rsidRPr="007D734A">
              <w:rPr>
                <w:noProof/>
                <w:webHidden/>
              </w:rPr>
              <w:fldChar w:fldCharType="separate"/>
            </w:r>
            <w:r w:rsidR="00E4358E">
              <w:rPr>
                <w:noProof/>
                <w:webHidden/>
              </w:rPr>
              <w:t>6</w:t>
            </w:r>
            <w:r w:rsidR="0099024B" w:rsidRPr="007D734A">
              <w:rPr>
                <w:noProof/>
                <w:webHidden/>
              </w:rPr>
              <w:fldChar w:fldCharType="end"/>
            </w:r>
          </w:hyperlink>
        </w:p>
        <w:p w14:paraId="6C2FFA4A" w14:textId="400458B4" w:rsidR="0099024B" w:rsidRPr="007D734A" w:rsidRDefault="00FF5EE3">
          <w:pPr>
            <w:pStyle w:val="TOC2"/>
            <w:rPr>
              <w:rFonts w:asciiTheme="minorHAnsi" w:eastAsiaTheme="minorEastAsia" w:hAnsiTheme="minorHAnsi"/>
              <w:noProof/>
              <w:sz w:val="22"/>
              <w:lang w:val="id-ID" w:eastAsia="id-ID"/>
            </w:rPr>
          </w:pPr>
          <w:hyperlink w:anchor="_Toc461058899" w:history="1">
            <w:r w:rsidR="0099024B" w:rsidRPr="007D734A">
              <w:rPr>
                <w:rStyle w:val="Hyperlink"/>
                <w:noProof/>
              </w:rPr>
              <w:t>2.4 Databases</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9 \h </w:instrText>
            </w:r>
            <w:r w:rsidR="0099024B" w:rsidRPr="007D734A">
              <w:rPr>
                <w:noProof/>
                <w:webHidden/>
              </w:rPr>
            </w:r>
            <w:r w:rsidR="0099024B" w:rsidRPr="007D734A">
              <w:rPr>
                <w:noProof/>
                <w:webHidden/>
              </w:rPr>
              <w:fldChar w:fldCharType="separate"/>
            </w:r>
            <w:r w:rsidR="00E4358E">
              <w:rPr>
                <w:noProof/>
                <w:webHidden/>
              </w:rPr>
              <w:t>7</w:t>
            </w:r>
            <w:r w:rsidR="0099024B" w:rsidRPr="007D734A">
              <w:rPr>
                <w:noProof/>
                <w:webHidden/>
              </w:rPr>
              <w:fldChar w:fldCharType="end"/>
            </w:r>
          </w:hyperlink>
        </w:p>
        <w:p w14:paraId="07A1D203" w14:textId="03B6174C" w:rsidR="0099024B" w:rsidRPr="007D734A" w:rsidRDefault="00FF5EE3">
          <w:pPr>
            <w:pStyle w:val="TOC2"/>
            <w:rPr>
              <w:rStyle w:val="Hyperlink"/>
              <w:noProof/>
            </w:rPr>
          </w:pPr>
          <w:hyperlink w:anchor="_Toc461058900" w:history="1">
            <w:r w:rsidR="0099024B" w:rsidRPr="007D734A">
              <w:rPr>
                <w:rStyle w:val="Hyperlink"/>
                <w:bCs/>
                <w:noProof/>
              </w:rPr>
              <w:t>2.5</w:t>
            </w:r>
            <w:r w:rsidR="0099024B" w:rsidRPr="007D734A">
              <w:rPr>
                <w:rStyle w:val="Hyperlink"/>
                <w:noProof/>
              </w:rPr>
              <w:t xml:space="preserve"> Data</w:t>
            </w:r>
            <w:r w:rsidR="0099024B" w:rsidRPr="007D734A">
              <w:rPr>
                <w:rStyle w:val="Hyperlink"/>
                <w:noProof/>
                <w:spacing w:val="26"/>
              </w:rPr>
              <w:t xml:space="preserve"> </w:t>
            </w:r>
            <w:r w:rsidR="0099024B" w:rsidRPr="007D734A">
              <w:rPr>
                <w:rStyle w:val="Hyperlink"/>
                <w:noProof/>
              </w:rPr>
              <w:t>Flow</w:t>
            </w:r>
            <w:r w:rsidR="0099024B" w:rsidRPr="007D734A">
              <w:rPr>
                <w:rStyle w:val="Hyperlink"/>
                <w:noProof/>
                <w:spacing w:val="24"/>
              </w:rPr>
              <w:t xml:space="preserve"> </w:t>
            </w:r>
            <w:r w:rsidR="0099024B" w:rsidRPr="007D734A">
              <w:rPr>
                <w:rStyle w:val="Hyperlink"/>
                <w:noProof/>
              </w:rPr>
              <w:t>Diagram</w:t>
            </w:r>
            <w:r w:rsidR="0099024B" w:rsidRPr="007D734A">
              <w:rPr>
                <w:rStyle w:val="Hyperlink"/>
                <w:noProof/>
                <w:spacing w:val="-1"/>
              </w:rPr>
              <w:t xml:space="preserve"> (DFD)</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0 \h </w:instrText>
            </w:r>
            <w:r w:rsidR="0099024B" w:rsidRPr="007D734A">
              <w:rPr>
                <w:noProof/>
                <w:webHidden/>
              </w:rPr>
            </w:r>
            <w:r w:rsidR="0099024B" w:rsidRPr="007D734A">
              <w:rPr>
                <w:noProof/>
                <w:webHidden/>
              </w:rPr>
              <w:fldChar w:fldCharType="separate"/>
            </w:r>
            <w:r w:rsidR="00E4358E">
              <w:rPr>
                <w:noProof/>
                <w:webHidden/>
              </w:rPr>
              <w:t>8</w:t>
            </w:r>
            <w:r w:rsidR="0099024B" w:rsidRPr="007D734A">
              <w:rPr>
                <w:noProof/>
                <w:webHidden/>
              </w:rPr>
              <w:fldChar w:fldCharType="end"/>
            </w:r>
          </w:hyperlink>
        </w:p>
        <w:p w14:paraId="25217583" w14:textId="77777777" w:rsidR="0099024B" w:rsidRPr="00D61C3E" w:rsidRDefault="0099024B" w:rsidP="00D61C3E">
          <w:pPr>
            <w:spacing w:line="240" w:lineRule="auto"/>
            <w:rPr>
              <w:b/>
            </w:rPr>
          </w:pPr>
        </w:p>
        <w:p w14:paraId="66026A92" w14:textId="70F745D3" w:rsidR="0099024B" w:rsidRPr="00D61C3E" w:rsidRDefault="00FF5EE3" w:rsidP="00D61C3E">
          <w:pPr>
            <w:pStyle w:val="TOC1"/>
            <w:rPr>
              <w:rStyle w:val="Hyperlink"/>
            </w:rPr>
          </w:pPr>
          <w:hyperlink w:anchor="_Toc461058901" w:history="1">
            <w:r w:rsidR="0099024B" w:rsidRPr="00D61C3E">
              <w:rPr>
                <w:rStyle w:val="Hyperlink"/>
              </w:rPr>
              <w:t>BAB III ANALISA DAN PERANCANGAN SISTEM</w:t>
            </w:r>
            <w:r w:rsidR="0099024B" w:rsidRPr="00D61C3E">
              <w:rPr>
                <w:webHidden/>
              </w:rPr>
              <w:tab/>
            </w:r>
          </w:hyperlink>
        </w:p>
        <w:p w14:paraId="05BF46B3" w14:textId="08501D1C" w:rsidR="0099024B" w:rsidRPr="007D734A" w:rsidRDefault="00FF5EE3">
          <w:pPr>
            <w:pStyle w:val="TOC2"/>
            <w:rPr>
              <w:rFonts w:asciiTheme="minorHAnsi" w:eastAsiaTheme="minorEastAsia" w:hAnsiTheme="minorHAnsi"/>
              <w:noProof/>
              <w:sz w:val="22"/>
              <w:lang w:val="id-ID" w:eastAsia="id-ID"/>
            </w:rPr>
          </w:pPr>
          <w:hyperlink w:anchor="_Toc461058902" w:history="1">
            <w:r w:rsidR="0099024B" w:rsidRPr="007D734A">
              <w:rPr>
                <w:rStyle w:val="Hyperlink"/>
                <w:noProof/>
                <w:lang w:val="en-ID"/>
              </w:rPr>
              <w:t>3.1 Analisa Sistem yang Berjal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2 \h </w:instrText>
            </w:r>
            <w:r w:rsidR="0099024B" w:rsidRPr="007D734A">
              <w:rPr>
                <w:noProof/>
                <w:webHidden/>
              </w:rPr>
            </w:r>
            <w:r w:rsidR="0099024B" w:rsidRPr="007D734A">
              <w:rPr>
                <w:noProof/>
                <w:webHidden/>
              </w:rPr>
              <w:fldChar w:fldCharType="separate"/>
            </w:r>
            <w:r w:rsidR="00E4358E">
              <w:rPr>
                <w:noProof/>
                <w:webHidden/>
              </w:rPr>
              <w:t>11</w:t>
            </w:r>
            <w:r w:rsidR="0099024B" w:rsidRPr="007D734A">
              <w:rPr>
                <w:noProof/>
                <w:webHidden/>
              </w:rPr>
              <w:fldChar w:fldCharType="end"/>
            </w:r>
          </w:hyperlink>
        </w:p>
        <w:p w14:paraId="1607E479" w14:textId="41F86394" w:rsidR="0099024B" w:rsidRPr="007D734A" w:rsidRDefault="00FF5EE3">
          <w:pPr>
            <w:pStyle w:val="TOC2"/>
            <w:rPr>
              <w:rFonts w:asciiTheme="minorHAnsi" w:eastAsiaTheme="minorEastAsia" w:hAnsiTheme="minorHAnsi"/>
              <w:noProof/>
              <w:sz w:val="22"/>
              <w:lang w:val="id-ID" w:eastAsia="id-ID"/>
            </w:rPr>
          </w:pPr>
          <w:hyperlink w:anchor="_Toc461058903" w:history="1">
            <w:r w:rsidR="0099024B" w:rsidRPr="007D734A">
              <w:rPr>
                <w:rStyle w:val="Hyperlink"/>
                <w:noProof/>
                <w:lang w:val="en-ID"/>
              </w:rPr>
              <w:t>3.2 Analisa Kebutuh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3 \h </w:instrText>
            </w:r>
            <w:r w:rsidR="0099024B" w:rsidRPr="007D734A">
              <w:rPr>
                <w:noProof/>
                <w:webHidden/>
              </w:rPr>
            </w:r>
            <w:r w:rsidR="0099024B" w:rsidRPr="007D734A">
              <w:rPr>
                <w:noProof/>
                <w:webHidden/>
              </w:rPr>
              <w:fldChar w:fldCharType="separate"/>
            </w:r>
            <w:r w:rsidR="00E4358E">
              <w:rPr>
                <w:noProof/>
                <w:webHidden/>
              </w:rPr>
              <w:t>11</w:t>
            </w:r>
            <w:r w:rsidR="0099024B" w:rsidRPr="007D734A">
              <w:rPr>
                <w:noProof/>
                <w:webHidden/>
              </w:rPr>
              <w:fldChar w:fldCharType="end"/>
            </w:r>
          </w:hyperlink>
        </w:p>
        <w:p w14:paraId="47D4A636" w14:textId="23E53168" w:rsidR="0099024B" w:rsidRPr="007D734A" w:rsidRDefault="00FF5EE3" w:rsidP="0099024B">
          <w:pPr>
            <w:pStyle w:val="TOC3"/>
            <w:spacing w:before="0" w:after="0"/>
            <w:rPr>
              <w:rStyle w:val="Hyperlink"/>
            </w:rPr>
          </w:pPr>
          <w:hyperlink w:anchor="_Toc461058904" w:history="1">
            <w:r w:rsidR="0099024B" w:rsidRPr="007D734A">
              <w:rPr>
                <w:rStyle w:val="Hyperlink"/>
                <w:noProof/>
              </w:rPr>
              <w:t xml:space="preserve">3.2.1 Kebutuhan user/pemakai </w:t>
            </w:r>
            <w:r w:rsidR="00A301B1">
              <w:rPr>
                <w:rStyle w:val="Hyperlink"/>
                <w:noProof/>
              </w:rPr>
              <w:t xml:space="preserve">sistem </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4 \h </w:instrText>
            </w:r>
            <w:r w:rsidR="0099024B" w:rsidRPr="007D734A">
              <w:rPr>
                <w:rStyle w:val="Hyperlink"/>
                <w:webHidden/>
              </w:rPr>
            </w:r>
            <w:r w:rsidR="0099024B" w:rsidRPr="007D734A">
              <w:rPr>
                <w:rStyle w:val="Hyperlink"/>
                <w:webHidden/>
              </w:rPr>
              <w:fldChar w:fldCharType="separate"/>
            </w:r>
            <w:r w:rsidR="00E4358E">
              <w:rPr>
                <w:rStyle w:val="Hyperlink"/>
                <w:noProof/>
                <w:webHidden/>
              </w:rPr>
              <w:t>11</w:t>
            </w:r>
            <w:r w:rsidR="0099024B" w:rsidRPr="007D734A">
              <w:rPr>
                <w:rStyle w:val="Hyperlink"/>
                <w:webHidden/>
              </w:rPr>
              <w:fldChar w:fldCharType="end"/>
            </w:r>
          </w:hyperlink>
        </w:p>
        <w:p w14:paraId="43F93E8F" w14:textId="2777EF3F" w:rsidR="0099024B" w:rsidRPr="007D734A" w:rsidRDefault="00FF5EE3" w:rsidP="0099024B">
          <w:pPr>
            <w:pStyle w:val="TOC3"/>
            <w:spacing w:before="0" w:after="0"/>
            <w:rPr>
              <w:rStyle w:val="Hyperlink"/>
            </w:rPr>
          </w:pPr>
          <w:hyperlink w:anchor="_Toc461058905" w:history="1">
            <w:r w:rsidR="0099024B" w:rsidRPr="007D734A">
              <w:rPr>
                <w:rStyle w:val="Hyperlink"/>
                <w:noProof/>
              </w:rPr>
              <w:t>3.2.2 Kebutuhan admin</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5 \h </w:instrText>
            </w:r>
            <w:r w:rsidR="0099024B" w:rsidRPr="007D734A">
              <w:rPr>
                <w:rStyle w:val="Hyperlink"/>
                <w:webHidden/>
              </w:rPr>
            </w:r>
            <w:r w:rsidR="0099024B" w:rsidRPr="007D734A">
              <w:rPr>
                <w:rStyle w:val="Hyperlink"/>
                <w:webHidden/>
              </w:rPr>
              <w:fldChar w:fldCharType="separate"/>
            </w:r>
            <w:r w:rsidR="00E4358E">
              <w:rPr>
                <w:rStyle w:val="Hyperlink"/>
                <w:noProof/>
                <w:webHidden/>
              </w:rPr>
              <w:t>11</w:t>
            </w:r>
            <w:r w:rsidR="0099024B" w:rsidRPr="007D734A">
              <w:rPr>
                <w:rStyle w:val="Hyperlink"/>
                <w:webHidden/>
              </w:rPr>
              <w:fldChar w:fldCharType="end"/>
            </w:r>
          </w:hyperlink>
        </w:p>
        <w:p w14:paraId="4BE1BEBA" w14:textId="18B912D1" w:rsidR="0099024B" w:rsidRPr="007D734A" w:rsidRDefault="00FF5EE3">
          <w:pPr>
            <w:pStyle w:val="TOC2"/>
            <w:rPr>
              <w:rFonts w:asciiTheme="minorHAnsi" w:eastAsiaTheme="minorEastAsia" w:hAnsiTheme="minorHAnsi"/>
              <w:noProof/>
              <w:sz w:val="22"/>
              <w:lang w:val="id-ID" w:eastAsia="id-ID"/>
            </w:rPr>
          </w:pPr>
          <w:hyperlink w:anchor="_Toc461058906" w:history="1">
            <w:r w:rsidR="0099024B" w:rsidRPr="007D734A">
              <w:rPr>
                <w:rStyle w:val="Hyperlink"/>
                <w:noProof/>
                <w:lang w:val="en-ID"/>
              </w:rPr>
              <w:t>3.3 Analisa Pengembangan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6 \h </w:instrText>
            </w:r>
            <w:r w:rsidR="0099024B" w:rsidRPr="007D734A">
              <w:rPr>
                <w:noProof/>
                <w:webHidden/>
              </w:rPr>
            </w:r>
            <w:r w:rsidR="0099024B" w:rsidRPr="007D734A">
              <w:rPr>
                <w:noProof/>
                <w:webHidden/>
              </w:rPr>
              <w:fldChar w:fldCharType="separate"/>
            </w:r>
            <w:r w:rsidR="00E4358E">
              <w:rPr>
                <w:noProof/>
                <w:webHidden/>
              </w:rPr>
              <w:t>11</w:t>
            </w:r>
            <w:r w:rsidR="0099024B" w:rsidRPr="007D734A">
              <w:rPr>
                <w:noProof/>
                <w:webHidden/>
              </w:rPr>
              <w:fldChar w:fldCharType="end"/>
            </w:r>
          </w:hyperlink>
        </w:p>
        <w:p w14:paraId="2E5ECA0D" w14:textId="7EBB99B4" w:rsidR="0099024B" w:rsidRPr="007D734A" w:rsidRDefault="00FF5EE3">
          <w:pPr>
            <w:pStyle w:val="TOC2"/>
            <w:rPr>
              <w:rFonts w:asciiTheme="minorHAnsi" w:eastAsiaTheme="minorEastAsia" w:hAnsiTheme="minorHAnsi"/>
              <w:noProof/>
              <w:sz w:val="22"/>
              <w:lang w:val="id-ID" w:eastAsia="id-ID"/>
            </w:rPr>
          </w:pPr>
          <w:hyperlink w:anchor="_Toc461058907" w:history="1">
            <w:r w:rsidR="0099024B" w:rsidRPr="007D734A">
              <w:rPr>
                <w:rStyle w:val="Hyperlink"/>
                <w:noProof/>
                <w:lang w:val="en-ID"/>
              </w:rPr>
              <w:t>3.4 Rancangan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7 \h </w:instrText>
            </w:r>
            <w:r w:rsidR="0099024B" w:rsidRPr="007D734A">
              <w:rPr>
                <w:noProof/>
                <w:webHidden/>
              </w:rPr>
            </w:r>
            <w:r w:rsidR="0099024B" w:rsidRPr="007D734A">
              <w:rPr>
                <w:noProof/>
                <w:webHidden/>
              </w:rPr>
              <w:fldChar w:fldCharType="separate"/>
            </w:r>
            <w:r w:rsidR="00E4358E">
              <w:rPr>
                <w:noProof/>
                <w:webHidden/>
              </w:rPr>
              <w:t>11</w:t>
            </w:r>
            <w:r w:rsidR="0099024B" w:rsidRPr="007D734A">
              <w:rPr>
                <w:noProof/>
                <w:webHidden/>
              </w:rPr>
              <w:fldChar w:fldCharType="end"/>
            </w:r>
          </w:hyperlink>
        </w:p>
        <w:p w14:paraId="057A1E75" w14:textId="104C6A0E" w:rsidR="0099024B" w:rsidRPr="007D734A" w:rsidRDefault="00FF5EE3" w:rsidP="0099024B">
          <w:pPr>
            <w:pStyle w:val="TOC3"/>
            <w:spacing w:before="0" w:after="0"/>
            <w:rPr>
              <w:rStyle w:val="Hyperlink"/>
            </w:rPr>
          </w:pPr>
          <w:hyperlink w:anchor="_Toc461058908" w:history="1">
            <w:r w:rsidR="0099024B" w:rsidRPr="007D734A">
              <w:rPr>
                <w:rStyle w:val="Hyperlink"/>
                <w:noProof/>
              </w:rPr>
              <w:t>3.4.1 Diagram Alir Data (DAD)</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8 \h </w:instrText>
            </w:r>
            <w:r w:rsidR="0099024B" w:rsidRPr="007D734A">
              <w:rPr>
                <w:rStyle w:val="Hyperlink"/>
                <w:webHidden/>
              </w:rPr>
            </w:r>
            <w:r w:rsidR="0099024B" w:rsidRPr="007D734A">
              <w:rPr>
                <w:rStyle w:val="Hyperlink"/>
                <w:webHidden/>
              </w:rPr>
              <w:fldChar w:fldCharType="separate"/>
            </w:r>
            <w:r w:rsidR="00E4358E">
              <w:rPr>
                <w:rStyle w:val="Hyperlink"/>
                <w:noProof/>
                <w:webHidden/>
              </w:rPr>
              <w:t>11</w:t>
            </w:r>
            <w:r w:rsidR="0099024B" w:rsidRPr="007D734A">
              <w:rPr>
                <w:rStyle w:val="Hyperlink"/>
                <w:webHidden/>
              </w:rPr>
              <w:fldChar w:fldCharType="end"/>
            </w:r>
          </w:hyperlink>
        </w:p>
        <w:p w14:paraId="38EF17CA" w14:textId="6E8FF608" w:rsidR="0099024B" w:rsidRPr="007D734A" w:rsidRDefault="00FF5EE3">
          <w:pPr>
            <w:pStyle w:val="TOC2"/>
            <w:rPr>
              <w:rStyle w:val="Hyperlink"/>
              <w:noProof/>
            </w:rPr>
          </w:pPr>
          <w:hyperlink w:anchor="_Toc461058909" w:history="1">
            <w:r w:rsidR="0099024B" w:rsidRPr="007D734A">
              <w:rPr>
                <w:rStyle w:val="Hyperlink"/>
                <w:noProof/>
                <w:lang w:val="en-ID"/>
              </w:rPr>
              <w:t>3.5 Rancangan Menu Dan Antar Muka</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9 \h </w:instrText>
            </w:r>
            <w:r w:rsidR="0099024B" w:rsidRPr="007D734A">
              <w:rPr>
                <w:noProof/>
                <w:webHidden/>
              </w:rPr>
            </w:r>
            <w:r w:rsidR="0099024B" w:rsidRPr="007D734A">
              <w:rPr>
                <w:noProof/>
                <w:webHidden/>
              </w:rPr>
              <w:fldChar w:fldCharType="separate"/>
            </w:r>
            <w:r w:rsidR="00E4358E">
              <w:rPr>
                <w:noProof/>
                <w:webHidden/>
              </w:rPr>
              <w:t>12</w:t>
            </w:r>
            <w:r w:rsidR="0099024B" w:rsidRPr="007D734A">
              <w:rPr>
                <w:noProof/>
                <w:webHidden/>
              </w:rPr>
              <w:fldChar w:fldCharType="end"/>
            </w:r>
          </w:hyperlink>
        </w:p>
        <w:p w14:paraId="7F45BC73" w14:textId="77777777" w:rsidR="0099024B" w:rsidRPr="00D61C3E" w:rsidRDefault="0099024B" w:rsidP="00D61C3E">
          <w:pPr>
            <w:spacing w:line="240" w:lineRule="auto"/>
            <w:rPr>
              <w:b/>
            </w:rPr>
          </w:pPr>
        </w:p>
        <w:p w14:paraId="47707D72" w14:textId="5FB0CE8D" w:rsidR="0099024B" w:rsidRPr="00D61C3E" w:rsidRDefault="00FF5EE3" w:rsidP="00D61C3E">
          <w:pPr>
            <w:pStyle w:val="TOC1"/>
            <w:rPr>
              <w:rStyle w:val="Hyperlink"/>
            </w:rPr>
          </w:pPr>
          <w:hyperlink w:anchor="_Toc461058910" w:history="1">
            <w:r w:rsidR="0099024B" w:rsidRPr="00D61C3E">
              <w:rPr>
                <w:rStyle w:val="Hyperlink"/>
              </w:rPr>
              <w:t>BAB IV IMPLEMENTASI SISTEM</w:t>
            </w:r>
            <w:r w:rsidR="0099024B" w:rsidRPr="00D61C3E">
              <w:rPr>
                <w:webHidden/>
              </w:rPr>
              <w:tab/>
            </w:r>
          </w:hyperlink>
        </w:p>
        <w:p w14:paraId="418948D1" w14:textId="2CB6ADD1" w:rsidR="0099024B" w:rsidRPr="007D734A" w:rsidRDefault="00FF5EE3">
          <w:pPr>
            <w:pStyle w:val="TOC2"/>
            <w:rPr>
              <w:rFonts w:asciiTheme="minorHAnsi" w:eastAsiaTheme="minorEastAsia" w:hAnsiTheme="minorHAnsi"/>
              <w:noProof/>
              <w:sz w:val="22"/>
              <w:lang w:val="id-ID" w:eastAsia="id-ID"/>
            </w:rPr>
          </w:pPr>
          <w:hyperlink w:anchor="_Toc461058911" w:history="1">
            <w:r w:rsidR="0099024B" w:rsidRPr="007D734A">
              <w:rPr>
                <w:rStyle w:val="Hyperlink"/>
                <w:bCs/>
                <w:noProof/>
              </w:rPr>
              <w:t>4.1</w:t>
            </w:r>
            <w:r w:rsidR="0099024B" w:rsidRPr="007D734A">
              <w:rPr>
                <w:rStyle w:val="Hyperlink"/>
                <w:noProof/>
              </w:rPr>
              <w:t xml:space="preserve"> Implementasi</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1 \h </w:instrText>
            </w:r>
            <w:r w:rsidR="0099024B" w:rsidRPr="007D734A">
              <w:rPr>
                <w:noProof/>
                <w:webHidden/>
              </w:rPr>
            </w:r>
            <w:r w:rsidR="0099024B" w:rsidRPr="007D734A">
              <w:rPr>
                <w:noProof/>
                <w:webHidden/>
              </w:rPr>
              <w:fldChar w:fldCharType="separate"/>
            </w:r>
            <w:r w:rsidR="00E4358E">
              <w:rPr>
                <w:noProof/>
                <w:webHidden/>
              </w:rPr>
              <w:t>14</w:t>
            </w:r>
            <w:r w:rsidR="0099024B" w:rsidRPr="007D734A">
              <w:rPr>
                <w:noProof/>
                <w:webHidden/>
              </w:rPr>
              <w:fldChar w:fldCharType="end"/>
            </w:r>
          </w:hyperlink>
        </w:p>
        <w:p w14:paraId="4ABB61ED" w14:textId="1265DFE8" w:rsidR="0099024B" w:rsidRPr="007D734A" w:rsidRDefault="00FF5EE3">
          <w:pPr>
            <w:pStyle w:val="TOC2"/>
            <w:rPr>
              <w:rFonts w:asciiTheme="minorHAnsi" w:eastAsiaTheme="minorEastAsia" w:hAnsiTheme="minorHAnsi"/>
              <w:noProof/>
              <w:sz w:val="22"/>
              <w:lang w:val="id-ID" w:eastAsia="id-ID"/>
            </w:rPr>
          </w:pPr>
          <w:hyperlink w:anchor="_Toc461058912" w:history="1">
            <w:r w:rsidR="0099024B" w:rsidRPr="007D734A">
              <w:rPr>
                <w:rStyle w:val="Hyperlink"/>
                <w:bCs/>
                <w:noProof/>
              </w:rPr>
              <w:t>4.2</w:t>
            </w:r>
            <w:r w:rsidR="0099024B" w:rsidRPr="007D734A">
              <w:rPr>
                <w:rStyle w:val="Hyperlink"/>
                <w:noProof/>
              </w:rPr>
              <w:t xml:space="preserve"> Perangkat Keras (</w:t>
            </w:r>
            <w:r w:rsidR="0099024B" w:rsidRPr="007D734A">
              <w:rPr>
                <w:rStyle w:val="Hyperlink"/>
                <w:i/>
                <w:noProof/>
              </w:rPr>
              <w:t>Hardware</w:t>
            </w:r>
            <w:r w:rsidR="0099024B" w:rsidRPr="007D734A">
              <w:rPr>
                <w:rStyle w:val="Hyperlink"/>
                <w:noProof/>
              </w:rPr>
              <w:t>) yang Digunak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2 \h </w:instrText>
            </w:r>
            <w:r w:rsidR="0099024B" w:rsidRPr="007D734A">
              <w:rPr>
                <w:noProof/>
                <w:webHidden/>
              </w:rPr>
            </w:r>
            <w:r w:rsidR="0099024B" w:rsidRPr="007D734A">
              <w:rPr>
                <w:noProof/>
                <w:webHidden/>
              </w:rPr>
              <w:fldChar w:fldCharType="separate"/>
            </w:r>
            <w:r w:rsidR="00E4358E">
              <w:rPr>
                <w:noProof/>
                <w:webHidden/>
              </w:rPr>
              <w:t>14</w:t>
            </w:r>
            <w:r w:rsidR="0099024B" w:rsidRPr="007D734A">
              <w:rPr>
                <w:noProof/>
                <w:webHidden/>
              </w:rPr>
              <w:fldChar w:fldCharType="end"/>
            </w:r>
          </w:hyperlink>
        </w:p>
        <w:p w14:paraId="11A89F6F" w14:textId="123AD8ED" w:rsidR="0099024B" w:rsidRPr="007D734A" w:rsidRDefault="00FF5EE3">
          <w:pPr>
            <w:pStyle w:val="TOC2"/>
            <w:rPr>
              <w:rFonts w:asciiTheme="minorHAnsi" w:eastAsiaTheme="minorEastAsia" w:hAnsiTheme="minorHAnsi"/>
              <w:noProof/>
              <w:sz w:val="22"/>
              <w:lang w:val="id-ID" w:eastAsia="id-ID"/>
            </w:rPr>
          </w:pPr>
          <w:hyperlink w:anchor="_Toc461058913" w:history="1">
            <w:r w:rsidR="0099024B" w:rsidRPr="007D734A">
              <w:rPr>
                <w:rStyle w:val="Hyperlink"/>
                <w:bCs/>
                <w:noProof/>
              </w:rPr>
              <w:t>4.3</w:t>
            </w:r>
            <w:r w:rsidR="0099024B" w:rsidRPr="007D734A">
              <w:rPr>
                <w:rStyle w:val="Hyperlink"/>
                <w:noProof/>
              </w:rPr>
              <w:t xml:space="preserve"> Perangkat Lunak (</w:t>
            </w:r>
            <w:r w:rsidR="0099024B" w:rsidRPr="007D734A">
              <w:rPr>
                <w:rStyle w:val="Hyperlink"/>
                <w:i/>
                <w:noProof/>
              </w:rPr>
              <w:t>Software</w:t>
            </w:r>
            <w:r w:rsidR="0099024B" w:rsidRPr="007D734A">
              <w:rPr>
                <w:rStyle w:val="Hyperlink"/>
                <w:noProof/>
              </w:rPr>
              <w:t>) yang digunak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3 \h </w:instrText>
            </w:r>
            <w:r w:rsidR="0099024B" w:rsidRPr="007D734A">
              <w:rPr>
                <w:noProof/>
                <w:webHidden/>
              </w:rPr>
            </w:r>
            <w:r w:rsidR="0099024B" w:rsidRPr="007D734A">
              <w:rPr>
                <w:noProof/>
                <w:webHidden/>
              </w:rPr>
              <w:fldChar w:fldCharType="separate"/>
            </w:r>
            <w:r w:rsidR="00E4358E">
              <w:rPr>
                <w:noProof/>
                <w:webHidden/>
              </w:rPr>
              <w:t>14</w:t>
            </w:r>
            <w:r w:rsidR="0099024B" w:rsidRPr="007D734A">
              <w:rPr>
                <w:noProof/>
                <w:webHidden/>
              </w:rPr>
              <w:fldChar w:fldCharType="end"/>
            </w:r>
          </w:hyperlink>
        </w:p>
        <w:p w14:paraId="0CF9331A" w14:textId="0BD2FF38" w:rsidR="0099024B" w:rsidRPr="007D734A" w:rsidRDefault="00FF5EE3">
          <w:pPr>
            <w:pStyle w:val="TOC2"/>
            <w:rPr>
              <w:rFonts w:asciiTheme="minorHAnsi" w:eastAsiaTheme="minorEastAsia" w:hAnsiTheme="minorHAnsi"/>
              <w:noProof/>
              <w:sz w:val="22"/>
              <w:lang w:val="id-ID" w:eastAsia="id-ID"/>
            </w:rPr>
          </w:pPr>
          <w:hyperlink w:anchor="_Toc461058914" w:history="1">
            <w:r w:rsidR="0099024B" w:rsidRPr="007D734A">
              <w:rPr>
                <w:rStyle w:val="Hyperlink"/>
                <w:noProof/>
              </w:rPr>
              <w:t>4.4 Implementasi WEB</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4 \h </w:instrText>
            </w:r>
            <w:r w:rsidR="0099024B" w:rsidRPr="007D734A">
              <w:rPr>
                <w:noProof/>
                <w:webHidden/>
              </w:rPr>
            </w:r>
            <w:r w:rsidR="0099024B" w:rsidRPr="007D734A">
              <w:rPr>
                <w:noProof/>
                <w:webHidden/>
              </w:rPr>
              <w:fldChar w:fldCharType="separate"/>
            </w:r>
            <w:r w:rsidR="00E4358E">
              <w:rPr>
                <w:noProof/>
                <w:webHidden/>
              </w:rPr>
              <w:t>15</w:t>
            </w:r>
            <w:r w:rsidR="0099024B" w:rsidRPr="007D734A">
              <w:rPr>
                <w:noProof/>
                <w:webHidden/>
              </w:rPr>
              <w:fldChar w:fldCharType="end"/>
            </w:r>
          </w:hyperlink>
        </w:p>
        <w:p w14:paraId="4F2A34C0" w14:textId="628BE334" w:rsidR="0099024B" w:rsidRPr="007D734A" w:rsidRDefault="00FF5EE3" w:rsidP="0099024B">
          <w:pPr>
            <w:pStyle w:val="TOC3"/>
            <w:spacing w:before="0" w:after="0"/>
            <w:rPr>
              <w:rFonts w:asciiTheme="minorHAnsi" w:eastAsiaTheme="minorEastAsia" w:hAnsiTheme="minorHAnsi"/>
              <w:noProof/>
              <w:sz w:val="22"/>
              <w:lang w:val="id-ID" w:eastAsia="id-ID"/>
            </w:rPr>
          </w:pPr>
          <w:hyperlink w:anchor="_Toc461058915" w:history="1">
            <w:r w:rsidR="0099024B" w:rsidRPr="007D734A">
              <w:rPr>
                <w:rStyle w:val="Hyperlink"/>
                <w:noProof/>
              </w:rPr>
              <w:t>4.4.1 Implementasi Halaman User</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5 \h </w:instrText>
            </w:r>
            <w:r w:rsidR="0099024B" w:rsidRPr="007D734A">
              <w:rPr>
                <w:noProof/>
                <w:webHidden/>
              </w:rPr>
            </w:r>
            <w:r w:rsidR="0099024B" w:rsidRPr="007D734A">
              <w:rPr>
                <w:noProof/>
                <w:webHidden/>
              </w:rPr>
              <w:fldChar w:fldCharType="separate"/>
            </w:r>
            <w:r w:rsidR="00E4358E">
              <w:rPr>
                <w:noProof/>
                <w:webHidden/>
              </w:rPr>
              <w:t>15</w:t>
            </w:r>
            <w:r w:rsidR="0099024B" w:rsidRPr="007D734A">
              <w:rPr>
                <w:noProof/>
                <w:webHidden/>
              </w:rPr>
              <w:fldChar w:fldCharType="end"/>
            </w:r>
          </w:hyperlink>
        </w:p>
        <w:p w14:paraId="21368E75" w14:textId="0572665A" w:rsidR="0099024B" w:rsidRPr="007D734A" w:rsidRDefault="00FF5EE3" w:rsidP="0099024B">
          <w:pPr>
            <w:pStyle w:val="TOC3"/>
            <w:spacing w:before="0" w:after="0"/>
            <w:rPr>
              <w:rFonts w:asciiTheme="minorHAnsi" w:eastAsiaTheme="minorEastAsia" w:hAnsiTheme="minorHAnsi"/>
              <w:noProof/>
              <w:sz w:val="22"/>
              <w:lang w:val="id-ID" w:eastAsia="id-ID"/>
            </w:rPr>
          </w:pPr>
          <w:hyperlink w:anchor="_Toc461058916" w:history="1">
            <w:r w:rsidR="0099024B" w:rsidRPr="007D734A">
              <w:rPr>
                <w:rStyle w:val="Hyperlink"/>
                <w:noProof/>
              </w:rPr>
              <w:t>4.4.2 Koneksi.php</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6 \h </w:instrText>
            </w:r>
            <w:r w:rsidR="0099024B" w:rsidRPr="007D734A">
              <w:rPr>
                <w:noProof/>
                <w:webHidden/>
              </w:rPr>
            </w:r>
            <w:r w:rsidR="0099024B" w:rsidRPr="007D734A">
              <w:rPr>
                <w:noProof/>
                <w:webHidden/>
              </w:rPr>
              <w:fldChar w:fldCharType="separate"/>
            </w:r>
            <w:r w:rsidR="00E4358E">
              <w:rPr>
                <w:noProof/>
                <w:webHidden/>
              </w:rPr>
              <w:t>15</w:t>
            </w:r>
            <w:r w:rsidR="0099024B" w:rsidRPr="007D734A">
              <w:rPr>
                <w:noProof/>
                <w:webHidden/>
              </w:rPr>
              <w:fldChar w:fldCharType="end"/>
            </w:r>
          </w:hyperlink>
        </w:p>
        <w:p w14:paraId="4503D6C6" w14:textId="2B897EA9" w:rsidR="0099024B" w:rsidRPr="007D734A" w:rsidRDefault="00FF5EE3" w:rsidP="0099024B">
          <w:pPr>
            <w:pStyle w:val="TOC3"/>
            <w:spacing w:before="0" w:after="0"/>
            <w:rPr>
              <w:rStyle w:val="Hyperlink"/>
              <w:noProof/>
            </w:rPr>
          </w:pPr>
          <w:hyperlink w:anchor="_Toc461058917" w:history="1">
            <w:r w:rsidR="0099024B" w:rsidRPr="007D734A">
              <w:rPr>
                <w:rStyle w:val="Hyperlink"/>
                <w:noProof/>
              </w:rPr>
              <w:t>4.4.3 Tampilan Halaman Home</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7 \h </w:instrText>
            </w:r>
            <w:r w:rsidR="0099024B" w:rsidRPr="007D734A">
              <w:rPr>
                <w:noProof/>
                <w:webHidden/>
              </w:rPr>
            </w:r>
            <w:r w:rsidR="0099024B" w:rsidRPr="007D734A">
              <w:rPr>
                <w:noProof/>
                <w:webHidden/>
              </w:rPr>
              <w:fldChar w:fldCharType="separate"/>
            </w:r>
            <w:r w:rsidR="00E4358E">
              <w:rPr>
                <w:noProof/>
                <w:webHidden/>
              </w:rPr>
              <w:t>15</w:t>
            </w:r>
            <w:r w:rsidR="0099024B" w:rsidRPr="007D734A">
              <w:rPr>
                <w:noProof/>
                <w:webHidden/>
              </w:rPr>
              <w:fldChar w:fldCharType="end"/>
            </w:r>
          </w:hyperlink>
        </w:p>
        <w:p w14:paraId="74F09227" w14:textId="77777777" w:rsidR="0099024B" w:rsidRPr="007D734A" w:rsidRDefault="0099024B" w:rsidP="00D61C3E">
          <w:pPr>
            <w:spacing w:line="240" w:lineRule="auto"/>
          </w:pPr>
        </w:p>
        <w:p w14:paraId="3F535394" w14:textId="57F9E9A0" w:rsidR="0099024B" w:rsidRPr="007D734A" w:rsidRDefault="00FF5EE3" w:rsidP="00D61C3E">
          <w:pPr>
            <w:pStyle w:val="TOC1"/>
            <w:rPr>
              <w:rStyle w:val="Hyperlink"/>
              <w:b w:val="0"/>
            </w:rPr>
          </w:pPr>
          <w:hyperlink w:anchor="_Toc461058918" w:history="1">
            <w:r w:rsidR="0099024B" w:rsidRPr="007D734A">
              <w:rPr>
                <w:rStyle w:val="Hyperlink"/>
              </w:rPr>
              <w:t>BAB V PENUTUP</w:t>
            </w:r>
            <w:r w:rsidR="0099024B" w:rsidRPr="007D734A">
              <w:rPr>
                <w:b w:val="0"/>
                <w:webHidden/>
              </w:rPr>
              <w:tab/>
            </w:r>
          </w:hyperlink>
        </w:p>
        <w:p w14:paraId="7ABA32F2" w14:textId="52717AF0" w:rsidR="0099024B" w:rsidRPr="007D734A" w:rsidRDefault="00FF5EE3">
          <w:pPr>
            <w:pStyle w:val="TOC2"/>
            <w:rPr>
              <w:rFonts w:asciiTheme="minorHAnsi" w:eastAsiaTheme="minorEastAsia" w:hAnsiTheme="minorHAnsi"/>
              <w:noProof/>
              <w:sz w:val="22"/>
              <w:lang w:val="id-ID" w:eastAsia="id-ID"/>
            </w:rPr>
          </w:pPr>
          <w:hyperlink w:anchor="_Toc461058919" w:history="1">
            <w:r w:rsidR="0099024B" w:rsidRPr="007D734A">
              <w:rPr>
                <w:rStyle w:val="Hyperlink"/>
                <w:noProof/>
              </w:rPr>
              <w:t>5.1 Kesimpul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9 \h </w:instrText>
            </w:r>
            <w:r w:rsidR="0099024B" w:rsidRPr="007D734A">
              <w:rPr>
                <w:noProof/>
                <w:webHidden/>
              </w:rPr>
            </w:r>
            <w:r w:rsidR="0099024B" w:rsidRPr="007D734A">
              <w:rPr>
                <w:noProof/>
                <w:webHidden/>
              </w:rPr>
              <w:fldChar w:fldCharType="separate"/>
            </w:r>
            <w:r w:rsidR="00E4358E">
              <w:rPr>
                <w:noProof/>
                <w:webHidden/>
              </w:rPr>
              <w:t>17</w:t>
            </w:r>
            <w:r w:rsidR="0099024B" w:rsidRPr="007D734A">
              <w:rPr>
                <w:noProof/>
                <w:webHidden/>
              </w:rPr>
              <w:fldChar w:fldCharType="end"/>
            </w:r>
          </w:hyperlink>
        </w:p>
        <w:p w14:paraId="54417A7B" w14:textId="44988298" w:rsidR="0099024B" w:rsidRPr="007D734A" w:rsidRDefault="00FF5EE3">
          <w:pPr>
            <w:pStyle w:val="TOC2"/>
            <w:rPr>
              <w:rStyle w:val="Hyperlink"/>
              <w:noProof/>
            </w:rPr>
          </w:pPr>
          <w:hyperlink w:anchor="_Toc461058920" w:history="1">
            <w:r w:rsidR="0099024B" w:rsidRPr="007D734A">
              <w:rPr>
                <w:rStyle w:val="Hyperlink"/>
                <w:noProof/>
              </w:rPr>
              <w:t>5.2 Sar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20 \h </w:instrText>
            </w:r>
            <w:r w:rsidR="0099024B" w:rsidRPr="007D734A">
              <w:rPr>
                <w:noProof/>
                <w:webHidden/>
              </w:rPr>
            </w:r>
            <w:r w:rsidR="0099024B" w:rsidRPr="007D734A">
              <w:rPr>
                <w:noProof/>
                <w:webHidden/>
              </w:rPr>
              <w:fldChar w:fldCharType="separate"/>
            </w:r>
            <w:r w:rsidR="00E4358E">
              <w:rPr>
                <w:noProof/>
                <w:webHidden/>
              </w:rPr>
              <w:t>17</w:t>
            </w:r>
            <w:r w:rsidR="0099024B" w:rsidRPr="007D734A">
              <w:rPr>
                <w:noProof/>
                <w:webHidden/>
              </w:rPr>
              <w:fldChar w:fldCharType="end"/>
            </w:r>
          </w:hyperlink>
        </w:p>
        <w:p w14:paraId="28788FCA" w14:textId="77777777" w:rsidR="0099024B" w:rsidRPr="007D734A" w:rsidRDefault="0099024B" w:rsidP="00D61C3E">
          <w:pPr>
            <w:spacing w:line="240" w:lineRule="auto"/>
          </w:pPr>
        </w:p>
        <w:p w14:paraId="6F04913B" w14:textId="2FDB7FF0" w:rsidR="0099024B" w:rsidRPr="007D734A" w:rsidRDefault="00FF5EE3" w:rsidP="00D61C3E">
          <w:pPr>
            <w:pStyle w:val="TOC1"/>
            <w:rPr>
              <w:rFonts w:asciiTheme="minorHAnsi" w:eastAsiaTheme="minorEastAsia" w:hAnsiTheme="minorHAnsi"/>
              <w:b w:val="0"/>
              <w:sz w:val="22"/>
              <w:lang w:val="id-ID" w:eastAsia="id-ID"/>
            </w:rPr>
          </w:pPr>
          <w:hyperlink w:anchor="_Toc461058921" w:history="1">
            <w:r w:rsidR="0099024B" w:rsidRPr="007D734A">
              <w:rPr>
                <w:rStyle w:val="Hyperlink"/>
              </w:rPr>
              <w:t>DAFTAR PUSTAKA</w:t>
            </w:r>
            <w:r w:rsidR="0099024B" w:rsidRPr="007D734A">
              <w:rPr>
                <w:b w:val="0"/>
                <w:webHidden/>
              </w:rPr>
              <w:tab/>
            </w:r>
            <w:r w:rsidR="0099024B" w:rsidRPr="007D734A">
              <w:rPr>
                <w:b w:val="0"/>
                <w:webHidden/>
              </w:rPr>
              <w:fldChar w:fldCharType="begin"/>
            </w:r>
            <w:r w:rsidR="0099024B" w:rsidRPr="007D734A">
              <w:rPr>
                <w:b w:val="0"/>
                <w:webHidden/>
              </w:rPr>
              <w:instrText xml:space="preserve"> PAGEREF _Toc461058921 \h </w:instrText>
            </w:r>
            <w:r w:rsidR="0099024B" w:rsidRPr="007D734A">
              <w:rPr>
                <w:b w:val="0"/>
                <w:webHidden/>
              </w:rPr>
            </w:r>
            <w:r w:rsidR="0099024B" w:rsidRPr="007D734A">
              <w:rPr>
                <w:b w:val="0"/>
                <w:webHidden/>
              </w:rPr>
              <w:fldChar w:fldCharType="separate"/>
            </w:r>
            <w:r w:rsidR="00E4358E">
              <w:rPr>
                <w:b w:val="0"/>
                <w:webHidden/>
              </w:rPr>
              <w:t>18</w:t>
            </w:r>
            <w:r w:rsidR="0099024B" w:rsidRPr="007D734A">
              <w:rPr>
                <w:b w:val="0"/>
                <w:webHidden/>
              </w:rPr>
              <w:fldChar w:fldCharType="end"/>
            </w:r>
          </w:hyperlink>
        </w:p>
        <w:p w14:paraId="66177B05" w14:textId="5BB37D0B"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15787">
      <w:pPr>
        <w:pStyle w:val="Heading1"/>
        <w:numPr>
          <w:ilvl w:val="0"/>
          <w:numId w:val="0"/>
        </w:numPr>
        <w:rPr>
          <w:rFonts w:eastAsia="Georgia"/>
        </w:rPr>
      </w:pPr>
      <w:bookmarkStart w:id="7" w:name="_Toc461058886"/>
      <w:r>
        <w:rPr>
          <w:rFonts w:eastAsia="Georgia"/>
        </w:rPr>
        <w:lastRenderedPageBreak/>
        <w:t>DAFTAR GAMBAR</w:t>
      </w:r>
      <w:bookmarkEnd w:id="7"/>
    </w:p>
    <w:p w14:paraId="4710D88B" w14:textId="352276CE" w:rsidR="00115787" w:rsidRDefault="00A316DC" w:rsidP="00115787">
      <w:r w:rsidRPr="00D341E2">
        <w:rPr>
          <w:noProof/>
          <w:spacing w:val="-1"/>
        </w:rPr>
        <mc:AlternateContent>
          <mc:Choice Requires="wpg">
            <w:drawing>
              <wp:anchor distT="0" distB="0" distL="114300" distR="114300" simplePos="0" relativeHeight="251688960" behindDoc="0" locked="0" layoutInCell="1" allowOverlap="1" wp14:anchorId="3BB5431E" wp14:editId="07609AC9">
                <wp:simplePos x="0" y="0"/>
                <wp:positionH relativeFrom="column">
                  <wp:posOffset>2368550</wp:posOffset>
                </wp:positionH>
                <wp:positionV relativeFrom="paragraph">
                  <wp:posOffset>90805</wp:posOffset>
                </wp:positionV>
                <wp:extent cx="2101850" cy="395605"/>
                <wp:effectExtent l="0" t="0" r="0" b="23495"/>
                <wp:wrapNone/>
                <wp:docPr id="36" name="Group 36"/>
                <wp:cNvGraphicFramePr/>
                <a:graphic xmlns:a="http://schemas.openxmlformats.org/drawingml/2006/main">
                  <a:graphicData uri="http://schemas.microsoft.com/office/word/2010/wordprocessingGroup">
                    <wpg:wgp>
                      <wpg:cNvGrpSpPr/>
                      <wpg:grpSpPr>
                        <a:xfrm>
                          <a:off x="0" y="0"/>
                          <a:ext cx="2101850" cy="395605"/>
                          <a:chOff x="0" y="0"/>
                          <a:chExt cx="1820241" cy="395605"/>
                        </a:xfrm>
                      </wpg:grpSpPr>
                      <wps:wsp>
                        <wps:cNvPr id="2606"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7" name="Text Box 2607"/>
                        <wps:cNvSpPr txBox="1"/>
                        <wps:spPr>
                          <a:xfrm>
                            <a:off x="126613" y="101406"/>
                            <a:ext cx="1693628" cy="294199"/>
                          </a:xfrm>
                          <a:prstGeom prst="rect">
                            <a:avLst/>
                          </a:prstGeom>
                          <a:solidFill>
                            <a:schemeClr val="lt1"/>
                          </a:solidFill>
                          <a:ln w="6350">
                            <a:noFill/>
                          </a:ln>
                        </wps:spPr>
                        <wps:txbx>
                          <w:txbxContent>
                            <w:p w14:paraId="4C45D41B" w14:textId="77777777" w:rsidR="00FF5EE3" w:rsidRPr="00994612" w:rsidRDefault="00FF5EE3" w:rsidP="00A316DC">
                              <w:pPr>
                                <w:ind w:firstLine="0"/>
                                <w:jc w:val="center"/>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36" o:spid="_x0000_s1029" style="position:absolute;left:0;text-align:left;margin-left:186.5pt;margin-top:7.15pt;width:165.5pt;height:31.15pt;z-index:251688960;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">
                <v:shape id="AutoShape 1933" o:spid="_x0000_s1030" type="#_x0000_t88" style="position:absolute;width:1266;height:39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CwF8YA&#10;AADdAAAADwAAAGRycy9kb3ducmV2LnhtbESPQWuDQBSE74X+h+UVemvWepBgsgkhJMFT0dTQ64v7&#10;qhL3rbhbtf312UKhx2Hmm2HW29l0YqTBtZYVvC4iEMSV1S3XCsr348sShPPIGjvLpOCbHGw3jw9r&#10;TLWduKDx7GsRStilqKDxvk+ldFVDBt3C9sTB+7SDQR/kUEs94BTKTSfjKEqkwZbDQoM97Ruqbucv&#10;oyB+w+sxL68f2Skr8svlZzxkp1Gp56d5twLhafb/4T8604FLogR+34QnIDd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CwF8YAAADdAAAADwAAAAAAAAAAAAAAAACYAgAAZHJz&#10;L2Rvd25yZXYueG1sUEsFBgAAAAAEAAQA9QAAAIsDAAAAAA==&#10;" adj="2510"/>
                <v:shape id="Text Box 2607" o:spid="_x0000_s1031" type="#_x0000_t202" style="position:absolute;left:1266;top:1014;width:16936;height:2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iMIccA&#10;AADdAAAADwAAAGRycy9kb3ducmV2LnhtbESPW2vCQBSE3wX/w3IEX0Q3VbyQuooUe6Fvmlbx7ZA9&#10;TYLZsyG7TeK/dwtCH4eZ+YZZbztTioZqV1hW8DSJQBCnVhecKfhKXscrEM4jaywtk4IbOdhu+r01&#10;xtq2fKDm6DMRIOxiVJB7X8VSujQng25iK+Lg/djaoA+yzqSusQ1wU8ppFC2kwYLDQo4VveSUXo+/&#10;RsFllJ0/Xff23c7ms2r/3iTLk06UGg663TMIT53/Dz/aH1rBdBEt4e9NeAJycw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gYjCHHAAAA3QAAAA8AAAAAAAAAAAAAAAAAmAIAAGRy&#10;cy9kb3ducmV2LnhtbFBLBQYAAAAABAAEAPUAAACMAwAAAAA=&#10;" fillcolor="white [3201]" stroked="f" strokeweight=".5pt">
                  <v:textbox>
                    <w:txbxContent>
                      <w:p w14:paraId="4C45D41B" w14:textId="77777777" w:rsidR="00FF5EE3" w:rsidRPr="00994612" w:rsidRDefault="00FF5EE3" w:rsidP="00A316DC">
                        <w:pPr>
                          <w:ind w:firstLine="0"/>
                          <w:jc w:val="center"/>
                          <w:rPr>
                            <w:sz w:val="22"/>
                            <w:lang w:val="en-ID"/>
                          </w:rPr>
                        </w:pPr>
                        <w:r w:rsidRPr="00994612">
                          <w:rPr>
                            <w:sz w:val="22"/>
                            <w:lang w:val="en-ID"/>
                          </w:rPr>
                          <w:t>3 X enter (Ukuran Spasi 1)</w:t>
                        </w:r>
                      </w:p>
                    </w:txbxContent>
                  </v:textbox>
                </v:shape>
              </v:group>
            </w:pict>
          </mc:Fallback>
        </mc:AlternateContent>
      </w:r>
    </w:p>
    <w:p w14:paraId="6C50317F" w14:textId="1B5C0B19" w:rsidR="00115787" w:rsidRDefault="00115787" w:rsidP="00115787"/>
    <w:p w14:paraId="4D120B40" w14:textId="54B3D5E9" w:rsidR="00351475" w:rsidRDefault="00351475"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461058044" w:history="1">
        <w:r w:rsidRPr="001E6FA6">
          <w:rPr>
            <w:rStyle w:val="Hyperlink"/>
            <w:noProof/>
          </w:rPr>
          <w:t>Gambar 2.1.  Satellite Map</w:t>
        </w:r>
        <w:r>
          <w:rPr>
            <w:noProof/>
            <w:webHidden/>
          </w:rPr>
          <w:tab/>
        </w:r>
        <w:r>
          <w:rPr>
            <w:noProof/>
            <w:webHidden/>
          </w:rPr>
          <w:fldChar w:fldCharType="begin"/>
        </w:r>
        <w:r>
          <w:rPr>
            <w:noProof/>
            <w:webHidden/>
          </w:rPr>
          <w:instrText xml:space="preserve"> PAGEREF _Toc461058044 \h </w:instrText>
        </w:r>
        <w:r>
          <w:rPr>
            <w:noProof/>
            <w:webHidden/>
          </w:rPr>
        </w:r>
        <w:r>
          <w:rPr>
            <w:noProof/>
            <w:webHidden/>
          </w:rPr>
          <w:fldChar w:fldCharType="separate"/>
        </w:r>
        <w:r w:rsidR="00E4358E">
          <w:rPr>
            <w:noProof/>
            <w:webHidden/>
          </w:rPr>
          <w:t>7</w:t>
        </w:r>
        <w:r>
          <w:rPr>
            <w:noProof/>
            <w:webHidden/>
          </w:rPr>
          <w:fldChar w:fldCharType="end"/>
        </w:r>
      </w:hyperlink>
    </w:p>
    <w:p w14:paraId="5587778F" w14:textId="4526FF26"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3." </w:instrText>
      </w:r>
      <w:r>
        <w:fldChar w:fldCharType="separate"/>
      </w:r>
      <w:hyperlink w:anchor="_Toc461058053" w:history="1">
        <w:r w:rsidRPr="00C77ED8">
          <w:rPr>
            <w:rStyle w:val="Hyperlink"/>
            <w:noProof/>
          </w:rPr>
          <w:t>Gambar 3.1. DFD level 0</w:t>
        </w:r>
        <w:r>
          <w:rPr>
            <w:noProof/>
            <w:webHidden/>
          </w:rPr>
          <w:tab/>
        </w:r>
        <w:r>
          <w:rPr>
            <w:noProof/>
            <w:webHidden/>
          </w:rPr>
          <w:fldChar w:fldCharType="begin"/>
        </w:r>
        <w:r>
          <w:rPr>
            <w:noProof/>
            <w:webHidden/>
          </w:rPr>
          <w:instrText xml:space="preserve"> PAGEREF _Toc461058053 \h </w:instrText>
        </w:r>
        <w:r>
          <w:rPr>
            <w:noProof/>
            <w:webHidden/>
          </w:rPr>
        </w:r>
        <w:r>
          <w:rPr>
            <w:noProof/>
            <w:webHidden/>
          </w:rPr>
          <w:fldChar w:fldCharType="separate"/>
        </w:r>
        <w:r w:rsidR="00E4358E">
          <w:rPr>
            <w:noProof/>
            <w:webHidden/>
          </w:rPr>
          <w:t>12</w:t>
        </w:r>
        <w:r>
          <w:rPr>
            <w:noProof/>
            <w:webHidden/>
          </w:rPr>
          <w:fldChar w:fldCharType="end"/>
        </w:r>
      </w:hyperlink>
    </w:p>
    <w:p w14:paraId="4902803E" w14:textId="05F85D8D" w:rsidR="00351475" w:rsidRDefault="00FF5EE3"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sidR="00351475">
          <w:rPr>
            <w:noProof/>
            <w:webHidden/>
          </w:rPr>
          <w:fldChar w:fldCharType="begin"/>
        </w:r>
        <w:r w:rsidR="00351475">
          <w:rPr>
            <w:noProof/>
            <w:webHidden/>
          </w:rPr>
          <w:instrText xml:space="preserve"> PAGEREF _Toc461058054 \h </w:instrText>
        </w:r>
        <w:r w:rsidR="00351475">
          <w:rPr>
            <w:noProof/>
            <w:webHidden/>
          </w:rPr>
        </w:r>
        <w:r w:rsidR="00351475">
          <w:rPr>
            <w:noProof/>
            <w:webHidden/>
          </w:rPr>
          <w:fldChar w:fldCharType="separate"/>
        </w:r>
        <w:r w:rsidR="00E4358E">
          <w:rPr>
            <w:noProof/>
            <w:webHidden/>
          </w:rPr>
          <w:t>13</w:t>
        </w:r>
        <w:r w:rsidR="00351475">
          <w:rPr>
            <w:noProof/>
            <w:webHidden/>
          </w:rPr>
          <w:fldChar w:fldCharType="end"/>
        </w:r>
      </w:hyperlink>
    </w:p>
    <w:p w14:paraId="7FFE9573" w14:textId="6CAD6106" w:rsidR="00351475" w:rsidRDefault="00FF5EE3"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sidR="00351475">
          <w:rPr>
            <w:noProof/>
            <w:webHidden/>
          </w:rPr>
          <w:fldChar w:fldCharType="begin"/>
        </w:r>
        <w:r w:rsidR="00351475">
          <w:rPr>
            <w:noProof/>
            <w:webHidden/>
          </w:rPr>
          <w:instrText xml:space="preserve"> PAGEREF _Toc461058055 \h </w:instrText>
        </w:r>
        <w:r w:rsidR="00351475">
          <w:rPr>
            <w:noProof/>
            <w:webHidden/>
          </w:rPr>
        </w:r>
        <w:r w:rsidR="00351475">
          <w:rPr>
            <w:noProof/>
            <w:webHidden/>
          </w:rPr>
          <w:fldChar w:fldCharType="separate"/>
        </w:r>
        <w:r w:rsidR="00E4358E">
          <w:rPr>
            <w:noProof/>
            <w:webHidden/>
          </w:rPr>
          <w:t>13</w:t>
        </w:r>
        <w:r w:rsidR="00351475">
          <w:rPr>
            <w:noProof/>
            <w:webHidden/>
          </w:rPr>
          <w:fldChar w:fldCharType="end"/>
        </w:r>
      </w:hyperlink>
    </w:p>
    <w:p w14:paraId="3C77774E" w14:textId="2FF0DC0B"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461058063" w:history="1">
        <w:r w:rsidRPr="00201CE1">
          <w:rPr>
            <w:rStyle w:val="Hyperlink"/>
            <w:noProof/>
          </w:rPr>
          <w:t>Gambar 4.1. Script koneksi.php</w:t>
        </w:r>
        <w:r>
          <w:rPr>
            <w:noProof/>
            <w:webHidden/>
          </w:rPr>
          <w:tab/>
        </w:r>
        <w:r>
          <w:rPr>
            <w:noProof/>
            <w:webHidden/>
          </w:rPr>
          <w:fldChar w:fldCharType="begin"/>
        </w:r>
        <w:r>
          <w:rPr>
            <w:noProof/>
            <w:webHidden/>
          </w:rPr>
          <w:instrText xml:space="preserve"> PAGEREF _Toc461058063 \h </w:instrText>
        </w:r>
        <w:r>
          <w:rPr>
            <w:noProof/>
            <w:webHidden/>
          </w:rPr>
        </w:r>
        <w:r>
          <w:rPr>
            <w:noProof/>
            <w:webHidden/>
          </w:rPr>
          <w:fldChar w:fldCharType="separate"/>
        </w:r>
        <w:r w:rsidR="00E4358E">
          <w:rPr>
            <w:noProof/>
            <w:webHidden/>
          </w:rPr>
          <w:t>15</w:t>
        </w:r>
        <w:r>
          <w:rPr>
            <w:noProof/>
            <w:webHidden/>
          </w:rPr>
          <w:fldChar w:fldCharType="end"/>
        </w:r>
      </w:hyperlink>
    </w:p>
    <w:p w14:paraId="4E28C58D" w14:textId="2FC86E71" w:rsidR="00351475" w:rsidRDefault="00FF5EE3"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sidR="00351475">
          <w:rPr>
            <w:noProof/>
            <w:webHidden/>
          </w:rPr>
          <w:fldChar w:fldCharType="begin"/>
        </w:r>
        <w:r w:rsidR="00351475">
          <w:rPr>
            <w:noProof/>
            <w:webHidden/>
          </w:rPr>
          <w:instrText xml:space="preserve"> PAGEREF _Toc461058064 \h </w:instrText>
        </w:r>
        <w:r w:rsidR="00351475">
          <w:rPr>
            <w:noProof/>
            <w:webHidden/>
          </w:rPr>
        </w:r>
        <w:r w:rsidR="00351475">
          <w:rPr>
            <w:noProof/>
            <w:webHidden/>
          </w:rPr>
          <w:fldChar w:fldCharType="separate"/>
        </w:r>
        <w:r w:rsidR="00E4358E">
          <w:rPr>
            <w:noProof/>
            <w:webHidden/>
          </w:rPr>
          <w:t>16</w:t>
        </w:r>
        <w:r w:rsidR="00351475">
          <w:rPr>
            <w:noProof/>
            <w:webHidden/>
          </w:rPr>
          <w:fldChar w:fldCharType="end"/>
        </w:r>
      </w:hyperlink>
    </w:p>
    <w:p w14:paraId="1E00B95D" w14:textId="42829FE4" w:rsidR="00115787" w:rsidRPr="00115787" w:rsidRDefault="00351475" w:rsidP="00A316DC">
      <w:pPr>
        <w:tabs>
          <w:tab w:val="right" w:leader="dot" w:pos="7921"/>
        </w:tabs>
        <w:spacing w:line="240" w:lineRule="auto"/>
        <w:ind w:firstLine="0"/>
      </w:pPr>
      <w:r>
        <w:fldChar w:fldCharType="end"/>
      </w:r>
    </w:p>
    <w:p w14:paraId="1CD3F8C8" w14:textId="77777777"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0AFBDBE3" w14:textId="77777777" w:rsidR="00115787" w:rsidRDefault="009E282F" w:rsidP="009E282F">
      <w:pPr>
        <w:pStyle w:val="Heading1"/>
        <w:numPr>
          <w:ilvl w:val="0"/>
          <w:numId w:val="0"/>
        </w:numPr>
        <w:rPr>
          <w:rFonts w:eastAsia="Georgia"/>
        </w:rPr>
      </w:pPr>
      <w:bookmarkStart w:id="8" w:name="_Toc461058887"/>
      <w:r>
        <w:rPr>
          <w:rFonts w:eastAsia="Georgia"/>
        </w:rPr>
        <w:lastRenderedPageBreak/>
        <w:t>DAFTAR TABEL</w:t>
      </w:r>
      <w:bookmarkEnd w:id="8"/>
    </w:p>
    <w:p w14:paraId="7B2F5506" w14:textId="77777777" w:rsidR="009E282F" w:rsidRDefault="009E282F" w:rsidP="009E282F"/>
    <w:p w14:paraId="61DDC4E8" w14:textId="77777777" w:rsidR="009E282F" w:rsidRDefault="009E282F" w:rsidP="009E282F"/>
    <w:p w14:paraId="4129BF2D" w14:textId="702563EC" w:rsidR="00351475" w:rsidRDefault="00351475"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instrText xml:space="preserve"> TOC \h \z \c "Tabel 2." </w:instrText>
      </w:r>
      <w:r>
        <w:fldChar w:fldCharType="separate"/>
      </w:r>
      <w:hyperlink w:anchor="_Toc461058207" w:history="1">
        <w:r w:rsidRPr="00AC721C">
          <w:rPr>
            <w:rStyle w:val="Hyperlink"/>
            <w:noProof/>
          </w:rPr>
          <w:t>Tabel 2.1. Notasi</w:t>
        </w:r>
        <w:r w:rsidRPr="00AC721C">
          <w:rPr>
            <w:rStyle w:val="Hyperlink"/>
            <w:noProof/>
            <w:spacing w:val="1"/>
          </w:rPr>
          <w:t xml:space="preserve"> </w:t>
        </w:r>
        <w:r w:rsidRPr="00AC721C">
          <w:rPr>
            <w:rStyle w:val="Hyperlink"/>
            <w:noProof/>
          </w:rPr>
          <w:t>dalam</w:t>
        </w:r>
        <w:r w:rsidRPr="00AC721C">
          <w:rPr>
            <w:rStyle w:val="Hyperlink"/>
            <w:noProof/>
            <w:spacing w:val="-4"/>
          </w:rPr>
          <w:t xml:space="preserve"> </w:t>
        </w:r>
        <w:r w:rsidRPr="00AC721C">
          <w:rPr>
            <w:rStyle w:val="Hyperlink"/>
            <w:noProof/>
          </w:rPr>
          <w:t>ERD</w:t>
        </w:r>
        <w:r>
          <w:rPr>
            <w:noProof/>
            <w:webHidden/>
          </w:rPr>
          <w:tab/>
        </w:r>
        <w:r>
          <w:rPr>
            <w:noProof/>
            <w:webHidden/>
          </w:rPr>
          <w:fldChar w:fldCharType="begin"/>
        </w:r>
        <w:r>
          <w:rPr>
            <w:noProof/>
            <w:webHidden/>
          </w:rPr>
          <w:instrText xml:space="preserve"> PAGEREF _Toc461058207 \h </w:instrText>
        </w:r>
        <w:r>
          <w:rPr>
            <w:noProof/>
            <w:webHidden/>
          </w:rPr>
        </w:r>
        <w:r>
          <w:rPr>
            <w:noProof/>
            <w:webHidden/>
          </w:rPr>
          <w:fldChar w:fldCharType="separate"/>
        </w:r>
        <w:r w:rsidR="00E4358E">
          <w:rPr>
            <w:noProof/>
            <w:webHidden/>
          </w:rPr>
          <w:t>8</w:t>
        </w:r>
        <w:r>
          <w:rPr>
            <w:noProof/>
            <w:webHidden/>
          </w:rPr>
          <w:fldChar w:fldCharType="end"/>
        </w:r>
      </w:hyperlink>
    </w:p>
    <w:p w14:paraId="799809CB" w14:textId="293CA3F9" w:rsidR="00351475" w:rsidRDefault="00FF5EE3"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sidR="00351475">
          <w:rPr>
            <w:noProof/>
            <w:webHidden/>
          </w:rPr>
          <w:fldChar w:fldCharType="begin"/>
        </w:r>
        <w:r w:rsidR="00351475">
          <w:rPr>
            <w:noProof/>
            <w:webHidden/>
          </w:rPr>
          <w:instrText xml:space="preserve"> PAGEREF _Toc461058208 \h </w:instrText>
        </w:r>
        <w:r w:rsidR="00351475">
          <w:rPr>
            <w:noProof/>
            <w:webHidden/>
          </w:rPr>
        </w:r>
        <w:r w:rsidR="00351475">
          <w:rPr>
            <w:noProof/>
            <w:webHidden/>
          </w:rPr>
          <w:fldChar w:fldCharType="separate"/>
        </w:r>
        <w:r w:rsidR="00E4358E">
          <w:rPr>
            <w:noProof/>
            <w:webHidden/>
          </w:rPr>
          <w:t>9</w:t>
        </w:r>
        <w:r w:rsidR="00351475">
          <w:rPr>
            <w:noProof/>
            <w:webHidden/>
          </w:rPr>
          <w:fldChar w:fldCharType="end"/>
        </w:r>
      </w:hyperlink>
    </w:p>
    <w:p w14:paraId="60C32D9A" w14:textId="72707951" w:rsidR="00A84094" w:rsidRDefault="00351475" w:rsidP="00A316DC">
      <w:pPr>
        <w:spacing w:line="240" w:lineRule="auto"/>
        <w:ind w:firstLine="0"/>
      </w:pPr>
      <w:r>
        <w:fldChar w:fldCharType="end"/>
      </w:r>
    </w:p>
    <w:p w14:paraId="6FA640C6" w14:textId="0E489FA7" w:rsidR="00351475" w:rsidRDefault="00351475" w:rsidP="00A84094">
      <w:pPr>
        <w:ind w:firstLine="0"/>
      </w:pPr>
    </w:p>
    <w:p w14:paraId="13217701" w14:textId="77777777" w:rsidR="00351475" w:rsidRDefault="00351475" w:rsidP="00A84094">
      <w:pPr>
        <w:ind w:firstLine="0"/>
        <w:sectPr w:rsidR="00351475" w:rsidSect="006E3329">
          <w:headerReference w:type="default" r:id="rId13"/>
          <w:footerReference w:type="default" r:id="rId14"/>
          <w:footerReference w:type="first" r:id="rId15"/>
          <w:pgSz w:w="11900" w:h="16840" w:code="9"/>
          <w:pgMar w:top="2268" w:right="1701" w:bottom="1701" w:left="2268" w:header="1134" w:footer="1134" w:gutter="0"/>
          <w:pgNumType w:fmt="lowerRoman" w:start="1"/>
          <w:cols w:space="720"/>
          <w:titlePg/>
          <w:docGrid w:linePitch="360"/>
        </w:sectPr>
      </w:pPr>
    </w:p>
    <w:p w14:paraId="3AB960EF" w14:textId="00281F1F" w:rsidR="00A36D16" w:rsidRPr="00050248" w:rsidRDefault="00A84094" w:rsidP="00A84094">
      <w:pPr>
        <w:pStyle w:val="Heading1"/>
      </w:pPr>
      <w:r>
        <w:lastRenderedPageBreak/>
        <w:br/>
      </w:r>
      <w:bookmarkStart w:id="9" w:name="_Toc461058888"/>
      <w:r w:rsidR="00A36D16" w:rsidRPr="00050248">
        <w:t>PENDAHULUAN</w:t>
      </w:r>
      <w:bookmarkEnd w:id="9"/>
    </w:p>
    <w:p w14:paraId="74C8918E" w14:textId="77777777" w:rsidR="00A36D16" w:rsidRDefault="00A36D16" w:rsidP="00A36D16"/>
    <w:p w14:paraId="4D84E188" w14:textId="77777777" w:rsidR="007B729F" w:rsidRDefault="007B729F" w:rsidP="00A36D16"/>
    <w:p w14:paraId="7DCCFC70" w14:textId="77777777" w:rsidR="00A36D16" w:rsidRDefault="00A36D16" w:rsidP="00F5705C">
      <w:pPr>
        <w:pStyle w:val="Heading2"/>
        <w:numPr>
          <w:ilvl w:val="1"/>
          <w:numId w:val="9"/>
        </w:numPr>
      </w:pPr>
      <w:bookmarkStart w:id="10" w:name="_Toc461058889"/>
      <w:r w:rsidRPr="00050248">
        <w:t>Latar Belakang</w:t>
      </w:r>
      <w:bookmarkEnd w:id="10"/>
    </w:p>
    <w:p w14:paraId="64F82C92" w14:textId="5D878965" w:rsidR="00A9344A" w:rsidRDefault="00A9344A" w:rsidP="006634DD">
      <w:pPr>
        <w:rPr>
          <w:rStyle w:val="Emphasis"/>
        </w:rPr>
      </w:pPr>
      <w:r>
        <w:rPr>
          <w:rStyle w:val="Emphasis"/>
        </w:rPr>
        <w:t xml:space="preserve">Address Resolution Protocol (ARP) </w:t>
      </w:r>
      <w:r w:rsidRPr="00A9344A">
        <w:rPr>
          <w:rStyle w:val="Emphasis"/>
          <w:i w:val="0"/>
        </w:rPr>
        <w:t>memiliki tanggung jawab untuk mencari</w:t>
      </w:r>
      <w:r w:rsidRPr="00A9344A">
        <w:rPr>
          <w:rStyle w:val="Emphasis"/>
        </w:rPr>
        <w:t xml:space="preserve"> Media Access Control (MAC) Address </w:t>
      </w:r>
      <w:r w:rsidRPr="00A9344A">
        <w:rPr>
          <w:rStyle w:val="Emphasis"/>
          <w:i w:val="0"/>
        </w:rPr>
        <w:t>dari setiap komputer</w:t>
      </w:r>
      <w:r w:rsidRPr="00A9344A">
        <w:rPr>
          <w:rStyle w:val="Emphasis"/>
        </w:rPr>
        <w:t xml:space="preserve"> (host)</w:t>
      </w:r>
      <w:r w:rsidRPr="00A9344A">
        <w:rPr>
          <w:rStyle w:val="Emphasis"/>
          <w:i w:val="0"/>
        </w:rPr>
        <w:t xml:space="preserve"> yang akan berkomunikasi (pertukaran data) melalui jaringan</w:t>
      </w:r>
      <w:r w:rsidRPr="00A9344A">
        <w:rPr>
          <w:rStyle w:val="Emphasis"/>
        </w:rPr>
        <w:t xml:space="preserve"> </w:t>
      </w:r>
      <w:r w:rsidRPr="00A9344A">
        <w:rPr>
          <w:rStyle w:val="Emphasis"/>
          <w:i w:val="0"/>
        </w:rPr>
        <w:t>Local Area Network (LAN)</w:t>
      </w:r>
      <w:r w:rsidRPr="00A9344A">
        <w:rPr>
          <w:rStyle w:val="Emphasis"/>
        </w:rPr>
        <w:t xml:space="preserve"> </w:t>
      </w:r>
      <w:r w:rsidRPr="00A9344A">
        <w:rPr>
          <w:rStyle w:val="Emphasis"/>
          <w:i w:val="0"/>
        </w:rPr>
        <w:t>dengan memanfaatkan</w:t>
      </w:r>
      <w:r w:rsidRPr="00A9344A">
        <w:rPr>
          <w:rStyle w:val="Emphasis"/>
        </w:rPr>
        <w:t xml:space="preserve"> Internet Protocol (IP) Address, </w:t>
      </w:r>
      <w:r w:rsidRPr="00A9344A">
        <w:rPr>
          <w:rStyle w:val="Emphasis"/>
          <w:i w:val="0"/>
        </w:rPr>
        <w:t>khususnya</w:t>
      </w:r>
      <w:r w:rsidRPr="00A9344A">
        <w:rPr>
          <w:rStyle w:val="Emphasis"/>
        </w:rPr>
        <w:t xml:space="preserve"> IP Address Version 4 </w:t>
      </w:r>
      <w:r w:rsidRPr="00A9344A">
        <w:rPr>
          <w:rStyle w:val="Emphasis"/>
          <w:i w:val="0"/>
        </w:rPr>
        <w:t>yang telah didapat saat sebuah host berhasil melakukan koneksi  ke jaringan.</w:t>
      </w:r>
      <w:r w:rsidRPr="00A9344A">
        <w:rPr>
          <w:rStyle w:val="Emphasis"/>
        </w:rPr>
        <w:t xml:space="preserve"> MAC Address </w:t>
      </w:r>
      <w:r w:rsidRPr="00A9344A">
        <w:rPr>
          <w:rStyle w:val="Emphasis"/>
          <w:i w:val="0"/>
        </w:rPr>
        <w:t>yang telah didapatkan dari</w:t>
      </w:r>
      <w:r w:rsidRPr="00A9344A">
        <w:rPr>
          <w:rStyle w:val="Emphasis"/>
        </w:rPr>
        <w:t xml:space="preserve"> ARP </w:t>
      </w:r>
      <w:r w:rsidRPr="00A9344A">
        <w:rPr>
          <w:rStyle w:val="Emphasis"/>
          <w:i w:val="0"/>
        </w:rPr>
        <w:t>akan disimpan di dalam</w:t>
      </w:r>
      <w:r w:rsidR="001E3C81">
        <w:rPr>
          <w:rStyle w:val="Emphasis"/>
        </w:rPr>
        <w:t xml:space="preserve"> ARP Cache/ARP</w:t>
      </w:r>
      <w:r w:rsidRPr="00A9344A">
        <w:rPr>
          <w:rStyle w:val="Emphasis"/>
        </w:rPr>
        <w:t xml:space="preserve"> </w:t>
      </w:r>
      <w:r w:rsidR="001E3C81">
        <w:rPr>
          <w:rStyle w:val="Emphasis"/>
        </w:rPr>
        <w:t>Table</w:t>
      </w:r>
      <w:r w:rsidRPr="00A9344A">
        <w:rPr>
          <w:rStyle w:val="Emphasis"/>
        </w:rPr>
        <w:t xml:space="preserve"> </w:t>
      </w:r>
      <w:r w:rsidRPr="00A9344A">
        <w:rPr>
          <w:rStyle w:val="Emphasis"/>
          <w:i w:val="0"/>
        </w:rPr>
        <w:t>dengan tujuan agar jaringan tidak menjadi sibuk karena penggunaan</w:t>
      </w:r>
      <w:r w:rsidRPr="00A9344A">
        <w:rPr>
          <w:rStyle w:val="Emphasis"/>
        </w:rPr>
        <w:t xml:space="preserve"> ARP </w:t>
      </w:r>
      <w:r w:rsidRPr="00A9344A">
        <w:rPr>
          <w:rStyle w:val="Emphasis"/>
          <w:i w:val="0"/>
        </w:rPr>
        <w:t>secara terus-menerus keti</w:t>
      </w:r>
      <w:r>
        <w:rPr>
          <w:rStyle w:val="Emphasis"/>
          <w:i w:val="0"/>
        </w:rPr>
        <w:t>ka setiap</w:t>
      </w:r>
      <w:r w:rsidRPr="00A9344A">
        <w:rPr>
          <w:rStyle w:val="Emphasis"/>
        </w:rPr>
        <w:t xml:space="preserve"> host </w:t>
      </w:r>
      <w:r w:rsidRPr="00A9344A">
        <w:rPr>
          <w:rStyle w:val="Emphasis"/>
          <w:i w:val="0"/>
        </w:rPr>
        <w:t>ingin berkomunikasi dengan</w:t>
      </w:r>
      <w:r w:rsidRPr="00A9344A">
        <w:rPr>
          <w:rStyle w:val="Emphasis"/>
        </w:rPr>
        <w:t xml:space="preserve"> host </w:t>
      </w:r>
      <w:r w:rsidRPr="00A9344A">
        <w:rPr>
          <w:rStyle w:val="Emphasis"/>
          <w:i w:val="0"/>
        </w:rPr>
        <w:t>lainnya</w:t>
      </w:r>
      <w:r w:rsidRPr="00A9344A">
        <w:rPr>
          <w:rStyle w:val="Emphasis"/>
        </w:rPr>
        <w:t xml:space="preserve">. </w:t>
      </w:r>
      <w:r w:rsidRPr="00A9344A">
        <w:rPr>
          <w:rStyle w:val="Emphasis"/>
          <w:i w:val="0"/>
        </w:rPr>
        <w:t>Dalam</w:t>
      </w:r>
      <w:r w:rsidRPr="00A9344A">
        <w:rPr>
          <w:rStyle w:val="Emphasis"/>
        </w:rPr>
        <w:t xml:space="preserve"> Open System Interconnection (OSI) </w:t>
      </w:r>
      <w:r w:rsidRPr="00A9344A">
        <w:rPr>
          <w:rStyle w:val="Emphasis"/>
          <w:i w:val="0"/>
        </w:rPr>
        <w:t xml:space="preserve">protokol ini sering digambarkan sebagai yang berada antara lapisan </w:t>
      </w:r>
      <w:r w:rsidRPr="00A9344A">
        <w:rPr>
          <w:rStyle w:val="Emphasis"/>
        </w:rPr>
        <w:t xml:space="preserve">(layer) </w:t>
      </w:r>
      <w:r w:rsidRPr="00A9344A">
        <w:rPr>
          <w:rStyle w:val="Emphasis"/>
          <w:i w:val="0"/>
        </w:rPr>
        <w:t>ke 2 dan 3 dimana juga dienkaptulasi oleh protokol layer 2</w:t>
      </w:r>
      <w:r>
        <w:rPr>
          <w:rStyle w:val="Emphasis"/>
          <w:i w:val="0"/>
        </w:rPr>
        <w:t xml:space="preserve"> (</w:t>
      </w:r>
      <w:r>
        <w:rPr>
          <w:rStyle w:val="Emphasis"/>
        </w:rPr>
        <w:t>Ethernet</w:t>
      </w:r>
      <w:r>
        <w:rPr>
          <w:rStyle w:val="Emphasis"/>
          <w:i w:val="0"/>
        </w:rPr>
        <w:t>)</w:t>
      </w:r>
      <w:r w:rsidRPr="00A9344A">
        <w:rPr>
          <w:rStyle w:val="Emphasis"/>
        </w:rPr>
        <w:t>.</w:t>
      </w:r>
    </w:p>
    <w:p w14:paraId="0072235F" w14:textId="57E89A8C" w:rsidR="00A36D16" w:rsidRDefault="004C47CD" w:rsidP="006634DD">
      <w:r w:rsidRPr="004C47CD">
        <w:t xml:space="preserve">Protokol ini sangat sering dimanfaatkan oleh penyerang </w:t>
      </w:r>
      <w:r w:rsidRPr="004C47CD">
        <w:rPr>
          <w:i/>
        </w:rPr>
        <w:t>(hacker/attacker)</w:t>
      </w:r>
      <w:r w:rsidRPr="004C47CD">
        <w:t xml:space="preserve"> untuk melakukan serangan </w:t>
      </w:r>
      <w:r w:rsidRPr="004C47CD">
        <w:rPr>
          <w:i/>
        </w:rPr>
        <w:t>Man In The Middle (MITM)</w:t>
      </w:r>
      <w:r w:rsidRPr="004C47CD">
        <w:t xml:space="preserve"> dengan berbagai tujuan. Ketika </w:t>
      </w:r>
      <w:r w:rsidRPr="004C47CD">
        <w:rPr>
          <w:i/>
        </w:rPr>
        <w:t>attacker</w:t>
      </w:r>
      <w:r w:rsidRPr="004C47CD">
        <w:t xml:space="preserve"> mengirimkan paket </w:t>
      </w:r>
      <w:r w:rsidRPr="004C47CD">
        <w:rPr>
          <w:i/>
        </w:rPr>
        <w:t>ARP Reply</w:t>
      </w:r>
      <w:r w:rsidRPr="004C47CD">
        <w:t xml:space="preserve"> yang telah dimodifikasi sedemikian rupa dengan tujuan </w:t>
      </w:r>
      <w:r w:rsidRPr="004C47CD">
        <w:rPr>
          <w:i/>
        </w:rPr>
        <w:t>host</w:t>
      </w:r>
      <w:r w:rsidRPr="004C47CD">
        <w:t xml:space="preserve"> target maka </w:t>
      </w:r>
      <w:r w:rsidRPr="004C47CD">
        <w:rPr>
          <w:i/>
        </w:rPr>
        <w:t>ARP Cache</w:t>
      </w:r>
      <w:r w:rsidRPr="004C47CD">
        <w:t xml:space="preserve"> dari target akan ter-</w:t>
      </w:r>
      <w:r w:rsidRPr="004C47CD">
        <w:rPr>
          <w:i/>
        </w:rPr>
        <w:t>update</w:t>
      </w:r>
      <w:r w:rsidRPr="004C47CD">
        <w:t xml:space="preserve"> sesuai dengan apa yang diinginkan oleh </w:t>
      </w:r>
      <w:r w:rsidRPr="004C47CD">
        <w:rPr>
          <w:i/>
        </w:rPr>
        <w:t>attacker</w:t>
      </w:r>
      <w:r w:rsidRPr="004C47CD">
        <w:t xml:space="preserve">. Setiap </w:t>
      </w:r>
      <w:r w:rsidRPr="004C47CD">
        <w:rPr>
          <w:i/>
        </w:rPr>
        <w:t>host</w:t>
      </w:r>
      <w:r w:rsidRPr="004C47CD">
        <w:t xml:space="preserve"> yang ingin berkomunikasi dengan </w:t>
      </w:r>
      <w:r w:rsidRPr="004C47CD">
        <w:rPr>
          <w:i/>
        </w:rPr>
        <w:t>host</w:t>
      </w:r>
      <w:r>
        <w:t xml:space="preserve"> lainnya menggunakan</w:t>
      </w:r>
      <w:r w:rsidRPr="004C47CD">
        <w:rPr>
          <w:i/>
        </w:rPr>
        <w:t xml:space="preserve"> MAC Addres</w:t>
      </w:r>
      <w:r>
        <w:t xml:space="preserve"> </w:t>
      </w:r>
      <w:r w:rsidRPr="004C47CD">
        <w:t xml:space="preserve">agar setiap </w:t>
      </w:r>
      <w:r w:rsidRPr="004C47CD">
        <w:rPr>
          <w:i/>
        </w:rPr>
        <w:t>frame</w:t>
      </w:r>
      <w:r w:rsidRPr="004C47CD">
        <w:t xml:space="preserve"> data dapat diteruskan ke tujuan dan diletakan di atas media transmisi dan diproses oleh </w:t>
      </w:r>
      <w:r w:rsidRPr="004C47CD">
        <w:rPr>
          <w:i/>
        </w:rPr>
        <w:t>Network Interface Card (NIC)</w:t>
      </w:r>
      <w:r w:rsidRPr="004C47CD">
        <w:t xml:space="preserve"> dimana </w:t>
      </w:r>
      <w:r w:rsidRPr="004C47CD">
        <w:rPr>
          <w:i/>
        </w:rPr>
        <w:t>MAC Address</w:t>
      </w:r>
      <w:r w:rsidRPr="004C47CD">
        <w:t xml:space="preserve"> tersebut tersimpan di dalam </w:t>
      </w:r>
      <w:r w:rsidRPr="004C47CD">
        <w:rPr>
          <w:i/>
        </w:rPr>
        <w:t>ARP Cache</w:t>
      </w:r>
      <w:r w:rsidRPr="004C47CD">
        <w:t xml:space="preserve"> yang telah ter-</w:t>
      </w:r>
      <w:r w:rsidRPr="004C47CD">
        <w:rPr>
          <w:i/>
        </w:rPr>
        <w:t>update</w:t>
      </w:r>
      <w:r w:rsidRPr="004C47CD">
        <w:t xml:space="preserve">. Hal ini dapat menyebabkan paket yang dikirimkan tidak sampai pada </w:t>
      </w:r>
      <w:r w:rsidRPr="004C47CD">
        <w:rPr>
          <w:i/>
        </w:rPr>
        <w:t>host</w:t>
      </w:r>
      <w:r w:rsidRPr="004C47CD">
        <w:t xml:space="preserve"> tujuan atau justru dapat diterima oleh </w:t>
      </w:r>
      <w:r w:rsidRPr="00C40B7D">
        <w:rPr>
          <w:i/>
        </w:rPr>
        <w:t>attacker</w:t>
      </w:r>
      <w:r w:rsidRPr="004C47CD">
        <w:t xml:space="preserve">. Akibat dari serangan ini salah satunya adalah hilangnya kerahasiaan dari data yang dikirimkan melalui jaringan ini seperti </w:t>
      </w:r>
      <w:r w:rsidRPr="00C40B7D">
        <w:rPr>
          <w:i/>
        </w:rPr>
        <w:t>password</w:t>
      </w:r>
      <w:r w:rsidR="00C40B7D">
        <w:t xml:space="preserve"> </w:t>
      </w:r>
      <w:r w:rsidRPr="004C47CD">
        <w:t>dan lain sebagainya.</w:t>
      </w:r>
      <w:r w:rsidR="00A36D16">
        <w:t>.</w:t>
      </w:r>
    </w:p>
    <w:p w14:paraId="072B9E5B" w14:textId="29FF0412" w:rsidR="00A36D16" w:rsidRPr="00B323CE" w:rsidRDefault="009F4B23" w:rsidP="00A36D16">
      <w:r w:rsidRPr="009F4B23">
        <w:t>Serangan menggunakan</w:t>
      </w:r>
      <w:r w:rsidRPr="009F4B23">
        <w:rPr>
          <w:i/>
        </w:rPr>
        <w:t xml:space="preserve"> ARP </w:t>
      </w:r>
      <w:r>
        <w:t>ini dapat dideteksi dengan meng-</w:t>
      </w:r>
      <w:r>
        <w:rPr>
          <w:i/>
        </w:rPr>
        <w:t xml:space="preserve">capture </w:t>
      </w:r>
      <w:r>
        <w:t xml:space="preserve">paket </w:t>
      </w:r>
      <w:r>
        <w:rPr>
          <w:i/>
        </w:rPr>
        <w:t xml:space="preserve">ARP Reply </w:t>
      </w:r>
      <w:r>
        <w:t>yang mana jika</w:t>
      </w:r>
      <w:r w:rsidR="001E3C81">
        <w:t xml:space="preserve"> terjadi paket tersebut dapat mengubah </w:t>
      </w:r>
      <w:r w:rsidR="001E3C81">
        <w:rPr>
          <w:i/>
        </w:rPr>
        <w:t xml:space="preserve">Mac Address </w:t>
      </w:r>
      <w:r w:rsidR="001E3C81">
        <w:t xml:space="preserve">pada </w:t>
      </w:r>
      <w:r w:rsidR="001E3C81">
        <w:rPr>
          <w:i/>
        </w:rPr>
        <w:t>ARP Table</w:t>
      </w:r>
      <w:r w:rsidR="0056036C">
        <w:rPr>
          <w:i/>
        </w:rPr>
        <w:t xml:space="preserve"> </w:t>
      </w:r>
      <w:r w:rsidR="0056036C">
        <w:t xml:space="preserve">maka </w:t>
      </w:r>
      <w:r w:rsidR="00E4358E" w:rsidRPr="00E4358E">
        <w:rPr>
          <w:i/>
        </w:rPr>
        <w:t>host</w:t>
      </w:r>
      <w:r w:rsidR="00E4358E">
        <w:t xml:space="preserve"> yang diserang</w:t>
      </w:r>
      <w:r w:rsidR="0056036C">
        <w:t xml:space="preserve"> dapat mingirimkan paket </w:t>
      </w:r>
      <w:r w:rsidR="0056036C" w:rsidRPr="0056036C">
        <w:rPr>
          <w:i/>
        </w:rPr>
        <w:t>TCP</w:t>
      </w:r>
      <w:r w:rsidR="0056036C">
        <w:rPr>
          <w:i/>
        </w:rPr>
        <w:t xml:space="preserve"> </w:t>
      </w:r>
      <w:r w:rsidR="0056036C">
        <w:lastRenderedPageBreak/>
        <w:t xml:space="preserve">dengan </w:t>
      </w:r>
      <w:r w:rsidR="0056036C">
        <w:rPr>
          <w:i/>
        </w:rPr>
        <w:t xml:space="preserve">destination </w:t>
      </w:r>
      <w:r w:rsidR="0056036C">
        <w:t xml:space="preserve">pada </w:t>
      </w:r>
      <w:r w:rsidR="0056036C" w:rsidRPr="0056036C">
        <w:rPr>
          <w:i/>
        </w:rPr>
        <w:t>I</w:t>
      </w:r>
      <w:r w:rsidR="00E4358E">
        <w:rPr>
          <w:i/>
        </w:rPr>
        <w:t>P</w:t>
      </w:r>
      <w:r w:rsidR="0056036C" w:rsidRPr="0056036C">
        <w:rPr>
          <w:i/>
        </w:rPr>
        <w:t>v4</w:t>
      </w:r>
      <w:r w:rsidR="0056036C">
        <w:t xml:space="preserve"> paket</w:t>
      </w:r>
      <w:r w:rsidR="00E4358E">
        <w:t xml:space="preserve"> adalah </w:t>
      </w:r>
      <w:r w:rsidR="00E4358E" w:rsidRPr="00E4358E">
        <w:rPr>
          <w:i/>
        </w:rPr>
        <w:t>IP</w:t>
      </w:r>
      <w:r w:rsidR="00E4358E">
        <w:rPr>
          <w:i/>
        </w:rPr>
        <w:t xml:space="preserve"> Address </w:t>
      </w:r>
      <w:r w:rsidR="00E4358E">
        <w:t>miliknya</w:t>
      </w:r>
      <w:r w:rsidR="001C5F16">
        <w:t xml:space="preserve"> </w:t>
      </w:r>
      <w:r w:rsidR="00693164">
        <w:t xml:space="preserve">dan paket tersebut dikirimkan </w:t>
      </w:r>
      <w:r w:rsidR="001C5F16">
        <w:t xml:space="preserve">kepada </w:t>
      </w:r>
      <w:r w:rsidR="001C5F16">
        <w:rPr>
          <w:i/>
        </w:rPr>
        <w:t>attacker</w:t>
      </w:r>
      <w:r w:rsidR="00E4358E">
        <w:t xml:space="preserve">. Jika </w:t>
      </w:r>
      <w:r w:rsidR="000735B7">
        <w:rPr>
          <w:i/>
        </w:rPr>
        <w:t xml:space="preserve">IP Packet Routing </w:t>
      </w:r>
      <w:r w:rsidR="000735B7">
        <w:t xml:space="preserve">dari </w:t>
      </w:r>
      <w:r w:rsidR="00693164">
        <w:rPr>
          <w:i/>
        </w:rPr>
        <w:t xml:space="preserve">attacker </w:t>
      </w:r>
      <w:r w:rsidR="00693164">
        <w:t>di-</w:t>
      </w:r>
      <w:r w:rsidR="000735B7">
        <w:t xml:space="preserve">aktifkan maka paket </w:t>
      </w:r>
      <w:r w:rsidR="000735B7">
        <w:rPr>
          <w:i/>
        </w:rPr>
        <w:t xml:space="preserve">TCP </w:t>
      </w:r>
      <w:r w:rsidR="000735B7">
        <w:t xml:space="preserve">yang tadi </w:t>
      </w:r>
      <w:r w:rsidR="002D7C48">
        <w:t xml:space="preserve">dikirimkan akan di </w:t>
      </w:r>
      <w:r w:rsidR="002D7C48" w:rsidRPr="002D7C48">
        <w:rPr>
          <w:i/>
        </w:rPr>
        <w:t>forward</w:t>
      </w:r>
      <w:r w:rsidR="002D7C48">
        <w:rPr>
          <w:i/>
        </w:rPr>
        <w:t xml:space="preserve"> </w:t>
      </w:r>
      <w:r w:rsidR="002D7C48">
        <w:t xml:space="preserve">secara otomatis oleh </w:t>
      </w:r>
      <w:r w:rsidR="00B323CE">
        <w:rPr>
          <w:i/>
        </w:rPr>
        <w:t>attacker</w:t>
      </w:r>
      <w:r w:rsidR="0083642A">
        <w:rPr>
          <w:i/>
        </w:rPr>
        <w:t xml:space="preserve"> </w:t>
      </w:r>
      <w:r w:rsidR="0083642A">
        <w:t>dan dapat dipastika</w:t>
      </w:r>
      <w:r w:rsidR="00CE5E4E">
        <w:t>n</w:t>
      </w:r>
      <w:r w:rsidR="0083642A">
        <w:t xml:space="preserve"> bahwa itu merupakan serangan dengan menggunakan </w:t>
      </w:r>
      <w:r w:rsidR="0083642A" w:rsidRPr="0083642A">
        <w:rPr>
          <w:i/>
        </w:rPr>
        <w:t>ARP</w:t>
      </w:r>
      <w:r w:rsidR="00B323CE">
        <w:t>.</w:t>
      </w:r>
    </w:p>
    <w:p w14:paraId="5086C8FD" w14:textId="77777777" w:rsidR="009F4B23" w:rsidRDefault="009F4B23" w:rsidP="00A36D16"/>
    <w:p w14:paraId="0E36E3F7" w14:textId="46E80B5C" w:rsidR="00A36D16" w:rsidRDefault="00A36D16" w:rsidP="00F5705C">
      <w:pPr>
        <w:pStyle w:val="Heading2"/>
      </w:pPr>
      <w:bookmarkStart w:id="11" w:name="_Toc461058890"/>
      <w:r w:rsidRPr="00050248">
        <w:t>Rumusan Masalah</w:t>
      </w:r>
      <w:bookmarkEnd w:id="11"/>
    </w:p>
    <w:p w14:paraId="5CDF4BAD" w14:textId="07DF3206" w:rsidR="00F5705C" w:rsidRDefault="00BD1C2B" w:rsidP="00BD1C2B">
      <w:r>
        <w:t>Berdasarkan latar belakang diata</w:t>
      </w:r>
      <w:r>
        <w:t xml:space="preserve">s </w:t>
      </w:r>
      <w:r>
        <w:t xml:space="preserve">dapat dirumuskan beberapa masalah </w:t>
      </w:r>
      <w:r>
        <w:t xml:space="preserve"> </w:t>
      </w:r>
      <w:r>
        <w:t>dalam peneliatan “Deteksi Serangan Pada ARP (Address Resolution Protocol)</w:t>
      </w:r>
      <w:r w:rsidR="00F876AC">
        <w:t>”</w:t>
      </w:r>
      <w:r>
        <w:t>, yaitu:</w:t>
      </w:r>
    </w:p>
    <w:p w14:paraId="04421A79" w14:textId="77777777" w:rsidR="00BD1C2B" w:rsidRPr="00BD1C2B" w:rsidRDefault="00BD1C2B" w:rsidP="00BD1C2B">
      <w:pPr>
        <w:pStyle w:val="ListParagraph"/>
        <w:numPr>
          <w:ilvl w:val="0"/>
          <w:numId w:val="38"/>
        </w:numPr>
      </w:pPr>
      <w:r>
        <w:t xml:space="preserve">Bagaimana setiap paket yang melewati </w:t>
      </w:r>
      <w:r>
        <w:rPr>
          <w:i/>
          <w:iCs/>
        </w:rPr>
        <w:t xml:space="preserve">Network Interface Card (NIC) </w:t>
      </w:r>
      <w:r>
        <w:t>dapat di-</w:t>
      </w:r>
      <w:r>
        <w:rPr>
          <w:i/>
          <w:iCs/>
        </w:rPr>
        <w:t>capture</w:t>
      </w:r>
      <w:r>
        <w:t>?</w:t>
      </w:r>
    </w:p>
    <w:p w14:paraId="7EB14DAC" w14:textId="77777777" w:rsidR="00BD1C2B" w:rsidRPr="00BD1C2B" w:rsidRDefault="00F5705C" w:rsidP="00BD1C2B">
      <w:pPr>
        <w:pStyle w:val="ListParagraph"/>
        <w:numPr>
          <w:ilvl w:val="0"/>
          <w:numId w:val="38"/>
        </w:numPr>
        <w:rPr>
          <w:rFonts w:eastAsia="Times New Roman"/>
        </w:rPr>
      </w:pPr>
      <w:r>
        <w:t>Bagaimana mengolah paket-paket yang berhasil di-</w:t>
      </w:r>
      <w:r>
        <w:rPr>
          <w:i/>
          <w:iCs/>
        </w:rPr>
        <w:t xml:space="preserve">capture </w:t>
      </w:r>
      <w:r>
        <w:t xml:space="preserve">agar dapat </w:t>
      </w:r>
      <w:r w:rsidR="00BB2645">
        <w:t>dilakukan pengecekan</w:t>
      </w:r>
      <w:r w:rsidR="00AC7F36">
        <w:t xml:space="preserve"> (pembanding)</w:t>
      </w:r>
      <w:r w:rsidR="00BB2645">
        <w:t xml:space="preserve"> terhadap </w:t>
      </w:r>
      <w:r w:rsidR="00BB2645">
        <w:rPr>
          <w:i/>
        </w:rPr>
        <w:t>ARP Cache</w:t>
      </w:r>
      <w:r>
        <w:t>?</w:t>
      </w:r>
    </w:p>
    <w:p w14:paraId="46A1A471" w14:textId="72FDB472" w:rsidR="00F5705C" w:rsidRPr="00F50391" w:rsidRDefault="00BD1C2B" w:rsidP="00BD1C2B">
      <w:pPr>
        <w:pStyle w:val="ListParagraph"/>
        <w:numPr>
          <w:ilvl w:val="0"/>
          <w:numId w:val="38"/>
        </w:numPr>
        <w:rPr>
          <w:rFonts w:eastAsia="Times New Roman"/>
        </w:rPr>
      </w:pPr>
      <w:r>
        <w:t xml:space="preserve"> </w:t>
      </w:r>
      <w:r w:rsidR="00BB2645">
        <w:t>Bagaimana</w:t>
      </w:r>
      <w:r w:rsidR="00F5705C">
        <w:t xml:space="preserve"> </w:t>
      </w:r>
      <w:r w:rsidR="00BB2645">
        <w:t xml:space="preserve">mengirimkan paket </w:t>
      </w:r>
      <w:r w:rsidR="00BB2645" w:rsidRPr="00BB2645">
        <w:rPr>
          <w:i/>
        </w:rPr>
        <w:t xml:space="preserve">TCP </w:t>
      </w:r>
      <w:r w:rsidR="00BB2645">
        <w:t xml:space="preserve">untuk mendeteksi apakah </w:t>
      </w:r>
      <w:r w:rsidR="00BB2645">
        <w:rPr>
          <w:i/>
        </w:rPr>
        <w:t xml:space="preserve">IP Packet Routing </w:t>
      </w:r>
      <w:r w:rsidR="00BB2645">
        <w:t xml:space="preserve">milik </w:t>
      </w:r>
      <w:r w:rsidR="00BB2645">
        <w:rPr>
          <w:i/>
        </w:rPr>
        <w:t xml:space="preserve">attacker </w:t>
      </w:r>
      <w:r w:rsidR="00BB2645">
        <w:t>aktif</w:t>
      </w:r>
      <w:r w:rsidR="00BB2645" w:rsidRPr="00BB2645">
        <w:t>?</w:t>
      </w:r>
    </w:p>
    <w:p w14:paraId="4F08B60B" w14:textId="77777777" w:rsidR="00F5705C" w:rsidRPr="00F5705C" w:rsidRDefault="00F5705C" w:rsidP="00F5705C"/>
    <w:p w14:paraId="6AD44462" w14:textId="77777777" w:rsidR="00A36D16" w:rsidRPr="00050248" w:rsidRDefault="00A36D16" w:rsidP="002C1BAF">
      <w:pPr>
        <w:pStyle w:val="Heading2"/>
      </w:pPr>
      <w:bookmarkStart w:id="12" w:name="_Toc461058891"/>
      <w:r w:rsidRPr="00050248">
        <w:t>Batasan Masalah</w:t>
      </w:r>
      <w:bookmarkEnd w:id="12"/>
    </w:p>
    <w:p w14:paraId="197D3F7D" w14:textId="1AF9663A" w:rsidR="002C1BAF" w:rsidRDefault="002C1BAF" w:rsidP="00F079F8">
      <w:pPr>
        <w:pStyle w:val="NormalWeb"/>
        <w:spacing w:before="0" w:beforeAutospacing="0" w:after="0" w:line="360" w:lineRule="auto"/>
        <w:ind w:firstLine="720"/>
        <w:jc w:val="both"/>
      </w:pPr>
      <w:r>
        <w:t>Mengingat dengan banyaknya</w:t>
      </w:r>
      <w:r w:rsidR="00F079F8">
        <w:t xml:space="preserve"> perkembangan masalah yang bisa </w:t>
      </w:r>
      <w:r>
        <w:t>ditemukan pada penelitian ini, maka perlu adanya batasan-batasan masalah yang jelas mengenai apa yang dibuat dan diselesaikan. Adapun batasan-batasan masalah pada penelitian ini, sebagai beribut:</w:t>
      </w:r>
    </w:p>
    <w:p w14:paraId="2BF352D6" w14:textId="77777777" w:rsidR="00F079F8" w:rsidRDefault="002C1BAF" w:rsidP="00F079F8">
      <w:pPr>
        <w:pStyle w:val="NormalWeb"/>
        <w:numPr>
          <w:ilvl w:val="0"/>
          <w:numId w:val="40"/>
        </w:numPr>
        <w:spacing w:before="0" w:beforeAutospacing="0" w:after="0" w:line="360" w:lineRule="auto"/>
      </w:pPr>
      <w:r>
        <w:t xml:space="preserve">Mencari data paket hasil </w:t>
      </w:r>
      <w:r>
        <w:rPr>
          <w:i/>
          <w:iCs/>
        </w:rPr>
        <w:t>capture</w:t>
      </w:r>
      <w:r>
        <w:t xml:space="preserve"> yang akan menjadi </w:t>
      </w:r>
      <w:r>
        <w:rPr>
          <w:i/>
          <w:iCs/>
        </w:rPr>
        <w:t>input-</w:t>
      </w:r>
      <w:r>
        <w:t>an.</w:t>
      </w:r>
    </w:p>
    <w:p w14:paraId="731254FE" w14:textId="77777777" w:rsidR="00F079F8" w:rsidRDefault="002C1BAF" w:rsidP="00F079F8">
      <w:pPr>
        <w:pStyle w:val="NormalWeb"/>
        <w:numPr>
          <w:ilvl w:val="0"/>
          <w:numId w:val="40"/>
        </w:numPr>
        <w:spacing w:before="0" w:beforeAutospacing="0" w:after="0" w:line="360" w:lineRule="auto"/>
      </w:pPr>
      <w:r>
        <w:t xml:space="preserve">Menganalisa </w:t>
      </w:r>
      <w:r w:rsidRPr="00F079F8">
        <w:rPr>
          <w:i/>
          <w:iCs/>
        </w:rPr>
        <w:t>input-</w:t>
      </w:r>
      <w:r>
        <w:t>an berupa paket data.</w:t>
      </w:r>
    </w:p>
    <w:p w14:paraId="59E8CC52" w14:textId="21539B4C" w:rsidR="002C1BAF" w:rsidRDefault="002C1BAF" w:rsidP="00F079F8">
      <w:pPr>
        <w:pStyle w:val="NormalWeb"/>
        <w:numPr>
          <w:ilvl w:val="0"/>
          <w:numId w:val="40"/>
        </w:numPr>
        <w:spacing w:before="0" w:beforeAutospacing="0" w:after="0" w:line="360" w:lineRule="auto"/>
      </w:pPr>
      <w:r>
        <w:t>Memastikan komputer yang digunakan sedang mendapatkan serangan atau tidak.</w:t>
      </w:r>
    </w:p>
    <w:p w14:paraId="3726EFEA" w14:textId="77777777" w:rsidR="00A36D16" w:rsidRPr="00E50CCB" w:rsidRDefault="00A36D16" w:rsidP="00A36D16"/>
    <w:p w14:paraId="6BCEA4AB" w14:textId="7A837FF2" w:rsidR="00A36D16" w:rsidRPr="00B712E4" w:rsidRDefault="00A36D16" w:rsidP="00DF76C3">
      <w:pPr>
        <w:pStyle w:val="Heading2"/>
      </w:pPr>
      <w:bookmarkStart w:id="13" w:name="_Toc461058892"/>
      <w:r w:rsidRPr="00B712E4">
        <w:t xml:space="preserve">Tujuan </w:t>
      </w:r>
      <w:r w:rsidR="00D32A98">
        <w:t>P</w:t>
      </w:r>
      <w:r w:rsidRPr="00B712E4">
        <w:t>enelitian</w:t>
      </w:r>
      <w:bookmarkEnd w:id="13"/>
    </w:p>
    <w:p w14:paraId="33712B01" w14:textId="6D7A49F3" w:rsidR="00DF76C3" w:rsidRPr="00DF76C3" w:rsidRDefault="00DF76C3" w:rsidP="00DF76C3">
      <w:pPr>
        <w:rPr>
          <w:rFonts w:eastAsia="Times New Roman" w:cs="Times New Roman"/>
          <w:szCs w:val="24"/>
        </w:rPr>
      </w:pPr>
      <w:r w:rsidRPr="00DF76C3">
        <w:rPr>
          <w:rFonts w:eastAsia="Times New Roman" w:cs="Times New Roman"/>
          <w:szCs w:val="24"/>
        </w:rPr>
        <w:t>Adapun tujuan dari penelitian ini adalah untuk membuat sistem yang dapa</w:t>
      </w:r>
      <w:r>
        <w:rPr>
          <w:rFonts w:eastAsia="Times New Roman" w:cs="Times New Roman"/>
          <w:szCs w:val="24"/>
        </w:rPr>
        <w:t xml:space="preserve">t </w:t>
      </w:r>
      <w:r w:rsidRPr="00DF76C3">
        <w:rPr>
          <w:rFonts w:eastAsia="Times New Roman" w:cs="Times New Roman"/>
          <w:szCs w:val="24"/>
        </w:rPr>
        <w:t xml:space="preserve">melakukan pengecekan paket-paket </w:t>
      </w:r>
      <w:r w:rsidRPr="00DF76C3">
        <w:rPr>
          <w:rFonts w:eastAsia="Times New Roman" w:cs="Times New Roman"/>
          <w:i/>
          <w:szCs w:val="24"/>
        </w:rPr>
        <w:t>ARP</w:t>
      </w:r>
      <w:r w:rsidRPr="00DF76C3">
        <w:rPr>
          <w:rFonts w:eastAsia="Times New Roman" w:cs="Times New Roman"/>
          <w:szCs w:val="24"/>
        </w:rPr>
        <w:t xml:space="preserve"> sehingga dapat menciptakan sebua</w:t>
      </w:r>
      <w:r>
        <w:rPr>
          <w:rFonts w:eastAsia="Times New Roman" w:cs="Times New Roman"/>
          <w:szCs w:val="24"/>
        </w:rPr>
        <w:t xml:space="preserve">h </w:t>
      </w:r>
      <w:r w:rsidRPr="00DF76C3">
        <w:rPr>
          <w:rFonts w:eastAsia="Times New Roman" w:cs="Times New Roman"/>
          <w:szCs w:val="24"/>
        </w:rPr>
        <w:t xml:space="preserve">sistem yang dapat mendeteksi serangan </w:t>
      </w:r>
      <w:r>
        <w:rPr>
          <w:rFonts w:eastAsia="Times New Roman" w:cs="Times New Roman"/>
          <w:szCs w:val="24"/>
        </w:rPr>
        <w:t xml:space="preserve">yang menggunakan </w:t>
      </w:r>
      <w:r w:rsidRPr="00DF76C3">
        <w:rPr>
          <w:rFonts w:eastAsia="Times New Roman" w:cs="Times New Roman"/>
          <w:i/>
          <w:szCs w:val="24"/>
        </w:rPr>
        <w:t>ARP</w:t>
      </w:r>
      <w:r>
        <w:rPr>
          <w:rFonts w:eastAsia="Times New Roman" w:cs="Times New Roman"/>
          <w:i/>
          <w:szCs w:val="24"/>
        </w:rPr>
        <w:t xml:space="preserve"> (ARP Spoofing)</w:t>
      </w:r>
      <w:r>
        <w:rPr>
          <w:rFonts w:eastAsia="Times New Roman" w:cs="Times New Roman"/>
          <w:szCs w:val="24"/>
        </w:rPr>
        <w:t>.</w:t>
      </w:r>
      <w:r w:rsidRPr="00DF76C3">
        <w:rPr>
          <w:rFonts w:eastAsia="Times New Roman" w:cs="Times New Roman"/>
          <w:szCs w:val="24"/>
        </w:rPr>
        <w:t>.</w:t>
      </w:r>
    </w:p>
    <w:p w14:paraId="7B94A386" w14:textId="77777777" w:rsidR="00A36D16" w:rsidRDefault="00A36D16" w:rsidP="00A36D16"/>
    <w:p w14:paraId="10524CA2" w14:textId="77777777" w:rsidR="00A36D16" w:rsidRDefault="00A36D16" w:rsidP="00F5705C">
      <w:pPr>
        <w:pStyle w:val="Heading2"/>
      </w:pPr>
      <w:bookmarkStart w:id="14" w:name="_Toc461058893"/>
      <w:r>
        <w:t>Manfaat</w:t>
      </w:r>
      <w:r>
        <w:rPr>
          <w:spacing w:val="2"/>
        </w:rPr>
        <w:t xml:space="preserve"> </w:t>
      </w:r>
      <w:r>
        <w:t>Penelitian</w:t>
      </w:r>
      <w:bookmarkEnd w:id="14"/>
    </w:p>
    <w:p w14:paraId="3ED8FE19" w14:textId="6CAFDE9E" w:rsidR="00A36D16" w:rsidRDefault="00542208" w:rsidP="00542208">
      <w:pPr>
        <w:rPr>
          <w:spacing w:val="-1"/>
        </w:rPr>
      </w:pPr>
      <w:r>
        <w:rPr>
          <w:spacing w:val="-1"/>
        </w:rPr>
        <w:t>Diharapkan penelitian ini dapat memberikan manfaat, diantaranya:</w:t>
      </w:r>
    </w:p>
    <w:p w14:paraId="0299748D" w14:textId="77777777" w:rsidR="00542208" w:rsidRDefault="00542208" w:rsidP="00542208">
      <w:pPr>
        <w:pStyle w:val="NormalWeb"/>
        <w:numPr>
          <w:ilvl w:val="0"/>
          <w:numId w:val="42"/>
        </w:numPr>
        <w:spacing w:before="0" w:beforeAutospacing="0" w:after="0" w:line="360" w:lineRule="auto"/>
        <w:jc w:val="both"/>
      </w:pPr>
      <w:r>
        <w:t>Penelitian ini diharapkan dapat memberikan manfaat secara teoritis, sekurang-kurangnya dapat berguna sebagai sumbangan pemikiran bagi dunia pendidikan.</w:t>
      </w:r>
    </w:p>
    <w:p w14:paraId="380E1FAF" w14:textId="77777777" w:rsidR="00542208" w:rsidRDefault="00542208" w:rsidP="00542208">
      <w:pPr>
        <w:pStyle w:val="NormalWeb"/>
        <w:numPr>
          <w:ilvl w:val="0"/>
          <w:numId w:val="42"/>
        </w:numPr>
        <w:spacing w:after="0" w:line="360" w:lineRule="auto"/>
        <w:jc w:val="both"/>
      </w:pPr>
      <w:r>
        <w:t>Menambah wawasan penulis khususnya mengenai keamanan jaringan komputer.</w:t>
      </w:r>
    </w:p>
    <w:p w14:paraId="10E244BC" w14:textId="77777777" w:rsidR="00542208" w:rsidRDefault="00542208" w:rsidP="00542208">
      <w:pPr>
        <w:pStyle w:val="NormalWeb"/>
        <w:numPr>
          <w:ilvl w:val="0"/>
          <w:numId w:val="42"/>
        </w:numPr>
        <w:spacing w:after="0" w:line="360" w:lineRule="auto"/>
        <w:jc w:val="both"/>
      </w:pPr>
      <w:r>
        <w:t>Sebagai referensi dalam ilmu pendidikan sehingga dapat memeperkaya dan menambah wawasan khususnya menyenai keamanan jaringan komputer.</w:t>
      </w:r>
    </w:p>
    <w:p w14:paraId="537390B3" w14:textId="77777777" w:rsidR="00542208" w:rsidRDefault="00542208" w:rsidP="00542208">
      <w:pPr>
        <w:pStyle w:val="NormalWeb"/>
        <w:numPr>
          <w:ilvl w:val="0"/>
          <w:numId w:val="42"/>
        </w:numPr>
        <w:spacing w:after="0" w:line="360" w:lineRule="auto"/>
        <w:jc w:val="both"/>
      </w:pPr>
      <w:r>
        <w:t xml:space="preserve">Sistem dapat mengurangi tingkat penyalahgunaan jaringan </w:t>
      </w:r>
      <w:r>
        <w:rPr>
          <w:i/>
          <w:iCs/>
        </w:rPr>
        <w:t>LAN</w:t>
      </w:r>
      <w:r>
        <w:t xml:space="preserve"> baik untuk pencurian </w:t>
      </w:r>
      <w:r>
        <w:rPr>
          <w:i/>
          <w:iCs/>
        </w:rPr>
        <w:t>password</w:t>
      </w:r>
      <w:r>
        <w:t xml:space="preserve">, </w:t>
      </w:r>
      <w:r>
        <w:rPr>
          <w:i/>
          <w:iCs/>
        </w:rPr>
        <w:t>email</w:t>
      </w:r>
      <w:r>
        <w:t>, manipulasi paket data dan sebagainya.</w:t>
      </w:r>
    </w:p>
    <w:p w14:paraId="31FC5780" w14:textId="45ED5F0C" w:rsidR="00542208" w:rsidRPr="00542208" w:rsidRDefault="00542208" w:rsidP="00542208">
      <w:pPr>
        <w:pStyle w:val="NormalWeb"/>
        <w:numPr>
          <w:ilvl w:val="0"/>
          <w:numId w:val="42"/>
        </w:numPr>
        <w:spacing w:after="0" w:line="360" w:lineRule="auto"/>
        <w:jc w:val="both"/>
      </w:pPr>
      <w:r>
        <w:t>Penelitian ini juga diharapkan dapat bermanfaat bagi penelitian berikutnya.</w:t>
      </w:r>
    </w:p>
    <w:p w14:paraId="58C8A80C" w14:textId="77777777" w:rsidR="0026698C" w:rsidRDefault="0026698C" w:rsidP="00A36D16">
      <w:pPr>
        <w:rPr>
          <w:spacing w:val="-2"/>
        </w:rPr>
      </w:pPr>
    </w:p>
    <w:p w14:paraId="2598D2EF" w14:textId="77777777" w:rsidR="00A36D16" w:rsidRDefault="00A36D16" w:rsidP="00F5705C">
      <w:pPr>
        <w:pStyle w:val="Heading2"/>
      </w:pPr>
      <w:bookmarkStart w:id="15" w:name="_Toc461058894"/>
      <w:r w:rsidRPr="00C717E9">
        <w:t>Sistematika Penulisan</w:t>
      </w:r>
      <w:bookmarkEnd w:id="15"/>
      <w:r w:rsidRPr="00C717E9">
        <w:t xml:space="preserve"> </w:t>
      </w:r>
    </w:p>
    <w:p w14:paraId="3981A1AA" w14:textId="77777777" w:rsidR="00A36D16" w:rsidRDefault="00A36D16" w:rsidP="00A36D16">
      <w:pPr>
        <w:ind w:right="53"/>
      </w:pPr>
      <w:r>
        <w:rPr>
          <w:spacing w:val="-1"/>
        </w:rPr>
        <w:t>Uraian</w:t>
      </w:r>
      <w:r>
        <w:t xml:space="preserve"> </w:t>
      </w:r>
      <w:r>
        <w:rPr>
          <w:spacing w:val="-2"/>
        </w:rPr>
        <w:t>singkat</w:t>
      </w:r>
      <w:r>
        <w:rPr>
          <w:spacing w:val="1"/>
        </w:rPr>
        <w:t xml:space="preserve"> </w:t>
      </w:r>
      <w:r>
        <w:t>isi</w:t>
      </w:r>
      <w:r>
        <w:rPr>
          <w:spacing w:val="-2"/>
        </w:rPr>
        <w:t xml:space="preserve"> </w:t>
      </w:r>
      <w:r>
        <w:rPr>
          <w:spacing w:val="-1"/>
        </w:rPr>
        <w:t>dari</w:t>
      </w:r>
      <w:r>
        <w:rPr>
          <w:spacing w:val="1"/>
        </w:rPr>
        <w:t xml:space="preserve"> </w:t>
      </w:r>
      <w:r>
        <w:rPr>
          <w:spacing w:val="-1"/>
        </w:rPr>
        <w:t>Bab</w:t>
      </w:r>
      <w:r>
        <w:rPr>
          <w:spacing w:val="-3"/>
        </w:rPr>
        <w:t xml:space="preserve"> </w:t>
      </w:r>
      <w:r>
        <w:t xml:space="preserve">per </w:t>
      </w:r>
      <w:r>
        <w:rPr>
          <w:spacing w:val="-1"/>
        </w:rPr>
        <w:t>Bab, berdasarkan</w:t>
      </w:r>
      <w:r>
        <w:rPr>
          <w:spacing w:val="-3"/>
        </w:rPr>
        <w:t xml:space="preserve"> </w:t>
      </w:r>
      <w:r>
        <w:rPr>
          <w:spacing w:val="-1"/>
        </w:rPr>
        <w:t xml:space="preserve">topik. (Silahkan lihat dalam panduan penulisan). </w:t>
      </w:r>
    </w:p>
    <w:p w14:paraId="586FA6B9" w14:textId="77777777" w:rsidR="004E70A6" w:rsidRDefault="004E70A6" w:rsidP="00DC0317">
      <w:pPr>
        <w:ind w:firstLine="0"/>
        <w:sectPr w:rsidR="004E70A6" w:rsidSect="00645E60">
          <w:headerReference w:type="default" r:id="rId16"/>
          <w:footerReference w:type="default" r:id="rId17"/>
          <w:headerReference w:type="first" r:id="rId18"/>
          <w:footerReference w:type="first" r:id="rId19"/>
          <w:pgSz w:w="11900" w:h="16840" w:code="9"/>
          <w:pgMar w:top="2268" w:right="1701" w:bottom="1701" w:left="2268" w:header="1134" w:footer="1134" w:gutter="0"/>
          <w:pgNumType w:start="1"/>
          <w:cols w:space="720"/>
          <w:titlePg/>
          <w:docGrid w:linePitch="326"/>
        </w:sectPr>
      </w:pPr>
    </w:p>
    <w:p w14:paraId="7B1A0E6F" w14:textId="3A3D8A1A" w:rsidR="003F0B68" w:rsidRDefault="003F0B68" w:rsidP="003F0B68">
      <w:pPr>
        <w:pStyle w:val="Heading1"/>
      </w:pPr>
      <w:r>
        <w:lastRenderedPageBreak/>
        <w:br/>
      </w:r>
      <w:r>
        <w:br/>
      </w:r>
      <w:bookmarkStart w:id="16" w:name="_Toc461058895"/>
      <w:r w:rsidR="00E0192D">
        <w:t>KAJIAN PUSTAKA</w:t>
      </w:r>
      <w:r w:rsidRPr="00464044">
        <w:t xml:space="preserve"> DAN TEORI</w:t>
      </w:r>
      <w:bookmarkEnd w:id="16"/>
    </w:p>
    <w:p w14:paraId="31A8BA1A" w14:textId="77777777" w:rsidR="00A36D16" w:rsidRDefault="00A36D16" w:rsidP="003F0B68"/>
    <w:p w14:paraId="1C6916E7" w14:textId="515E35C7" w:rsidR="009B042A" w:rsidRDefault="009B042A" w:rsidP="00CB3BBB">
      <w:pPr>
        <w:pStyle w:val="Default"/>
      </w:pPr>
    </w:p>
    <w:p w14:paraId="1E79F4F9" w14:textId="09423963" w:rsidR="00AC1BEA" w:rsidRDefault="00AC1BEA" w:rsidP="00CB3BBB">
      <w:pPr>
        <w:pStyle w:val="Heading2"/>
      </w:pPr>
      <w:r>
        <w:t xml:space="preserve">Kajian </w:t>
      </w:r>
      <w:r w:rsidR="00193301">
        <w:t>Hasil Penelitian</w:t>
      </w:r>
    </w:p>
    <w:p w14:paraId="74B692F7" w14:textId="7B43B8C2" w:rsidR="00CB3BBB" w:rsidRPr="00CB3BBB" w:rsidRDefault="00CB3BBB" w:rsidP="00CB3BBB">
      <w:pPr>
        <w:rPr>
          <w:rFonts w:eastAsia="Times New Roman" w:cs="Times New Roman"/>
          <w:szCs w:val="24"/>
        </w:rPr>
      </w:pPr>
      <w:r w:rsidRPr="00CB3BBB">
        <w:rPr>
          <w:rFonts w:eastAsia="Times New Roman" w:cs="Times New Roman"/>
          <w:szCs w:val="24"/>
        </w:rPr>
        <w:t xml:space="preserve">Penelitian oleh Vinay dan Rahman (2015), dengan judul </w:t>
      </w:r>
      <w:r w:rsidRPr="00CB3BBB">
        <w:rPr>
          <w:rFonts w:eastAsia="Times New Roman" w:cs="Times New Roman"/>
          <w:i/>
          <w:iCs/>
          <w:szCs w:val="24"/>
        </w:rPr>
        <w:t>“ARP Spoof Detection System using ICMP Protocol: An Active Approach”</w:t>
      </w:r>
      <w:r w:rsidRPr="00CB3BBB">
        <w:rPr>
          <w:rFonts w:eastAsia="Times New Roman" w:cs="Times New Roman"/>
          <w:szCs w:val="24"/>
        </w:rPr>
        <w:t xml:space="preserve"> menggunakan teknik deteksi aktif dengan cara meng-capture paket </w:t>
      </w:r>
      <w:r w:rsidRPr="00CB3BBB">
        <w:rPr>
          <w:rFonts w:eastAsia="Times New Roman" w:cs="Times New Roman"/>
          <w:i/>
          <w:iCs/>
          <w:szCs w:val="24"/>
        </w:rPr>
        <w:t>ARP</w:t>
      </w:r>
      <w:r w:rsidRPr="00CB3BBB">
        <w:rPr>
          <w:rFonts w:eastAsia="Times New Roman" w:cs="Times New Roman"/>
          <w:szCs w:val="24"/>
        </w:rPr>
        <w:t xml:space="preserve"> dan menyimpannya paket pertama ke dalam </w:t>
      </w:r>
      <w:r w:rsidRPr="00CB3BBB">
        <w:rPr>
          <w:rFonts w:eastAsia="Times New Roman" w:cs="Times New Roman"/>
          <w:i/>
          <w:iCs/>
          <w:szCs w:val="24"/>
        </w:rPr>
        <w:t>database</w:t>
      </w:r>
      <w:r w:rsidRPr="00CB3BBB">
        <w:rPr>
          <w:rFonts w:eastAsia="Times New Roman" w:cs="Times New Roman"/>
          <w:szCs w:val="24"/>
        </w:rPr>
        <w:t xml:space="preserve"> </w:t>
      </w:r>
      <w:r w:rsidRPr="00CB3BBB">
        <w:rPr>
          <w:rFonts w:eastAsia="Times New Roman" w:cs="Times New Roman"/>
          <w:i/>
          <w:iCs/>
          <w:szCs w:val="24"/>
        </w:rPr>
        <w:t>(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Ketika hasil capture paket </w:t>
      </w:r>
      <w:r w:rsidRPr="00CB3BBB">
        <w:rPr>
          <w:rFonts w:eastAsia="Times New Roman" w:cs="Times New Roman"/>
          <w:i/>
          <w:iCs/>
          <w:szCs w:val="24"/>
        </w:rPr>
        <w:t>ARP</w:t>
      </w:r>
      <w:r w:rsidRPr="00CB3BBB">
        <w:rPr>
          <w:rFonts w:eastAsia="Times New Roman" w:cs="Times New Roman"/>
          <w:szCs w:val="24"/>
        </w:rPr>
        <w:t xml:space="preserve"> berikutnya telah ada (telah disimpan ke </w:t>
      </w:r>
      <w:r w:rsidRPr="00CB3BBB">
        <w:rPr>
          <w:rFonts w:eastAsia="Times New Roman" w:cs="Times New Roman"/>
          <w:i/>
          <w:iCs/>
          <w:szCs w:val="24"/>
        </w:rPr>
        <w:t>database</w:t>
      </w:r>
      <w:r w:rsidRPr="00CB3BBB">
        <w:rPr>
          <w:rFonts w:eastAsia="Times New Roman" w:cs="Times New Roman"/>
          <w:szCs w:val="24"/>
        </w:rPr>
        <w:t xml:space="preserve"> sebelumnya) maka paket tersebut dinyatakan aman (</w:t>
      </w:r>
      <w:r w:rsidRPr="00CB3BBB">
        <w:rPr>
          <w:rFonts w:eastAsia="Times New Roman" w:cs="Times New Roman"/>
          <w:i/>
          <w:iCs/>
          <w:szCs w:val="24"/>
        </w:rPr>
        <w:t>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sama), namun jika yang sama hanya </w:t>
      </w:r>
      <w:r w:rsidRPr="00CB3BBB">
        <w:rPr>
          <w:rFonts w:eastAsia="Times New Roman" w:cs="Times New Roman"/>
          <w:i/>
          <w:iCs/>
          <w:szCs w:val="24"/>
        </w:rPr>
        <w:t>IP Address</w:t>
      </w:r>
      <w:r w:rsidRPr="00CB3BBB">
        <w:rPr>
          <w:rFonts w:eastAsia="Times New Roman" w:cs="Times New Roman"/>
          <w:szCs w:val="24"/>
        </w:rPr>
        <w:t xml:space="preserve"> yang sama maka </w:t>
      </w:r>
      <w:r w:rsidRPr="00CB3BBB">
        <w:rPr>
          <w:rFonts w:eastAsia="Times New Roman" w:cs="Times New Roman"/>
          <w:i/>
          <w:iCs/>
          <w:szCs w:val="24"/>
        </w:rPr>
        <w:t>IP</w:t>
      </w:r>
      <w:r w:rsidRPr="00CB3BBB">
        <w:rPr>
          <w:rFonts w:eastAsia="Times New Roman" w:cs="Times New Roman"/>
          <w:szCs w:val="24"/>
        </w:rPr>
        <w:t xml:space="preserve"> tersebut akan digunakan untuk melakukan pengiriman paket </w:t>
      </w:r>
      <w:r w:rsidRPr="00CB3BBB">
        <w:rPr>
          <w:rFonts w:eastAsia="Times New Roman" w:cs="Times New Roman"/>
          <w:i/>
          <w:iCs/>
          <w:szCs w:val="24"/>
        </w:rPr>
        <w:t>ICMP (Internet Control Messaege Protocol)</w:t>
      </w:r>
      <w:r w:rsidRPr="00CB3BBB">
        <w:rPr>
          <w:rFonts w:eastAsia="Times New Roman" w:cs="Times New Roman"/>
          <w:szCs w:val="24"/>
        </w:rPr>
        <w:t xml:space="preserve">. Jika </w:t>
      </w:r>
      <w:r w:rsidRPr="00CB3BBB">
        <w:rPr>
          <w:rFonts w:eastAsia="Times New Roman" w:cs="Times New Roman"/>
          <w:i/>
          <w:iCs/>
          <w:szCs w:val="24"/>
        </w:rPr>
        <w:t>IP packet routing (IP forwarding)</w:t>
      </w:r>
      <w:r w:rsidRPr="00CB3BBB">
        <w:rPr>
          <w:rFonts w:eastAsia="Times New Roman" w:cs="Times New Roman"/>
          <w:szCs w:val="24"/>
        </w:rPr>
        <w:t xml:space="preserve"> pada penyerang diaktifkan maka paket yang tadi dikirimkan ke penyerang akan diteruskan kembali oleh penyerang sesuai dengan </w:t>
      </w:r>
      <w:r w:rsidRPr="00CB3BBB">
        <w:rPr>
          <w:rFonts w:eastAsia="Times New Roman" w:cs="Times New Roman"/>
          <w:i/>
          <w:iCs/>
          <w:szCs w:val="24"/>
        </w:rPr>
        <w:t>IP Address</w:t>
      </w:r>
      <w:r w:rsidRPr="00CB3BBB">
        <w:rPr>
          <w:rFonts w:eastAsia="Times New Roman" w:cs="Times New Roman"/>
          <w:szCs w:val="24"/>
        </w:rPr>
        <w:t xml:space="preserve"> tujuan. Dari paket tersebut dapat dilakukan pencocokan paket pada </w:t>
      </w:r>
      <w:r w:rsidRPr="00CB3BBB">
        <w:rPr>
          <w:rFonts w:eastAsia="Times New Roman" w:cs="Times New Roman"/>
          <w:i/>
          <w:iCs/>
          <w:szCs w:val="24"/>
        </w:rPr>
        <w:t>layer</w:t>
      </w:r>
      <w:r w:rsidRPr="00CB3BBB">
        <w:rPr>
          <w:rFonts w:eastAsia="Times New Roman" w:cs="Times New Roman"/>
          <w:szCs w:val="24"/>
        </w:rPr>
        <w:t xml:space="preserve"> 2 dengan paket </w:t>
      </w:r>
      <w:r w:rsidRPr="00CB3BBB">
        <w:rPr>
          <w:rFonts w:eastAsia="Times New Roman" w:cs="Times New Roman"/>
          <w:i/>
          <w:iCs/>
          <w:szCs w:val="24"/>
        </w:rPr>
        <w:t>ARP</w:t>
      </w:r>
      <w:r w:rsidRPr="00CB3BBB">
        <w:rPr>
          <w:rFonts w:eastAsia="Times New Roman" w:cs="Times New Roman"/>
          <w:szCs w:val="24"/>
        </w:rPr>
        <w:t xml:space="preserve"> hasil </w:t>
      </w:r>
      <w:r w:rsidRPr="00CB3BBB">
        <w:rPr>
          <w:rFonts w:eastAsia="Times New Roman" w:cs="Times New Roman"/>
          <w:i/>
          <w:iCs/>
          <w:szCs w:val="24"/>
        </w:rPr>
        <w:t>capture</w:t>
      </w:r>
      <w:r w:rsidRPr="00CB3BBB">
        <w:rPr>
          <w:rFonts w:eastAsia="Times New Roman" w:cs="Times New Roman"/>
          <w:szCs w:val="24"/>
        </w:rPr>
        <w:t xml:space="preserve"> yang sebelumnya untuk memastikan apakah paket </w:t>
      </w:r>
      <w:r w:rsidRPr="00CB3BBB">
        <w:rPr>
          <w:rFonts w:eastAsia="Times New Roman" w:cs="Times New Roman"/>
          <w:i/>
          <w:iCs/>
          <w:szCs w:val="24"/>
        </w:rPr>
        <w:t>ARP</w:t>
      </w:r>
      <w:r w:rsidRPr="00CB3BBB">
        <w:rPr>
          <w:rFonts w:eastAsia="Times New Roman" w:cs="Times New Roman"/>
          <w:szCs w:val="24"/>
        </w:rPr>
        <w:t xml:space="preserve"> tersebut aman atau tidak. Namun hal ini dapat diatasi oleh penyerang dengan membuat </w:t>
      </w:r>
      <w:r w:rsidRPr="00CB3BBB">
        <w:rPr>
          <w:rFonts w:eastAsia="Times New Roman" w:cs="Times New Roman"/>
          <w:i/>
          <w:iCs/>
          <w:szCs w:val="24"/>
        </w:rPr>
        <w:t>firewall</w:t>
      </w:r>
      <w:r w:rsidRPr="00CB3BBB">
        <w:rPr>
          <w:rFonts w:eastAsia="Times New Roman" w:cs="Times New Roman"/>
          <w:szCs w:val="24"/>
        </w:rPr>
        <w:t xml:space="preserve"> untuk meblokir setiap paket </w:t>
      </w:r>
      <w:r w:rsidRPr="00CB3BBB">
        <w:rPr>
          <w:rFonts w:eastAsia="Times New Roman" w:cs="Times New Roman"/>
          <w:i/>
          <w:iCs/>
          <w:szCs w:val="24"/>
        </w:rPr>
        <w:t>ICMP</w:t>
      </w:r>
      <w:r w:rsidRPr="00CB3BBB">
        <w:rPr>
          <w:rFonts w:eastAsia="Times New Roman" w:cs="Times New Roman"/>
          <w:szCs w:val="24"/>
        </w:rPr>
        <w:t xml:space="preserve"> yang masuk.</w:t>
      </w:r>
      <w:r w:rsidR="00CD2B7F">
        <w:rPr>
          <w:rFonts w:eastAsia="Times New Roman" w:cs="Times New Roman"/>
          <w:szCs w:val="24"/>
        </w:rPr>
        <w:t xml:space="preserve"> Oleh karena itu peneliti tidak </w:t>
      </w:r>
      <w:r w:rsidRPr="00CB3BBB">
        <w:rPr>
          <w:rFonts w:eastAsia="Times New Roman" w:cs="Times New Roman"/>
          <w:szCs w:val="24"/>
        </w:rPr>
        <w:t xml:space="preserve">menggunakan paket </w:t>
      </w:r>
      <w:r w:rsidRPr="00CB3BBB">
        <w:rPr>
          <w:rFonts w:eastAsia="Times New Roman" w:cs="Times New Roman"/>
          <w:i/>
          <w:iCs/>
          <w:szCs w:val="24"/>
        </w:rPr>
        <w:t>ICMP</w:t>
      </w:r>
      <w:r w:rsidRPr="00CB3BBB">
        <w:rPr>
          <w:rFonts w:eastAsia="Times New Roman" w:cs="Times New Roman"/>
          <w:szCs w:val="24"/>
        </w:rPr>
        <w:t xml:space="preserve"> sebuagai parameter untuk deteksi namun berbagai macam parameter lainnya yang masih mungkin dapat digunakan.</w:t>
      </w:r>
    </w:p>
    <w:p w14:paraId="1B30F476" w14:textId="306CE052" w:rsidR="00CB3BBB" w:rsidRPr="00CB3BBB" w:rsidRDefault="00CB3BBB" w:rsidP="00CB3BBB">
      <w:pPr>
        <w:ind w:firstLine="567"/>
        <w:rPr>
          <w:rFonts w:eastAsia="Times New Roman" w:cs="Times New Roman"/>
          <w:szCs w:val="24"/>
        </w:rPr>
      </w:pPr>
      <w:r w:rsidRPr="00CB3BBB">
        <w:rPr>
          <w:rFonts w:eastAsia="Times New Roman" w:cs="Times New Roman"/>
          <w:szCs w:val="24"/>
        </w:rPr>
        <w:t xml:space="preserve">Kaur (2013) penah melakukan penelitian dengan judul </w:t>
      </w:r>
      <w:r w:rsidRPr="00CB3BBB">
        <w:rPr>
          <w:rFonts w:eastAsia="Times New Roman" w:cs="Times New Roman"/>
          <w:i/>
          <w:iCs/>
          <w:szCs w:val="24"/>
        </w:rPr>
        <w:t>“Detection and Prevention of ARP Cache Poisoning”</w:t>
      </w:r>
      <w:r w:rsidRPr="00CB3BBB">
        <w:rPr>
          <w:rFonts w:eastAsia="Times New Roman" w:cs="Times New Roman"/>
          <w:szCs w:val="24"/>
        </w:rPr>
        <w:t xml:space="preserve"> untuk mendeteksi dan mengatasi serangan </w:t>
      </w:r>
      <w:r w:rsidRPr="00CB3BBB">
        <w:rPr>
          <w:rFonts w:eastAsia="Times New Roman" w:cs="Times New Roman"/>
          <w:i/>
          <w:iCs/>
          <w:szCs w:val="24"/>
        </w:rPr>
        <w:t>ARP Spoofing (ARP Cache Poisoning)</w:t>
      </w:r>
      <w:r w:rsidRPr="00CB3BBB">
        <w:rPr>
          <w:rFonts w:eastAsia="Times New Roman" w:cs="Times New Roman"/>
          <w:szCs w:val="24"/>
        </w:rPr>
        <w:t xml:space="preserve"> dengan mendeteksi paket-paket yang mencurigakan dan ketika telah dipastikan ada yang melakukan serangan segera diambil tindakan dengan mengirimkan paket </w:t>
      </w:r>
      <w:r w:rsidRPr="00CB3BBB">
        <w:rPr>
          <w:rFonts w:eastAsia="Times New Roman" w:cs="Times New Roman"/>
          <w:i/>
          <w:iCs/>
          <w:szCs w:val="24"/>
        </w:rPr>
        <w:t>ARP Request</w:t>
      </w:r>
      <w:r w:rsidRPr="00CB3BBB">
        <w:rPr>
          <w:rFonts w:eastAsia="Times New Roman" w:cs="Times New Roman"/>
          <w:szCs w:val="24"/>
        </w:rPr>
        <w:t xml:space="preserve"> ke </w:t>
      </w:r>
      <w:r w:rsidRPr="00CB3BBB">
        <w:rPr>
          <w:rFonts w:eastAsia="Times New Roman" w:cs="Times New Roman"/>
          <w:i/>
          <w:iCs/>
          <w:szCs w:val="24"/>
        </w:rPr>
        <w:t>gateway</w:t>
      </w:r>
      <w:r w:rsidRPr="00CB3BBB">
        <w:rPr>
          <w:rFonts w:eastAsia="Times New Roman" w:cs="Times New Roman"/>
          <w:szCs w:val="24"/>
        </w:rPr>
        <w:t xml:space="preserve"> dengan tujuan untuk memperbaharui </w:t>
      </w:r>
      <w:r w:rsidRPr="00CB3BBB">
        <w:rPr>
          <w:rFonts w:eastAsia="Times New Roman" w:cs="Times New Roman"/>
          <w:i/>
          <w:iCs/>
          <w:szCs w:val="24"/>
        </w:rPr>
        <w:t>ARP Cache</w:t>
      </w:r>
      <w:r w:rsidRPr="00CB3BBB">
        <w:rPr>
          <w:rFonts w:eastAsia="Times New Roman" w:cs="Times New Roman"/>
          <w:szCs w:val="24"/>
        </w:rPr>
        <w:t xml:space="preserve">. Selain itu digunakan juga </w:t>
      </w:r>
      <w:r w:rsidRPr="00CB3BBB">
        <w:rPr>
          <w:rFonts w:eastAsia="Times New Roman" w:cs="Times New Roman"/>
          <w:i/>
          <w:iCs/>
          <w:szCs w:val="24"/>
        </w:rPr>
        <w:t>ICMP</w:t>
      </w:r>
      <w:r w:rsidRPr="00CB3BBB">
        <w:rPr>
          <w:rFonts w:eastAsia="Times New Roman" w:cs="Times New Roman"/>
          <w:szCs w:val="24"/>
        </w:rPr>
        <w:t xml:space="preserve"> (</w:t>
      </w:r>
      <w:r w:rsidRPr="00CB3BBB">
        <w:rPr>
          <w:rFonts w:eastAsia="Times New Roman" w:cs="Times New Roman"/>
          <w:i/>
          <w:iCs/>
          <w:szCs w:val="24"/>
        </w:rPr>
        <w:t>Internet Control Message Protocol</w:t>
      </w:r>
      <w:r w:rsidRPr="00CB3BBB">
        <w:rPr>
          <w:rFonts w:eastAsia="Times New Roman" w:cs="Times New Roman"/>
          <w:szCs w:val="24"/>
        </w:rPr>
        <w:t xml:space="preserve">) untuk melakukan pengecekan apakah penyerang meng-aktifkan fungsi </w:t>
      </w:r>
      <w:r w:rsidRPr="00CB3BBB">
        <w:rPr>
          <w:rFonts w:eastAsia="Times New Roman" w:cs="Times New Roman"/>
          <w:i/>
          <w:iCs/>
          <w:szCs w:val="24"/>
        </w:rPr>
        <w:t>IP Forwarding (IP Routing)</w:t>
      </w:r>
      <w:r w:rsidRPr="00CB3BBB">
        <w:rPr>
          <w:rFonts w:eastAsia="Times New Roman" w:cs="Times New Roman"/>
          <w:szCs w:val="24"/>
        </w:rPr>
        <w:t xml:space="preserve"> untuk meneruskan </w:t>
      </w:r>
      <w:r w:rsidRPr="00CB3BBB">
        <w:rPr>
          <w:rFonts w:eastAsia="Times New Roman" w:cs="Times New Roman"/>
          <w:szCs w:val="24"/>
        </w:rPr>
        <w:lastRenderedPageBreak/>
        <w:t xml:space="preserve">paket </w:t>
      </w:r>
      <w:r w:rsidRPr="00CB3BBB">
        <w:rPr>
          <w:rFonts w:eastAsia="Times New Roman" w:cs="Times New Roman"/>
          <w:i/>
          <w:iCs/>
          <w:szCs w:val="24"/>
        </w:rPr>
        <w:t>IP</w:t>
      </w:r>
      <w:r w:rsidR="00CD2B7F">
        <w:rPr>
          <w:rFonts w:eastAsia="Times New Roman" w:cs="Times New Roman"/>
          <w:i/>
          <w:iCs/>
          <w:szCs w:val="24"/>
        </w:rPr>
        <w:t>v4</w:t>
      </w:r>
      <w:r w:rsidRPr="00CB3BBB">
        <w:rPr>
          <w:rFonts w:eastAsia="Times New Roman" w:cs="Times New Roman"/>
          <w:szCs w:val="24"/>
        </w:rPr>
        <w:t xml:space="preserve"> pada tujuan. Berdasarkan penelitian tersebut peneliti akan menambakan fitur untuk melakukan penyimpanan hasil </w:t>
      </w:r>
      <w:r w:rsidRPr="00CB3BBB">
        <w:rPr>
          <w:rFonts w:eastAsia="Times New Roman" w:cs="Times New Roman"/>
          <w:i/>
          <w:iCs/>
          <w:szCs w:val="24"/>
        </w:rPr>
        <w:t xml:space="preserve">capture </w:t>
      </w:r>
      <w:r w:rsidRPr="00CB3BBB">
        <w:rPr>
          <w:rFonts w:eastAsia="Times New Roman" w:cs="Times New Roman"/>
          <w:szCs w:val="24"/>
        </w:rPr>
        <w:t>paket pada format yang umum digunakan seperti pcap dan pcapng agar lebih mudah untuk dianalisis oleh peneliti lain.</w:t>
      </w:r>
    </w:p>
    <w:p w14:paraId="401F1E78" w14:textId="77777777" w:rsidR="00CB3BBB" w:rsidRDefault="00CB3BBB" w:rsidP="00CB3BBB">
      <w:pPr>
        <w:ind w:firstLine="567"/>
        <w:rPr>
          <w:rFonts w:eastAsia="Times New Roman" w:cs="Times New Roman"/>
          <w:szCs w:val="24"/>
        </w:rPr>
      </w:pPr>
      <w:r w:rsidRPr="00CB3BBB">
        <w:rPr>
          <w:rFonts w:eastAsia="Times New Roman" w:cs="Times New Roman"/>
          <w:szCs w:val="24"/>
        </w:rPr>
        <w:t xml:space="preserve">Srinath dkk (2015) telah melakukan penelitian dengan judul </w:t>
      </w:r>
      <w:r w:rsidRPr="00CB3BBB">
        <w:rPr>
          <w:rFonts w:eastAsia="Times New Roman" w:cs="Times New Roman"/>
          <w:i/>
          <w:iCs/>
          <w:szCs w:val="24"/>
        </w:rPr>
        <w:t>“Detection and Prevention of ARP Spoofing using Centralized Server”</w:t>
      </w:r>
      <w:r w:rsidRPr="00CB3BBB">
        <w:rPr>
          <w:rFonts w:eastAsia="Times New Roman" w:cs="Times New Roman"/>
          <w:szCs w:val="24"/>
        </w:rPr>
        <w:t xml:space="preserve"> dengan menggunakan tiga model untuk mengatasi serangan </w:t>
      </w:r>
      <w:r w:rsidRPr="00CB3BBB">
        <w:rPr>
          <w:rFonts w:eastAsia="Times New Roman" w:cs="Times New Roman"/>
          <w:i/>
          <w:iCs/>
          <w:szCs w:val="24"/>
        </w:rPr>
        <w:t>ARP Spoofing</w:t>
      </w:r>
      <w:r w:rsidRPr="00CB3BBB">
        <w:rPr>
          <w:rFonts w:eastAsia="Times New Roman" w:cs="Times New Roman"/>
          <w:szCs w:val="24"/>
        </w:rPr>
        <w:t xml:space="preserve"> yaitu model perspektif komputer (</w:t>
      </w:r>
      <w:r w:rsidRPr="00CB3BBB">
        <w:rPr>
          <w:rFonts w:eastAsia="Times New Roman" w:cs="Times New Roman"/>
          <w:i/>
          <w:iCs/>
          <w:szCs w:val="24"/>
        </w:rPr>
        <w:t>host</w:t>
      </w:r>
      <w:r w:rsidRPr="00CB3BBB">
        <w:rPr>
          <w:rFonts w:eastAsia="Times New Roman" w:cs="Times New Roman"/>
          <w:szCs w:val="24"/>
        </w:rPr>
        <w:t xml:space="preserve">), perspektif </w:t>
      </w:r>
      <w:r w:rsidRPr="00CB3BBB">
        <w:rPr>
          <w:rFonts w:eastAsia="Times New Roman" w:cs="Times New Roman"/>
          <w:i/>
          <w:iCs/>
          <w:szCs w:val="24"/>
        </w:rPr>
        <w:t>server</w:t>
      </w:r>
      <w:r w:rsidRPr="00CB3BBB">
        <w:rPr>
          <w:rFonts w:eastAsia="Times New Roman" w:cs="Times New Roman"/>
          <w:szCs w:val="24"/>
        </w:rPr>
        <w:t xml:space="preserve">, dan otentikasi. Dimodel pertama setiap komputer mengirimkan informasi yang didapat setelah terhubung ke jaringan melalui </w:t>
      </w:r>
      <w:r w:rsidRPr="00CB3BBB">
        <w:rPr>
          <w:rFonts w:eastAsia="Times New Roman" w:cs="Times New Roman"/>
          <w:i/>
          <w:iCs/>
          <w:szCs w:val="24"/>
        </w:rPr>
        <w:t>DHCP</w:t>
      </w:r>
      <w:r w:rsidRPr="00CB3BBB">
        <w:rPr>
          <w:rFonts w:eastAsia="Times New Roman" w:cs="Times New Roman"/>
          <w:szCs w:val="24"/>
        </w:rPr>
        <w:t xml:space="preserve"> ke </w:t>
      </w:r>
      <w:r w:rsidRPr="00CB3BBB">
        <w:rPr>
          <w:rFonts w:eastAsia="Times New Roman" w:cs="Times New Roman"/>
          <w:i/>
          <w:iCs/>
          <w:szCs w:val="24"/>
        </w:rPr>
        <w:t>server</w:t>
      </w:r>
      <w:r w:rsidRPr="00CB3BBB">
        <w:rPr>
          <w:rFonts w:eastAsia="Times New Roman" w:cs="Times New Roman"/>
          <w:szCs w:val="24"/>
        </w:rPr>
        <w:t xml:space="preserve"> dan tugas </w:t>
      </w:r>
      <w:r w:rsidRPr="00CB3BBB">
        <w:rPr>
          <w:rFonts w:eastAsia="Times New Roman" w:cs="Times New Roman"/>
          <w:i/>
          <w:iCs/>
          <w:szCs w:val="24"/>
        </w:rPr>
        <w:t>server</w:t>
      </w:r>
      <w:r w:rsidRPr="00CB3BBB">
        <w:rPr>
          <w:rFonts w:eastAsia="Times New Roman" w:cs="Times New Roman"/>
          <w:szCs w:val="24"/>
        </w:rPr>
        <w:t xml:space="preserve"> adalah menyimpan informasi tersebut ke </w:t>
      </w:r>
      <w:r w:rsidRPr="00CB3BBB">
        <w:rPr>
          <w:rFonts w:eastAsia="Times New Roman" w:cs="Times New Roman"/>
          <w:i/>
          <w:iCs/>
          <w:szCs w:val="24"/>
        </w:rPr>
        <w:t>database</w:t>
      </w:r>
      <w:r w:rsidRPr="00CB3BBB">
        <w:rPr>
          <w:rFonts w:eastAsia="Times New Roman" w:cs="Times New Roman"/>
          <w:szCs w:val="24"/>
        </w:rPr>
        <w:t xml:space="preserve"> sekaligus melakukan pengecekan informasi. Informasi yang disimpan di </w:t>
      </w:r>
      <w:r w:rsidRPr="00CB3BBB">
        <w:rPr>
          <w:rFonts w:eastAsia="Times New Roman" w:cs="Times New Roman"/>
          <w:i/>
          <w:iCs/>
          <w:szCs w:val="24"/>
        </w:rPr>
        <w:t>database</w:t>
      </w:r>
      <w:r w:rsidRPr="00CB3BBB">
        <w:rPr>
          <w:rFonts w:eastAsia="Times New Roman" w:cs="Times New Roman"/>
          <w:szCs w:val="24"/>
        </w:rPr>
        <w:t xml:space="preserve"> dapat ditampilkan dengan menggunakan diagram agar mempermudah pembacaan. Sistem yang peneliti buat hanya digunakan di sisi </w:t>
      </w:r>
      <w:r w:rsidRPr="00CB3BBB">
        <w:rPr>
          <w:rFonts w:eastAsia="Times New Roman" w:cs="Times New Roman"/>
          <w:i/>
          <w:iCs/>
          <w:szCs w:val="24"/>
        </w:rPr>
        <w:t xml:space="preserve">client </w:t>
      </w:r>
      <w:r w:rsidRPr="00CB3BBB">
        <w:rPr>
          <w:rFonts w:eastAsia="Times New Roman" w:cs="Times New Roman"/>
          <w:szCs w:val="24"/>
        </w:rPr>
        <w:t xml:space="preserve">dengan alasan kebiasaan pengguna jaringan seperti </w:t>
      </w:r>
      <w:r w:rsidRPr="00CB3BBB">
        <w:rPr>
          <w:rFonts w:eastAsia="Times New Roman" w:cs="Times New Roman"/>
          <w:i/>
          <w:iCs/>
          <w:szCs w:val="24"/>
        </w:rPr>
        <w:t xml:space="preserve">wifi </w:t>
      </w:r>
      <w:r w:rsidRPr="00CB3BBB">
        <w:rPr>
          <w:rFonts w:eastAsia="Times New Roman" w:cs="Times New Roman"/>
          <w:szCs w:val="24"/>
        </w:rPr>
        <w:t>yang selalu berpindah-pindah (tidak hanya menggunakan satu jaringan).</w:t>
      </w:r>
    </w:p>
    <w:p w14:paraId="6741F61E" w14:textId="77777777" w:rsidR="00BE1902" w:rsidRDefault="00BE1902" w:rsidP="00BE1902">
      <w:pPr>
        <w:spacing w:before="10"/>
        <w:ind w:firstLine="0"/>
        <w:jc w:val="center"/>
        <w:rPr>
          <w:rFonts w:eastAsia="Times New Roman" w:cs="Times New Roman"/>
          <w:szCs w:val="24"/>
        </w:rPr>
      </w:pPr>
      <w:r>
        <w:rPr>
          <w:b/>
          <w:color w:val="1D1B11"/>
          <w:spacing w:val="-1"/>
        </w:rPr>
        <w:t>Tabel</w:t>
      </w:r>
      <w:r>
        <w:rPr>
          <w:b/>
          <w:color w:val="1D1B11"/>
        </w:rPr>
        <w:t xml:space="preserve"> 2.1 </w:t>
      </w:r>
      <w:r>
        <w:rPr>
          <w:color w:val="1D1B11"/>
          <w:spacing w:val="-1"/>
        </w:rPr>
        <w:t>Perbandingan</w:t>
      </w:r>
      <w:r>
        <w:rPr>
          <w:color w:val="1D1B11"/>
          <w:spacing w:val="2"/>
        </w:rPr>
        <w:t xml:space="preserve"> </w:t>
      </w:r>
      <w:r>
        <w:rPr>
          <w:color w:val="1D1B11"/>
          <w:spacing w:val="-1"/>
        </w:rPr>
        <w:t>Tinjauan</w:t>
      </w:r>
      <w:r>
        <w:rPr>
          <w:color w:val="1D1B11"/>
        </w:rPr>
        <w:t xml:space="preserve"> Pustaka</w:t>
      </w:r>
    </w:p>
    <w:tbl>
      <w:tblPr>
        <w:tblW w:w="9218" w:type="dxa"/>
        <w:jc w:val="center"/>
        <w:tblLayout w:type="fixed"/>
        <w:tblCellMar>
          <w:left w:w="0" w:type="dxa"/>
          <w:right w:w="0" w:type="dxa"/>
        </w:tblCellMar>
        <w:tblLook w:val="01E0" w:firstRow="1" w:lastRow="1" w:firstColumn="1" w:lastColumn="1" w:noHBand="0" w:noVBand="0"/>
      </w:tblPr>
      <w:tblGrid>
        <w:gridCol w:w="569"/>
        <w:gridCol w:w="2269"/>
        <w:gridCol w:w="1632"/>
        <w:gridCol w:w="1486"/>
        <w:gridCol w:w="3262"/>
      </w:tblGrid>
      <w:tr w:rsidR="00BE1902" w:rsidRPr="00BE1902" w14:paraId="1AE9ACD5" w14:textId="77777777" w:rsidTr="00BE1902">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688BD95A" w14:textId="77777777" w:rsidR="00BE1902" w:rsidRPr="00BE1902" w:rsidRDefault="00BE1902" w:rsidP="00BE1902">
            <w:pPr>
              <w:pStyle w:val="TableParagraph"/>
              <w:spacing w:line="360" w:lineRule="auto"/>
              <w:ind w:left="131"/>
              <w:rPr>
                <w:rFonts w:ascii="Times New Roman" w:eastAsia="Times New Roman" w:hAnsi="Times New Roman" w:cs="Times New Roman"/>
                <w:sz w:val="24"/>
                <w:szCs w:val="24"/>
              </w:rPr>
            </w:pPr>
            <w:r w:rsidRPr="00BE1902">
              <w:rPr>
                <w:rFonts w:ascii="Times New Roman" w:hAnsi="Times New Roman" w:cs="Times New Roman"/>
                <w:spacing w:val="-1"/>
                <w:sz w:val="24"/>
                <w:szCs w:val="24"/>
              </w:rPr>
              <w:t>No</w:t>
            </w:r>
          </w:p>
        </w:tc>
        <w:tc>
          <w:tcPr>
            <w:tcW w:w="2269" w:type="dxa"/>
            <w:tcBorders>
              <w:top w:val="single" w:sz="6" w:space="0" w:color="000000"/>
              <w:left w:val="single" w:sz="6" w:space="0" w:color="000000"/>
              <w:bottom w:val="single" w:sz="6" w:space="0" w:color="000000"/>
              <w:right w:val="single" w:sz="6" w:space="0" w:color="000000"/>
            </w:tcBorders>
            <w:hideMark/>
          </w:tcPr>
          <w:p w14:paraId="581E4695" w14:textId="77777777" w:rsidR="00BE1902" w:rsidRPr="00BE1902" w:rsidRDefault="00BE1902" w:rsidP="00BE1902">
            <w:pPr>
              <w:pStyle w:val="TableParagraph"/>
              <w:spacing w:line="360" w:lineRule="auto"/>
              <w:ind w:left="1"/>
              <w:jc w:val="center"/>
              <w:rPr>
                <w:rFonts w:ascii="Times New Roman" w:eastAsia="Times New Roman" w:hAnsi="Times New Roman" w:cs="Times New Roman"/>
                <w:sz w:val="24"/>
                <w:szCs w:val="24"/>
              </w:rPr>
            </w:pPr>
            <w:r w:rsidRPr="00BE1902">
              <w:rPr>
                <w:rFonts w:ascii="Times New Roman" w:hAnsi="Times New Roman" w:cs="Times New Roman"/>
                <w:sz w:val="24"/>
                <w:szCs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14:paraId="1C86A9C2" w14:textId="77777777" w:rsidR="00BE1902" w:rsidRPr="00BE1902" w:rsidRDefault="00BE1902" w:rsidP="00BE1902">
            <w:pPr>
              <w:pStyle w:val="TableParagraph"/>
              <w:spacing w:line="360" w:lineRule="auto"/>
              <w:ind w:left="455"/>
              <w:rPr>
                <w:rFonts w:ascii="Times New Roman" w:eastAsia="Times New Roman" w:hAnsi="Times New Roman" w:cs="Times New Roman"/>
                <w:sz w:val="24"/>
                <w:szCs w:val="24"/>
              </w:rPr>
            </w:pPr>
            <w:r w:rsidRPr="00BE1902">
              <w:rPr>
                <w:rFonts w:ascii="Times New Roman" w:hAnsi="Times New Roman" w:cs="Times New Roman"/>
                <w:spacing w:val="-1"/>
                <w:sz w:val="24"/>
                <w:szCs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14:paraId="752B32F7" w14:textId="77777777" w:rsidR="00BE1902" w:rsidRPr="00BE1902" w:rsidRDefault="00BE1902" w:rsidP="00BE1902">
            <w:pPr>
              <w:pStyle w:val="TableParagraph"/>
              <w:spacing w:line="360" w:lineRule="auto"/>
              <w:ind w:left="371"/>
              <w:rPr>
                <w:rFonts w:ascii="Times New Roman" w:eastAsia="Times New Roman" w:hAnsi="Times New Roman" w:cs="Times New Roman"/>
                <w:sz w:val="24"/>
                <w:szCs w:val="24"/>
              </w:rPr>
            </w:pPr>
            <w:r w:rsidRPr="00BE1902">
              <w:rPr>
                <w:rFonts w:ascii="Times New Roman" w:hAnsi="Times New Roman" w:cs="Times New Roman"/>
                <w:sz w:val="24"/>
                <w:szCs w:val="24"/>
              </w:rPr>
              <w:t>Metode</w:t>
            </w:r>
          </w:p>
        </w:tc>
        <w:tc>
          <w:tcPr>
            <w:tcW w:w="3262" w:type="dxa"/>
            <w:tcBorders>
              <w:top w:val="single" w:sz="6" w:space="0" w:color="000000"/>
              <w:left w:val="single" w:sz="6" w:space="0" w:color="000000"/>
              <w:bottom w:val="single" w:sz="6" w:space="0" w:color="000000"/>
              <w:right w:val="single" w:sz="6" w:space="0" w:color="000000"/>
            </w:tcBorders>
            <w:hideMark/>
          </w:tcPr>
          <w:p w14:paraId="154F367A" w14:textId="77777777" w:rsidR="00BE1902" w:rsidRPr="00BE1902" w:rsidRDefault="00BE1902" w:rsidP="00BE1902">
            <w:pPr>
              <w:pStyle w:val="TableParagraph"/>
              <w:spacing w:line="360" w:lineRule="auto"/>
              <w:ind w:left="728"/>
              <w:rPr>
                <w:rFonts w:ascii="Times New Roman" w:eastAsia="Times New Roman" w:hAnsi="Times New Roman" w:cs="Times New Roman"/>
                <w:sz w:val="24"/>
                <w:szCs w:val="24"/>
              </w:rPr>
            </w:pPr>
            <w:r w:rsidRPr="00BE1902">
              <w:rPr>
                <w:rFonts w:ascii="Times New Roman" w:hAnsi="Times New Roman" w:cs="Times New Roman"/>
                <w:spacing w:val="-1"/>
                <w:sz w:val="24"/>
                <w:szCs w:val="24"/>
              </w:rPr>
              <w:t>Hasil/</w:t>
            </w:r>
            <w:r w:rsidRPr="00BE1902">
              <w:rPr>
                <w:rFonts w:ascii="Times New Roman" w:hAnsi="Times New Roman" w:cs="Times New Roman"/>
                <w:sz w:val="24"/>
                <w:szCs w:val="24"/>
              </w:rPr>
              <w:t xml:space="preserve"> </w:t>
            </w:r>
            <w:r w:rsidRPr="00BE1902">
              <w:rPr>
                <w:rFonts w:ascii="Times New Roman" w:hAnsi="Times New Roman" w:cs="Times New Roman"/>
                <w:spacing w:val="-1"/>
                <w:sz w:val="24"/>
                <w:szCs w:val="24"/>
              </w:rPr>
              <w:t>Kesimpulan</w:t>
            </w:r>
          </w:p>
        </w:tc>
      </w:tr>
      <w:tr w:rsidR="00BE1902" w:rsidRPr="00BE1902" w14:paraId="1F63BB80" w14:textId="77777777" w:rsidTr="00BE1902">
        <w:trPr>
          <w:trHeight w:hRule="exact" w:val="1599"/>
          <w:jc w:val="center"/>
        </w:trPr>
        <w:tc>
          <w:tcPr>
            <w:tcW w:w="569" w:type="dxa"/>
            <w:tcBorders>
              <w:top w:val="single" w:sz="6" w:space="0" w:color="000000"/>
              <w:left w:val="single" w:sz="6" w:space="0" w:color="000000"/>
              <w:bottom w:val="single" w:sz="6" w:space="0" w:color="000000"/>
              <w:right w:val="single" w:sz="6" w:space="0" w:color="000000"/>
            </w:tcBorders>
            <w:hideMark/>
          </w:tcPr>
          <w:p w14:paraId="119817F0" w14:textId="4B513910"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1</w:t>
            </w:r>
          </w:p>
        </w:tc>
        <w:tc>
          <w:tcPr>
            <w:tcW w:w="2269" w:type="dxa"/>
            <w:tcBorders>
              <w:top w:val="single" w:sz="6" w:space="0" w:color="000000"/>
              <w:left w:val="single" w:sz="6" w:space="0" w:color="000000"/>
              <w:bottom w:val="single" w:sz="6" w:space="0" w:color="000000"/>
              <w:right w:val="single" w:sz="6" w:space="0" w:color="000000"/>
            </w:tcBorders>
            <w:hideMark/>
          </w:tcPr>
          <w:p w14:paraId="12DAFA47" w14:textId="5285CC1E" w:rsidR="00BE1902" w:rsidRPr="00BE1902" w:rsidRDefault="00BE1902" w:rsidP="00BE1902">
            <w:pPr>
              <w:pStyle w:val="TableParagraph"/>
              <w:tabs>
                <w:tab w:val="left" w:pos="1088"/>
                <w:tab w:val="left" w:pos="1220"/>
                <w:tab w:val="left" w:pos="1513"/>
              </w:tabs>
              <w:spacing w:line="360" w:lineRule="auto"/>
              <w:ind w:left="102" w:right="100"/>
              <w:rPr>
                <w:rFonts w:ascii="Times New Roman" w:eastAsia="Times New Roman" w:hAnsi="Times New Roman" w:cs="Times New Roman"/>
                <w:sz w:val="24"/>
                <w:szCs w:val="24"/>
              </w:rPr>
            </w:pPr>
            <w:r w:rsidRPr="00BE1902">
              <w:rPr>
                <w:rFonts w:ascii="Times New Roman" w:hAnsi="Times New Roman" w:cs="Times New Roman"/>
                <w:i/>
                <w:iCs/>
                <w:sz w:val="24"/>
                <w:szCs w:val="24"/>
              </w:rPr>
              <w:t>ARP Spoof Detection System using ICMP Protocol: An Active Approach</w:t>
            </w:r>
          </w:p>
        </w:tc>
        <w:tc>
          <w:tcPr>
            <w:tcW w:w="1632" w:type="dxa"/>
            <w:tcBorders>
              <w:top w:val="single" w:sz="6" w:space="0" w:color="000000"/>
              <w:left w:val="single" w:sz="6" w:space="0" w:color="000000"/>
              <w:bottom w:val="single" w:sz="6" w:space="0" w:color="000000"/>
              <w:right w:val="single" w:sz="6" w:space="0" w:color="000000"/>
            </w:tcBorders>
            <w:hideMark/>
          </w:tcPr>
          <w:p w14:paraId="6901A1F8" w14:textId="4AB94220" w:rsidR="00BE1902" w:rsidRPr="00BE1902" w:rsidRDefault="00BE1902" w:rsidP="00BE1902">
            <w:pPr>
              <w:pStyle w:val="TableParagraph"/>
              <w:spacing w:before="2"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Vinay K. R. dan T. R. Mahibur Rahman</w:t>
            </w:r>
          </w:p>
        </w:tc>
        <w:tc>
          <w:tcPr>
            <w:tcW w:w="1486" w:type="dxa"/>
            <w:tcBorders>
              <w:top w:val="single" w:sz="6" w:space="0" w:color="000000"/>
              <w:left w:val="single" w:sz="6" w:space="0" w:color="000000"/>
              <w:bottom w:val="single" w:sz="6" w:space="0" w:color="000000"/>
              <w:right w:val="single" w:sz="6" w:space="0" w:color="000000"/>
            </w:tcBorders>
            <w:hideMark/>
          </w:tcPr>
          <w:p w14:paraId="7EAF892C" w14:textId="3D42F4C4" w:rsidR="00BE1902" w:rsidRPr="00BE1902" w:rsidRDefault="00BE1902" w:rsidP="00BE1902">
            <w:pPr>
              <w:pStyle w:val="TableParagraph"/>
              <w:spacing w:line="360" w:lineRule="auto"/>
              <w:ind w:left="102" w:right="423"/>
              <w:rPr>
                <w:rFonts w:ascii="Times New Roman" w:eastAsia="Times New Roman" w:hAnsi="Times New Roman" w:cs="Times New Roman"/>
                <w:sz w:val="24"/>
                <w:szCs w:val="24"/>
              </w:rPr>
            </w:pPr>
            <w:r w:rsidRPr="00BE1902">
              <w:rPr>
                <w:rFonts w:ascii="Times New Roman" w:hAnsi="Times New Roman" w:cs="Times New Roman"/>
                <w:i/>
                <w:iCs/>
                <w:sz w:val="24"/>
                <w:szCs w:val="24"/>
              </w:rPr>
              <w:t>ICMP Modul</w:t>
            </w:r>
          </w:p>
        </w:tc>
        <w:tc>
          <w:tcPr>
            <w:tcW w:w="3262" w:type="dxa"/>
            <w:tcBorders>
              <w:top w:val="single" w:sz="6" w:space="0" w:color="000000"/>
              <w:left w:val="single" w:sz="6" w:space="0" w:color="000000"/>
              <w:bottom w:val="single" w:sz="6" w:space="0" w:color="000000"/>
              <w:right w:val="single" w:sz="6" w:space="0" w:color="000000"/>
            </w:tcBorders>
            <w:hideMark/>
          </w:tcPr>
          <w:p w14:paraId="2F2E5446" w14:textId="51A1FFE4"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Tiknik ini juga dapat mendeteksi IP dan MAC Address yang asli (Correct Address) selain itu teknik ini cukup simple dan effisien.</w:t>
            </w:r>
          </w:p>
        </w:tc>
      </w:tr>
      <w:tr w:rsidR="00BE1902" w:rsidRPr="00BE1902" w14:paraId="6CF3CC85" w14:textId="77777777" w:rsidTr="00BE1902">
        <w:trPr>
          <w:trHeight w:hRule="exact" w:val="1140"/>
          <w:jc w:val="center"/>
        </w:trPr>
        <w:tc>
          <w:tcPr>
            <w:tcW w:w="569" w:type="dxa"/>
            <w:tcBorders>
              <w:top w:val="single" w:sz="6" w:space="0" w:color="000000"/>
              <w:left w:val="single" w:sz="6" w:space="0" w:color="000000"/>
              <w:bottom w:val="single" w:sz="6" w:space="0" w:color="000000"/>
              <w:right w:val="single" w:sz="6" w:space="0" w:color="000000"/>
            </w:tcBorders>
            <w:hideMark/>
          </w:tcPr>
          <w:p w14:paraId="501CEE92" w14:textId="181B39D8"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2</w:t>
            </w:r>
          </w:p>
        </w:tc>
        <w:tc>
          <w:tcPr>
            <w:tcW w:w="2269" w:type="dxa"/>
            <w:tcBorders>
              <w:top w:val="single" w:sz="6" w:space="0" w:color="000000"/>
              <w:left w:val="single" w:sz="6" w:space="0" w:color="000000"/>
              <w:bottom w:val="single" w:sz="6" w:space="0" w:color="000000"/>
              <w:right w:val="single" w:sz="6" w:space="0" w:color="000000"/>
            </w:tcBorders>
            <w:hideMark/>
          </w:tcPr>
          <w:p w14:paraId="00F9456A" w14:textId="3BB87EFD" w:rsidR="00BE1902" w:rsidRPr="00BE1902" w:rsidRDefault="00BE1902" w:rsidP="00BE1902">
            <w:pPr>
              <w:pStyle w:val="TableParagraph"/>
              <w:tabs>
                <w:tab w:val="left" w:pos="1155"/>
                <w:tab w:val="left" w:pos="1498"/>
              </w:tabs>
              <w:spacing w:line="360" w:lineRule="auto"/>
              <w:ind w:left="102" w:right="101"/>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Cache Poisoning</w:t>
            </w:r>
          </w:p>
        </w:tc>
        <w:tc>
          <w:tcPr>
            <w:tcW w:w="1632" w:type="dxa"/>
            <w:tcBorders>
              <w:top w:val="single" w:sz="6" w:space="0" w:color="000000"/>
              <w:left w:val="single" w:sz="6" w:space="0" w:color="000000"/>
              <w:bottom w:val="single" w:sz="6" w:space="0" w:color="000000"/>
              <w:right w:val="single" w:sz="6" w:space="0" w:color="000000"/>
            </w:tcBorders>
            <w:hideMark/>
          </w:tcPr>
          <w:p w14:paraId="75E895F9" w14:textId="1E0ED7B6"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Inderjeet Kaur</w:t>
            </w:r>
          </w:p>
        </w:tc>
        <w:tc>
          <w:tcPr>
            <w:tcW w:w="1486" w:type="dxa"/>
            <w:tcBorders>
              <w:top w:val="single" w:sz="6" w:space="0" w:color="000000"/>
              <w:left w:val="single" w:sz="6" w:space="0" w:color="000000"/>
              <w:bottom w:val="single" w:sz="6" w:space="0" w:color="000000"/>
              <w:right w:val="single" w:sz="6" w:space="0" w:color="000000"/>
            </w:tcBorders>
            <w:hideMark/>
          </w:tcPr>
          <w:p w14:paraId="76CE6093" w14:textId="62C3D191" w:rsidR="00BE1902" w:rsidRPr="00BE1902" w:rsidRDefault="00BE1902" w:rsidP="00BE1902">
            <w:pPr>
              <w:pStyle w:val="TableParagraph"/>
              <w:spacing w:line="360" w:lineRule="auto"/>
              <w:ind w:left="102" w:right="384"/>
              <w:rPr>
                <w:rFonts w:ascii="Times New Roman" w:eastAsia="Times New Roman" w:hAnsi="Times New Roman" w:cs="Times New Roman"/>
                <w:sz w:val="24"/>
                <w:szCs w:val="24"/>
              </w:rPr>
            </w:pPr>
            <w:r w:rsidRPr="00BE1902">
              <w:rPr>
                <w:rFonts w:ascii="Times New Roman" w:hAnsi="Times New Roman" w:cs="Times New Roman"/>
                <w:i/>
                <w:iCs/>
                <w:sz w:val="24"/>
                <w:szCs w:val="24"/>
              </w:rPr>
              <w:t>ARP dan ICMP</w:t>
            </w:r>
          </w:p>
        </w:tc>
        <w:tc>
          <w:tcPr>
            <w:tcW w:w="3262" w:type="dxa"/>
            <w:tcBorders>
              <w:top w:val="single" w:sz="6" w:space="0" w:color="000000"/>
              <w:left w:val="single" w:sz="6" w:space="0" w:color="000000"/>
              <w:bottom w:val="single" w:sz="6" w:space="0" w:color="000000"/>
              <w:right w:val="single" w:sz="6" w:space="0" w:color="000000"/>
            </w:tcBorders>
            <w:hideMark/>
          </w:tcPr>
          <w:p w14:paraId="665BDB2A" w14:textId="24B7567F"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Metode ini cukup efisian untuk mendeteksi dan mengatasi ARP Cache Poisoning.</w:t>
            </w:r>
          </w:p>
        </w:tc>
      </w:tr>
      <w:tr w:rsidR="00BE1902" w:rsidRPr="00BE1902" w14:paraId="0B5DA10B" w14:textId="77777777" w:rsidTr="00650684">
        <w:trPr>
          <w:trHeight w:hRule="exact" w:val="1978"/>
          <w:jc w:val="center"/>
        </w:trPr>
        <w:tc>
          <w:tcPr>
            <w:tcW w:w="569" w:type="dxa"/>
            <w:tcBorders>
              <w:top w:val="single" w:sz="6" w:space="0" w:color="000000"/>
              <w:left w:val="single" w:sz="6" w:space="0" w:color="000000"/>
              <w:bottom w:val="single" w:sz="6" w:space="0" w:color="000000"/>
              <w:right w:val="single" w:sz="6" w:space="0" w:color="000000"/>
            </w:tcBorders>
            <w:hideMark/>
          </w:tcPr>
          <w:p w14:paraId="5FFA0A98" w14:textId="6556022F"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3</w:t>
            </w:r>
          </w:p>
        </w:tc>
        <w:tc>
          <w:tcPr>
            <w:tcW w:w="2269" w:type="dxa"/>
            <w:tcBorders>
              <w:top w:val="single" w:sz="6" w:space="0" w:color="000000"/>
              <w:left w:val="single" w:sz="6" w:space="0" w:color="000000"/>
              <w:bottom w:val="single" w:sz="6" w:space="0" w:color="000000"/>
              <w:right w:val="single" w:sz="6" w:space="0" w:color="000000"/>
            </w:tcBorders>
            <w:hideMark/>
          </w:tcPr>
          <w:p w14:paraId="167541DD" w14:textId="76E3BEE8"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Spoofing using Centralized Server</w:t>
            </w:r>
          </w:p>
        </w:tc>
        <w:tc>
          <w:tcPr>
            <w:tcW w:w="1632" w:type="dxa"/>
            <w:tcBorders>
              <w:top w:val="single" w:sz="6" w:space="0" w:color="000000"/>
              <w:left w:val="single" w:sz="6" w:space="0" w:color="000000"/>
              <w:bottom w:val="single" w:sz="6" w:space="0" w:color="000000"/>
              <w:right w:val="single" w:sz="6" w:space="0" w:color="000000"/>
            </w:tcBorders>
            <w:hideMark/>
          </w:tcPr>
          <w:p w14:paraId="2B6C6A31" w14:textId="4C9457AA"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D. Srinath, S. Panimalar, A. Jerrin Simla dan J. Deepa</w:t>
            </w:r>
          </w:p>
        </w:tc>
        <w:tc>
          <w:tcPr>
            <w:tcW w:w="1486" w:type="dxa"/>
            <w:tcBorders>
              <w:top w:val="single" w:sz="6" w:space="0" w:color="000000"/>
              <w:left w:val="single" w:sz="6" w:space="0" w:color="000000"/>
              <w:bottom w:val="single" w:sz="6" w:space="0" w:color="000000"/>
              <w:right w:val="single" w:sz="6" w:space="0" w:color="000000"/>
            </w:tcBorders>
            <w:hideMark/>
          </w:tcPr>
          <w:p w14:paraId="7932A866" w14:textId="35FB566B" w:rsidR="00BE1902" w:rsidRPr="00BE1902" w:rsidRDefault="00BE1902" w:rsidP="00BE1902">
            <w:pPr>
              <w:pStyle w:val="TableParagraph"/>
              <w:spacing w:line="360" w:lineRule="auto"/>
              <w:ind w:left="102" w:right="465"/>
              <w:rPr>
                <w:rFonts w:ascii="Times New Roman" w:eastAsia="Times New Roman" w:hAnsi="Times New Roman" w:cs="Times New Roman"/>
                <w:sz w:val="24"/>
                <w:szCs w:val="24"/>
              </w:rPr>
            </w:pPr>
            <w:r w:rsidRPr="00BE1902">
              <w:rPr>
                <w:rFonts w:ascii="Times New Roman" w:hAnsi="Times New Roman" w:cs="Times New Roman"/>
                <w:i/>
                <w:iCs/>
                <w:sz w:val="24"/>
                <w:szCs w:val="24"/>
              </w:rPr>
              <w:t>Centralized Server</w:t>
            </w:r>
          </w:p>
        </w:tc>
        <w:tc>
          <w:tcPr>
            <w:tcW w:w="3262" w:type="dxa"/>
            <w:tcBorders>
              <w:top w:val="single" w:sz="6" w:space="0" w:color="000000"/>
              <w:left w:val="single" w:sz="6" w:space="0" w:color="000000"/>
              <w:bottom w:val="single" w:sz="6" w:space="0" w:color="000000"/>
              <w:right w:val="single" w:sz="6" w:space="0" w:color="000000"/>
            </w:tcBorders>
            <w:hideMark/>
          </w:tcPr>
          <w:p w14:paraId="27733FA7" w14:textId="58C77AA2"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sz w:val="24"/>
                <w:szCs w:val="24"/>
              </w:rPr>
              <w:t>Metode ini cukup baik digunakan untuk mengatasi ARP Spoofing selain itu dapat pula digunakan untuk mengatasi IP Spoofing.</w:t>
            </w:r>
          </w:p>
        </w:tc>
      </w:tr>
    </w:tbl>
    <w:p w14:paraId="7E4C6A52" w14:textId="77777777" w:rsidR="00650684" w:rsidRDefault="00650684" w:rsidP="00650684">
      <w:pPr>
        <w:jc w:val="left"/>
        <w:rPr>
          <w:rFonts w:eastAsia="Times New Roman" w:cs="Times New Roman"/>
          <w:color w:val="000000"/>
          <w:szCs w:val="24"/>
        </w:rPr>
      </w:pPr>
    </w:p>
    <w:p w14:paraId="799F77BC" w14:textId="77777777" w:rsidR="00650684" w:rsidRPr="00650684" w:rsidRDefault="00650684" w:rsidP="00650684">
      <w:pPr>
        <w:rPr>
          <w:rFonts w:eastAsia="Times New Roman" w:cs="Times New Roman"/>
          <w:szCs w:val="24"/>
        </w:rPr>
      </w:pPr>
      <w:r w:rsidRPr="00650684">
        <w:rPr>
          <w:rFonts w:eastAsia="Times New Roman" w:cs="Times New Roman"/>
          <w:color w:val="000000"/>
          <w:szCs w:val="24"/>
        </w:rPr>
        <w:t xml:space="preserve">Seperti terlihat pada table 2.1. perbedaan dari ketiga referensi dengan judul yang diangkat oleh penulis terletak pada metode yang digunakan, masing-masing </w:t>
      </w:r>
      <w:r w:rsidRPr="00650684">
        <w:rPr>
          <w:rFonts w:eastAsia="Times New Roman" w:cs="Times New Roman"/>
          <w:color w:val="000000"/>
          <w:szCs w:val="24"/>
        </w:rPr>
        <w:lastRenderedPageBreak/>
        <w:t>metode memiliki keunggulannya masing-mas</w:t>
      </w:r>
      <w:bookmarkStart w:id="17" w:name="_GoBack"/>
      <w:bookmarkEnd w:id="17"/>
      <w:r w:rsidRPr="00650684">
        <w:rPr>
          <w:rFonts w:eastAsia="Times New Roman" w:cs="Times New Roman"/>
          <w:color w:val="000000"/>
          <w:szCs w:val="24"/>
        </w:rPr>
        <w:t>ing. Peneliti akan menggunakan beberapa keunggulan dari masing-masing referensi dan menambahkan beberapa metode untuk meingkatkan kemampuan dari sistem pendeteksi serangan pada penelitian ini.</w:t>
      </w:r>
    </w:p>
    <w:p w14:paraId="53C58294" w14:textId="77777777" w:rsidR="009B042A" w:rsidRDefault="009B042A" w:rsidP="00650684">
      <w:pPr>
        <w:ind w:firstLine="0"/>
        <w:rPr>
          <w:sz w:val="23"/>
          <w:szCs w:val="23"/>
        </w:rPr>
      </w:pPr>
    </w:p>
    <w:p w14:paraId="421605D9" w14:textId="4BA53FFF" w:rsidR="00AC1BEA" w:rsidRDefault="00AC1BEA" w:rsidP="00F5705C">
      <w:pPr>
        <w:pStyle w:val="Heading2"/>
      </w:pPr>
      <w:r>
        <w:t>Dasar Teori</w:t>
      </w:r>
    </w:p>
    <w:p w14:paraId="3F08C993" w14:textId="77777777" w:rsidR="00A36D16" w:rsidRDefault="00A36D16" w:rsidP="00AC1BEA">
      <w:pPr>
        <w:pStyle w:val="Heading3"/>
      </w:pPr>
      <w:bookmarkStart w:id="18" w:name="_Toc461058896"/>
      <w:r>
        <w:t>Sistem</w:t>
      </w:r>
      <w:bookmarkEnd w:id="18"/>
    </w:p>
    <w:p w14:paraId="14E2F0AA" w14:textId="1AFC46A9" w:rsidR="00A36D16" w:rsidRDefault="00A36D16" w:rsidP="003F0B68">
      <w:r>
        <w:t>Sistem</w:t>
      </w:r>
      <w:r>
        <w:rPr>
          <w:spacing w:val="26"/>
        </w:rPr>
        <w:t xml:space="preserve"> </w:t>
      </w:r>
      <w:r>
        <w:t>adalah</w:t>
      </w:r>
      <w:r>
        <w:rPr>
          <w:spacing w:val="26"/>
        </w:rPr>
        <w:t xml:space="preserve"> </w:t>
      </w:r>
      <w:r>
        <w:t>sekumpulan</w:t>
      </w:r>
      <w:r>
        <w:rPr>
          <w:spacing w:val="26"/>
        </w:rPr>
        <w:t xml:space="preserve"> </w:t>
      </w:r>
      <w:r>
        <w:t>elemen</w:t>
      </w:r>
      <w:r>
        <w:rPr>
          <w:spacing w:val="31"/>
        </w:rPr>
        <w:t xml:space="preserve"> </w:t>
      </w:r>
      <w:r>
        <w:t>yang</w:t>
      </w:r>
      <w:r>
        <w:rPr>
          <w:spacing w:val="24"/>
        </w:rPr>
        <w:t xml:space="preserve"> </w:t>
      </w:r>
      <w:r>
        <w:t>saling</w:t>
      </w:r>
      <w:r w:rsidR="00913167">
        <w:t xml:space="preserve"> </w:t>
      </w:r>
      <w:r>
        <w:t>terkait</w:t>
      </w:r>
      <w:r>
        <w:rPr>
          <w:spacing w:val="26"/>
        </w:rPr>
        <w:t xml:space="preserve"> </w:t>
      </w:r>
      <w:r>
        <w:t>atau</w:t>
      </w:r>
      <w:r>
        <w:rPr>
          <w:spacing w:val="26"/>
        </w:rPr>
        <w:t xml:space="preserve"> </w:t>
      </w:r>
      <w:r>
        <w:t>terp</w:t>
      </w:r>
      <w:r w:rsidR="0096291C">
        <w:t>a</w:t>
      </w:r>
      <w:r>
        <w:t>du</w:t>
      </w:r>
      <w:r>
        <w:rPr>
          <w:spacing w:val="31"/>
        </w:rPr>
        <w:t xml:space="preserve"> </w:t>
      </w:r>
      <w:r>
        <w:t>yang</w:t>
      </w:r>
      <w:r>
        <w:rPr>
          <w:spacing w:val="24"/>
        </w:rPr>
        <w:t xml:space="preserve"> </w:t>
      </w:r>
      <w:r>
        <w:t>dimaksudkan</w:t>
      </w:r>
      <w:r>
        <w:rPr>
          <w:spacing w:val="71"/>
        </w:rPr>
        <w:t xml:space="preserve"> </w:t>
      </w:r>
      <w:r>
        <w:t>untuk</w:t>
      </w:r>
      <w:r>
        <w:rPr>
          <w:spacing w:val="40"/>
        </w:rPr>
        <w:t xml:space="preserve"> </w:t>
      </w:r>
      <w:r>
        <w:t>mencapai</w:t>
      </w:r>
      <w:r>
        <w:rPr>
          <w:spacing w:val="41"/>
        </w:rPr>
        <w:t xml:space="preserve"> </w:t>
      </w:r>
      <w:r>
        <w:t>suatu</w:t>
      </w:r>
      <w:r>
        <w:rPr>
          <w:spacing w:val="40"/>
        </w:rPr>
        <w:t xml:space="preserve"> </w:t>
      </w:r>
      <w:r>
        <w:t>kesatuan</w:t>
      </w:r>
      <w:r>
        <w:rPr>
          <w:spacing w:val="45"/>
        </w:rPr>
        <w:t xml:space="preserve"> </w:t>
      </w:r>
      <w:r>
        <w:t>yang</w:t>
      </w:r>
      <w:r>
        <w:rPr>
          <w:spacing w:val="38"/>
        </w:rPr>
        <w:t xml:space="preserve"> </w:t>
      </w:r>
      <w:r>
        <w:t>terdiri</w:t>
      </w:r>
      <w:r>
        <w:rPr>
          <w:spacing w:val="41"/>
        </w:rPr>
        <w:t xml:space="preserve"> </w:t>
      </w:r>
      <w:r>
        <w:t>dari</w:t>
      </w:r>
      <w:r>
        <w:rPr>
          <w:spacing w:val="41"/>
        </w:rPr>
        <w:t xml:space="preserve"> </w:t>
      </w:r>
      <w:r>
        <w:t>dua</w:t>
      </w:r>
      <w:r>
        <w:rPr>
          <w:spacing w:val="39"/>
        </w:rPr>
        <w:t xml:space="preserve"> </w:t>
      </w:r>
      <w:r>
        <w:t>atau</w:t>
      </w:r>
      <w:r>
        <w:rPr>
          <w:spacing w:val="40"/>
        </w:rPr>
        <w:t xml:space="preserve"> </w:t>
      </w:r>
      <w:r>
        <w:t>lebih</w:t>
      </w:r>
      <w:r>
        <w:rPr>
          <w:spacing w:val="40"/>
        </w:rPr>
        <w:t xml:space="preserve"> </w:t>
      </w:r>
      <w:r>
        <w:t>komponen</w:t>
      </w:r>
      <w:r>
        <w:rPr>
          <w:spacing w:val="40"/>
        </w:rPr>
        <w:t xml:space="preserve"> </w:t>
      </w:r>
      <w:r>
        <w:t>atau</w:t>
      </w:r>
      <w:r>
        <w:rPr>
          <w:spacing w:val="40"/>
        </w:rPr>
        <w:t xml:space="preserve"> </w:t>
      </w:r>
      <w:r>
        <w:t>subsistem</w:t>
      </w:r>
      <w:r>
        <w:rPr>
          <w:spacing w:val="81"/>
        </w:rPr>
        <w:t xml:space="preserve"> </w:t>
      </w:r>
      <w:r>
        <w:t>yang</w:t>
      </w:r>
      <w:r>
        <w:rPr>
          <w:spacing w:val="-3"/>
        </w:rPr>
        <w:t xml:space="preserve"> </w:t>
      </w:r>
      <w:r>
        <w:t>berinteraksi untuk mencapai suatu tujuan</w:t>
      </w:r>
      <w:r>
        <w:rPr>
          <w:spacing w:val="2"/>
        </w:rPr>
        <w:t xml:space="preserve"> </w:t>
      </w:r>
      <w:r w:rsidR="00C862AC">
        <w:fldChar w:fldCharType="begin" w:fldLock="1"/>
      </w:r>
      <w:r w:rsidR="00C862AC">
        <w:instrText>ADDIN CSL_CITATION { "citationItems" : [ { "id" : "ITEM-1", "itemData" : { "abstract" : "Mustakini, Jogiyanto Hartono", "author" : [ { "dropping-particle" : "", "family" : "Jogiyanto", "given" : "Hartono Mustakini", "non-dropping-particle" : "", "parse-names" : false, "suffix" : "" } ], "id" : "ITEM-1", "issued" : { "date-parts" : [ [ "2006" ] ] }, "publisher" : "ANDI Publisher", "publisher-place" : "Yogyakarta", "title" : "Analisis dan Desain Sistem Informasi: Pendekatan Terstruktur Teori dan Praktek Aplikasi Bisnis", "type" : "book" }, "uris" : [ "http://www.mendeley.com/documents/?uuid=39fc6876-1f00-4c30-abf9-fc1746b881c8" ] } ], "mendeley" : { "formattedCitation" : "(Jogiyanto, H. M., 2006)", "plainTextFormattedCitation" : "(Jogiyanto, H. M., 2006)", "previouslyFormattedCitation" : "(Jogiyanto, H. M., 2006)" }, "properties" : { "noteIndex" : 0 }, "schema" : "https://github.com/citation-style-language/schema/raw/master/csl-citation.json" }</w:instrText>
      </w:r>
      <w:r w:rsidR="00C862AC">
        <w:fldChar w:fldCharType="separate"/>
      </w:r>
      <w:r w:rsidR="00C862AC" w:rsidRPr="00C862AC">
        <w:rPr>
          <w:noProof/>
        </w:rPr>
        <w:t>(Jogiyanto, H. M., 2006)</w:t>
      </w:r>
      <w:r w:rsidR="00C862AC">
        <w:fldChar w:fldCharType="end"/>
      </w:r>
      <w:r w:rsidR="000D464B">
        <w:t>.</w:t>
      </w:r>
    </w:p>
    <w:p w14:paraId="5B2F85F4" w14:textId="1441C134" w:rsidR="000D464B" w:rsidRDefault="000D464B" w:rsidP="003F0B68">
      <w:r>
        <w:rPr>
          <w:sz w:val="23"/>
          <w:szCs w:val="23"/>
        </w:rPr>
        <w:t>Menurut Hutahaean (2014), sistem adalah suatu jaringan kerja dari prosedur-prosedur yang saling berhubungan, berkumpul bersama-sama untuk melakukan kegiatan atau untuk melakukan sasaran yang tertentu. Menurut Kusrini (2007), sistem adalah sebuah tatanan yang terdiri atas sejumlah komponen fungsional (dengan tugas/fungsi khusus) yang saling berhubungan dan secara bersama-sama bertujuan untuk memenuhi suatu proses/pekerjaan tertentu. Menurut Kristanto (2008), sistem adalah jaringan kerja dari prosedur-prosedur yang saling berhubungan, berkumpul, bersama-sama untuk melakukan suatu kegiatan atau menyelesaikan suatu sasaran tertentu.</w:t>
      </w:r>
    </w:p>
    <w:p w14:paraId="61376B05" w14:textId="77777777" w:rsidR="00A36D16" w:rsidRDefault="00A36D16" w:rsidP="00A36D16">
      <w:pPr>
        <w:jc w:val="left"/>
        <w:rPr>
          <w:rFonts w:eastAsia="Times New Roman"/>
          <w:b/>
          <w:bCs/>
          <w:szCs w:val="24"/>
        </w:rPr>
      </w:pPr>
    </w:p>
    <w:p w14:paraId="2A5D6C57" w14:textId="77777777" w:rsidR="003F0B68" w:rsidRPr="00AC1BEA" w:rsidRDefault="003F0B68" w:rsidP="00AC1BEA">
      <w:pPr>
        <w:pStyle w:val="Heading3"/>
      </w:pPr>
      <w:bookmarkStart w:id="19" w:name="_Toc461058897"/>
      <w:r>
        <w:t>Informasi</w:t>
      </w:r>
      <w:bookmarkEnd w:id="19"/>
    </w:p>
    <w:p w14:paraId="168A60EC" w14:textId="2F0A98A0" w:rsidR="003F0B68" w:rsidRDefault="003F0B68" w:rsidP="003F0B68">
      <w:r>
        <w:t>Informasi</w:t>
      </w:r>
      <w:r>
        <w:rPr>
          <w:spacing w:val="58"/>
        </w:rPr>
        <w:t xml:space="preserve"> </w:t>
      </w:r>
      <w:r>
        <w:t>adalah</w:t>
      </w:r>
      <w:r>
        <w:rPr>
          <w:spacing w:val="57"/>
        </w:rPr>
        <w:t xml:space="preserve"> </w:t>
      </w:r>
      <w:r>
        <w:t>suatu data</w:t>
      </w:r>
      <w:r>
        <w:rPr>
          <w:spacing w:val="1"/>
        </w:rPr>
        <w:t xml:space="preserve"> </w:t>
      </w:r>
      <w:r>
        <w:t>yang</w:t>
      </w:r>
      <w:r>
        <w:rPr>
          <w:spacing w:val="55"/>
        </w:rPr>
        <w:t xml:space="preserve"> </w:t>
      </w:r>
      <w:r>
        <w:t>telah</w:t>
      </w:r>
      <w:r>
        <w:rPr>
          <w:spacing w:val="57"/>
        </w:rPr>
        <w:t xml:space="preserve"> </w:t>
      </w:r>
      <w:r>
        <w:t>diproses</w:t>
      </w:r>
      <w:r>
        <w:rPr>
          <w:spacing w:val="57"/>
        </w:rPr>
        <w:t xml:space="preserve"> </w:t>
      </w:r>
      <w:r>
        <w:t>sehingga</w:t>
      </w:r>
      <w:r>
        <w:rPr>
          <w:spacing w:val="56"/>
        </w:rPr>
        <w:t xml:space="preserve"> </w:t>
      </w:r>
      <w:r>
        <w:t>dapat mengurangi</w:t>
      </w:r>
      <w:r>
        <w:rPr>
          <w:spacing w:val="57"/>
        </w:rPr>
        <w:t xml:space="preserve"> </w:t>
      </w:r>
      <w:r>
        <w:t>ketidakjelasan</w:t>
      </w:r>
      <w:r>
        <w:rPr>
          <w:spacing w:val="31"/>
        </w:rPr>
        <w:t xml:space="preserve"> </w:t>
      </w:r>
      <w:r>
        <w:t>tentang</w:t>
      </w:r>
      <w:r>
        <w:rPr>
          <w:spacing w:val="28"/>
        </w:rPr>
        <w:t xml:space="preserve"> </w:t>
      </w:r>
      <w:r>
        <w:t>keadaan</w:t>
      </w:r>
      <w:r>
        <w:rPr>
          <w:spacing w:val="31"/>
        </w:rPr>
        <w:t xml:space="preserve"> </w:t>
      </w:r>
      <w:r>
        <w:t>atau</w:t>
      </w:r>
      <w:r>
        <w:rPr>
          <w:spacing w:val="31"/>
        </w:rPr>
        <w:t xml:space="preserve"> </w:t>
      </w:r>
      <w:r>
        <w:t>suatu</w:t>
      </w:r>
      <w:r>
        <w:rPr>
          <w:spacing w:val="31"/>
        </w:rPr>
        <w:t xml:space="preserve"> </w:t>
      </w:r>
      <w:r>
        <w:t>kejadian.</w:t>
      </w:r>
      <w:r>
        <w:rPr>
          <w:spacing w:val="31"/>
        </w:rPr>
        <w:t xml:space="preserve"> </w:t>
      </w:r>
      <w:r>
        <w:t>Sedangkan</w:t>
      </w:r>
      <w:r>
        <w:rPr>
          <w:spacing w:val="31"/>
        </w:rPr>
        <w:t xml:space="preserve"> </w:t>
      </w:r>
      <w:r>
        <w:t>kata</w:t>
      </w:r>
      <w:r>
        <w:rPr>
          <w:spacing w:val="30"/>
        </w:rPr>
        <w:t xml:space="preserve"> </w:t>
      </w:r>
      <w:r>
        <w:t>data</w:t>
      </w:r>
      <w:r>
        <w:rPr>
          <w:spacing w:val="32"/>
        </w:rPr>
        <w:t xml:space="preserve"> </w:t>
      </w:r>
      <w:r>
        <w:t>adalah</w:t>
      </w:r>
      <w:r>
        <w:rPr>
          <w:spacing w:val="81"/>
        </w:rPr>
        <w:t xml:space="preserve"> </w:t>
      </w:r>
      <w:r>
        <w:t>fakta atau kenyataan</w:t>
      </w:r>
      <w:r>
        <w:rPr>
          <w:spacing w:val="4"/>
        </w:rPr>
        <w:t xml:space="preserve"> </w:t>
      </w:r>
      <w:r>
        <w:t>yang</w:t>
      </w:r>
      <w:r>
        <w:rPr>
          <w:spacing w:val="-3"/>
        </w:rPr>
        <w:t xml:space="preserve"> </w:t>
      </w:r>
      <w:r>
        <w:t xml:space="preserve">sebenarnya </w:t>
      </w:r>
      <w:r w:rsidR="00C862AC">
        <w:fldChar w:fldCharType="begin" w:fldLock="1"/>
      </w:r>
      <w:r w:rsidR="00C862AC">
        <w:instrText>ADDIN CSL_CITATION { "citationItems" : [ { "id" : "ITEM-1", "itemData" : { "author" : [ { "dropping-particle" : "", "family" : "Kadir", "given" : "Abdul", "non-dropping-particle" : "", "parse-names" : false, "suffix" : "" } ], "id" : "ITEM-1", "issued" : { "date-parts" : [ [ "2013" ] ] }, "publisher" : "ANDI Publisher", "publisher-place" : "Yogyakarta", "title" : "Pengantar Teknologi informasi", "type" : "book" }, "uris" : [ "http://www.mendeley.com/documents/?uuid=ec949919-4099-4ff6-9f64-fe79aae0d0ba" ] } ], "mendeley" : { "formattedCitation" : "(Kadir, A., 2013)", "plainTextFormattedCitation" : "(Kadir, A., 2013)", "previouslyFormattedCitation" : "(Kadir, A., 2013)" }, "properties" : { "noteIndex" : 0 }, "schema" : "https://github.com/citation-style-language/schema/raw/master/csl-citation.json" }</w:instrText>
      </w:r>
      <w:r w:rsidR="00C862AC">
        <w:fldChar w:fldCharType="separate"/>
      </w:r>
      <w:r w:rsidR="00C862AC" w:rsidRPr="00C862AC">
        <w:rPr>
          <w:noProof/>
        </w:rPr>
        <w:t>(Kadir, A., 2013)</w:t>
      </w:r>
      <w:r w:rsidR="00C862AC">
        <w:fldChar w:fldCharType="end"/>
      </w:r>
      <w:r>
        <w:t>.</w:t>
      </w:r>
    </w:p>
    <w:p w14:paraId="448DFBC8" w14:textId="5E37348F" w:rsidR="000D464B" w:rsidRDefault="000D464B" w:rsidP="003F0B68">
      <w:r>
        <w:rPr>
          <w:sz w:val="23"/>
          <w:szCs w:val="23"/>
        </w:rPr>
        <w:t>Menurut Hartono (2005), informasi adalah data yang diolah menjadi bentuk yang lebih berguna dan lebih berarti bagi yang menerimanya. Menurut Sutabri (2014), informasi adalah hasil pemrosesan, manipulasi, dan pengorganisasian/penataan dari sekelompok data yang mempunyai nilai pengetahuan bagi penggunanya. Sedangkan menurut Kristanto (2008), informasi adalah kumpulan data yang diolah menjadi bentuk yang lebih berguna dan lebih berarti bagi yang menerima.</w:t>
      </w:r>
    </w:p>
    <w:p w14:paraId="1BB0E7FF" w14:textId="77777777" w:rsidR="00F54346" w:rsidRDefault="00F54346" w:rsidP="003F0B68"/>
    <w:p w14:paraId="55B505BD" w14:textId="2E5BD679" w:rsidR="003F0B68" w:rsidRDefault="00F54346" w:rsidP="00AC1BEA">
      <w:pPr>
        <w:pStyle w:val="Heading3"/>
      </w:pPr>
      <w:bookmarkStart w:id="20" w:name="_Toc461058898"/>
      <w:r w:rsidRPr="00F54346">
        <w:t>Website</w:t>
      </w:r>
      <w:bookmarkEnd w:id="20"/>
    </w:p>
    <w:p w14:paraId="0A310C85" w14:textId="4633E10B" w:rsidR="002F0BC4" w:rsidRDefault="00F54346" w:rsidP="00F54346">
      <w:r w:rsidRPr="00F54346">
        <w:t xml:space="preserve">Menurut Sutarman </w:t>
      </w:r>
      <w:r w:rsidR="00C862AC">
        <w:fldChar w:fldCharType="begin" w:fldLock="1"/>
      </w:r>
      <w:r w:rsidR="00C862AC">
        <w:instrText>ADDIN CSL_CITATION { "citationItems" : [ { "id" : "ITEM-1", "itemData" : { "author" : [ { "dropping-particle" : "", "family" : "Sutarman", "given" : "", "non-dropping-particle" : "", "parse-names" : false, "suffix" : "" } ], "id" : "ITEM-1", "issued" : { "date-parts" : [ [ "2009" ] ] }, "number-of-pages" : "45", "publisher" : "Bumi Aksara", "publisher-place" : "Jakarta", "title" : "Pengantar Teknologi Informasi", "type" : "book" }, "label" : "book", "suppress-author" : 1, "uris" : [ "http://www.mendeley.com/documents/?uuid=85ee3b15-bb51-4df6-9354-0ee2a2e71cce" ] } ], "mendeley" : { "formattedCitation" : "(2009)", "plainTextFormattedCitation" : "(2009)", "previouslyFormattedCitation" : "(2009)" }, "properties" : { "noteIndex" : 0 }, "schema" : "https://github.com/citation-style-language/schema/raw/master/csl-citation.json" }</w:instrText>
      </w:r>
      <w:r w:rsidR="00C862AC">
        <w:fldChar w:fldCharType="separate"/>
      </w:r>
      <w:r w:rsidR="00C862AC" w:rsidRPr="00C862AC">
        <w:rPr>
          <w:noProof/>
        </w:rPr>
        <w:t>(2009)</w:t>
      </w:r>
      <w:r w:rsidR="00C862AC">
        <w:fldChar w:fldCharType="end"/>
      </w:r>
      <w:r w:rsidRPr="00F54346">
        <w:t xml:space="preserve">, </w:t>
      </w:r>
      <w:r>
        <w:t>w</w:t>
      </w:r>
      <w:r w:rsidRPr="00F54346">
        <w:t xml:space="preserve">ebsite merupakan sistem komunikasi dan informasi hypertext yang digunakan pada jaringan komputer internet. Dan site adalah tempat dimana dokumen-dokumen </w:t>
      </w:r>
      <w:r>
        <w:t>w</w:t>
      </w:r>
      <w:r w:rsidRPr="00F54346">
        <w:t xml:space="preserve">eb berada. </w:t>
      </w:r>
    </w:p>
    <w:p w14:paraId="32299D6B" w14:textId="054CBC2A" w:rsidR="00F54346" w:rsidRDefault="00C862AC" w:rsidP="00F54346">
      <w:r>
        <w:t xml:space="preserve">Sedangkan menurut Kadir, A. </w:t>
      </w:r>
      <w:r>
        <w:fldChar w:fldCharType="begin" w:fldLock="1"/>
      </w:r>
      <w:r>
        <w:instrText>ADDIN CSL_CITATION { "citationItems" : [ { "id" : "ITEM-1", "itemData" : { "author" : [ { "dropping-particle" : "", "family" : "Kadir", "given" : "Abdul", "non-dropping-particle" : "", "parse-names" : false, "suffix" : "" } ], "id" : "ITEM-1", "issued" : { "date-parts" : [ [ "2013" ] ] }, "publisher" : "ANDI Publisher", "publisher-place" : "Yogyakarta", "title" : "Pengantar Teknologi informasi", "type" : "book" }, "label" : "book", "suppress-author" : 1, "uris" : [ "http://www.mendeley.com/documents/?uuid=ec949919-4099-4ff6-9f64-fe79aae0d0ba" ] } ], "mendeley" : { "formattedCitation" : "(2013)", "plainTextFormattedCitation" : "(2013)", "previouslyFormattedCitation" : "(2013)" }, "properties" : { "noteIndex" : 0 }, "schema" : "https://github.com/citation-style-language/schema/raw/master/csl-citation.json" }</w:instrText>
      </w:r>
      <w:r>
        <w:fldChar w:fldCharType="separate"/>
      </w:r>
      <w:r w:rsidRPr="00C862AC">
        <w:rPr>
          <w:noProof/>
        </w:rPr>
        <w:t>(2013)</w:t>
      </w:r>
      <w:r>
        <w:fldChar w:fldCharType="end"/>
      </w:r>
      <w:r w:rsidR="00F54346" w:rsidRPr="00F54346">
        <w:t xml:space="preserve">, website </w:t>
      </w:r>
      <w:r w:rsidR="00F54346">
        <w:t>a</w:t>
      </w:r>
      <w:r w:rsidR="00F54346" w:rsidRPr="00F54346">
        <w:t>dalah sebuah media presentasi online untuk sebuah perusahaan atau individu. Website juga dapat digunakan sebagai media penyampai informasi secara online, seperti detik.com, okezone.com, v</w:t>
      </w:r>
      <w:r w:rsidR="00F54346">
        <w:t xml:space="preserve">ivanews.com dan </w:t>
      </w:r>
      <w:r w:rsidR="00F54346" w:rsidRPr="00F54346">
        <w:t>lain-lain.</w:t>
      </w:r>
    </w:p>
    <w:p w14:paraId="50E6A230" w14:textId="3E6B7D54" w:rsidR="00F54346" w:rsidRDefault="00F54346" w:rsidP="00F54346"/>
    <w:p w14:paraId="2958AC2F" w14:textId="527F0754" w:rsidR="00F54346" w:rsidRDefault="00F54346" w:rsidP="00AC1BEA">
      <w:pPr>
        <w:pStyle w:val="Heading3"/>
      </w:pPr>
      <w:bookmarkStart w:id="21" w:name="_Toc461058899"/>
      <w:r w:rsidRPr="00F54346">
        <w:t>Databases</w:t>
      </w:r>
      <w:bookmarkEnd w:id="21"/>
    </w:p>
    <w:p w14:paraId="327CC1CA" w14:textId="53FBE1AC" w:rsidR="00F54346" w:rsidRDefault="00F54346" w:rsidP="00F54346">
      <w:r w:rsidRPr="00F54346">
        <w:t xml:space="preserve">Menurut </w:t>
      </w:r>
      <w:r w:rsidR="00C862AC">
        <w:t>Waljiyanto</w:t>
      </w:r>
      <w:r w:rsidRPr="00F54346">
        <w:t xml:space="preserve"> </w:t>
      </w:r>
      <w:r w:rsidR="00C862AC">
        <w:fldChar w:fldCharType="begin" w:fldLock="1"/>
      </w:r>
      <w:r w:rsidR="00C862AC">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label" : "book", "suppress-author" : 1, "uris" : [ "http://www.mendeley.com/documents/?uuid=1ab4aae1-8a6c-4ee9-b5ab-f86367795eb9" ] } ], "mendeley" : { "formattedCitation" : "(2003)", "plainTextFormattedCitation" : "(2003)", "previouslyFormattedCitation" : "(2003)" }, "properties" : { "noteIndex" : 0 }, "schema" : "https://github.com/citation-style-language/schema/raw/master/csl-citation.json" }</w:instrText>
      </w:r>
      <w:r w:rsidR="00C862AC">
        <w:fldChar w:fldCharType="separate"/>
      </w:r>
      <w:r w:rsidR="00C862AC" w:rsidRPr="00C862AC">
        <w:rPr>
          <w:noProof/>
        </w:rPr>
        <w:t>(2003)</w:t>
      </w:r>
      <w:r w:rsidR="00C862AC">
        <w:fldChar w:fldCharType="end"/>
      </w:r>
      <w:r w:rsidRPr="00F54346">
        <w:t>, database atau memiliki istilah basis data merupakan suatu kumpulan data yang saling berhubungan dan berkaitan dengan subjek tertentu pada tujuan tertentu pula, hubungan</w:t>
      </w:r>
      <w:r w:rsidRPr="00F54346">
        <w:rPr>
          <w:rFonts w:eastAsia="Times New Roman" w:cs="Times New Roman"/>
          <w:sz w:val="28"/>
          <w:szCs w:val="28"/>
          <w:lang w:val="id-ID" w:eastAsia="id-ID"/>
        </w:rPr>
        <w:t xml:space="preserve"> </w:t>
      </w:r>
      <w:r w:rsidRPr="00F54346">
        <w:t>antardata ini dapat dilihat oleh adanya field ataupun kolom.</w:t>
      </w:r>
    </w:p>
    <w:p w14:paraId="67BD0E8E" w14:textId="2819A4A1" w:rsidR="00F54346" w:rsidRPr="00F54346" w:rsidRDefault="00F54346" w:rsidP="00F54346">
      <w:pPr>
        <w:rPr>
          <w:rFonts w:eastAsia="Times New Roman" w:cs="Times New Roman"/>
          <w:sz w:val="28"/>
          <w:szCs w:val="28"/>
          <w:lang w:val="id-ID" w:eastAsia="id-ID"/>
        </w:rPr>
      </w:pPr>
      <w:r w:rsidRPr="00F54346">
        <w:t xml:space="preserve">Sedangkan menurut </w:t>
      </w:r>
      <w:r w:rsidR="00C862AC">
        <w:t>Prahasta</w:t>
      </w:r>
      <w:r w:rsidRPr="00F54346">
        <w:t xml:space="preserve"> </w:t>
      </w:r>
      <w:r w:rsidR="00C862AC">
        <w:fldChar w:fldCharType="begin" w:fldLock="1"/>
      </w:r>
      <w:r w:rsidR="00C862AC">
        <w:instrText>ADDIN CSL_CITATION { "citationItems" : [ { "id" : "ITEM-1", "itemData" : { "author" : [ { "dropping-particle" : "", "family" : "Prahasta", "given" : "Eddy", "non-dropping-particle" : "", "parse-names" : false, "suffix" : "" } ], "id" : "ITEM-1", "issued" : { "date-parts" : [ [ "2002" ] ] }, "publisher" : "Informatika", "publisher-place" : "Bandung", "title" : "Konsep-konsep Dasar Sistem Informasi Geografis", "type" : "book" }, "label" : "book", "suppress-author" : 1, "uris" : [ "http://www.mendeley.com/documents/?uuid=f042c93a-5e50-4400-8a9e-d272d578adf3" ] } ], "mendeley" : { "formattedCitation" : "(2002)", "plainTextFormattedCitation" : "(2002)" }, "properties" : { "noteIndex" : 0 }, "schema" : "https://github.com/citation-style-language/schema/raw/master/csl-citation.json" }</w:instrText>
      </w:r>
      <w:r w:rsidR="00C862AC">
        <w:fldChar w:fldCharType="separate"/>
      </w:r>
      <w:r w:rsidR="00C862AC" w:rsidRPr="00C862AC">
        <w:rPr>
          <w:noProof/>
        </w:rPr>
        <w:t>(2002)</w:t>
      </w:r>
      <w:r w:rsidR="00C862AC">
        <w:fldChar w:fldCharType="end"/>
      </w:r>
      <w:r w:rsidRPr="00F54346">
        <w:t>, database itu didefinisikan sebagai kumpulan data yang terintegrasi dan diatur sedemikian rupa sehingga data tersebut dapat dimanipulasi, diambil, dan dicari secara</w:t>
      </w:r>
      <w:r w:rsidRPr="00F54346">
        <w:rPr>
          <w:rFonts w:eastAsia="Times New Roman" w:cs="Times New Roman"/>
          <w:sz w:val="28"/>
          <w:szCs w:val="28"/>
          <w:lang w:val="id-ID" w:eastAsia="id-ID"/>
        </w:rPr>
        <w:t xml:space="preserve"> </w:t>
      </w:r>
      <w:r w:rsidRPr="00F54346">
        <w:t>cepat.</w:t>
      </w:r>
    </w:p>
    <w:p w14:paraId="38E0F83F" w14:textId="144D82E3" w:rsidR="00F54346" w:rsidRDefault="000D464B" w:rsidP="00F54346">
      <w:pPr>
        <w:rPr>
          <w:sz w:val="23"/>
          <w:szCs w:val="23"/>
        </w:rPr>
      </w:pPr>
      <w:r>
        <w:rPr>
          <w:sz w:val="23"/>
          <w:szCs w:val="23"/>
        </w:rPr>
        <w:t>Menurut Kusrini (2007), basis data adalah kumpulan data yang saling berelasi. Data merupakan fakta mengenai obyek, orang, dan lain-lain. Data dinyatakan dengan nilai (angka, deretan karakter, atau simbol).</w:t>
      </w:r>
    </w:p>
    <w:p w14:paraId="5A000881" w14:textId="77777777" w:rsidR="000D464B" w:rsidRPr="00F54346" w:rsidRDefault="000D464B" w:rsidP="00F54346"/>
    <w:p w14:paraId="1CAA12DB" w14:textId="77777777" w:rsidR="00A36D16" w:rsidRPr="00AC1BEA" w:rsidRDefault="00A36D16" w:rsidP="00AC1BEA">
      <w:pPr>
        <w:pStyle w:val="Heading3"/>
      </w:pPr>
      <w:r w:rsidRPr="00AC1BEA">
        <w:t>Google Maps</w:t>
      </w:r>
    </w:p>
    <w:p w14:paraId="3E57F937" w14:textId="1B8FE7EB" w:rsidR="00A36D16" w:rsidRDefault="00A36D16" w:rsidP="003F0B68">
      <w:r>
        <w:t xml:space="preserve">Google </w:t>
      </w:r>
      <w:r w:rsidRPr="00227737">
        <w:t xml:space="preserve">Maps </w:t>
      </w:r>
      <w:r>
        <w:t>adalah</w:t>
      </w:r>
      <w:r w:rsidRPr="00227737">
        <w:t xml:space="preserve"> sebuah </w:t>
      </w:r>
      <w:r>
        <w:t>jasa peta</w:t>
      </w:r>
      <w:r w:rsidRPr="00227737">
        <w:t xml:space="preserve"> </w:t>
      </w:r>
      <w:r>
        <w:t xml:space="preserve">globe </w:t>
      </w:r>
      <w:r w:rsidRPr="00227737">
        <w:t xml:space="preserve">virtual </w:t>
      </w:r>
      <w:r>
        <w:t>gratis</w:t>
      </w:r>
      <w:r w:rsidRPr="00227737">
        <w:t xml:space="preserve"> </w:t>
      </w:r>
      <w:r>
        <w:t>dan</w:t>
      </w:r>
      <w:r w:rsidRPr="00227737">
        <w:t xml:space="preserve"> online </w:t>
      </w:r>
      <w:r>
        <w:t>disediakan</w:t>
      </w:r>
      <w:r w:rsidRPr="00227737">
        <w:t xml:space="preserve"> </w:t>
      </w:r>
      <w:r>
        <w:t>oleh</w:t>
      </w:r>
      <w:r w:rsidRPr="00227737">
        <w:t xml:space="preserve"> </w:t>
      </w:r>
      <w:r>
        <w:t xml:space="preserve">Google </w:t>
      </w:r>
      <w:r w:rsidRPr="00227737">
        <w:t xml:space="preserve">dapat </w:t>
      </w:r>
      <w:r>
        <w:t>ditemukan</w:t>
      </w:r>
      <w:r w:rsidRPr="00227737">
        <w:t xml:space="preserve"> di </w:t>
      </w:r>
      <w:hyperlink r:id="rId20">
        <w:r w:rsidRPr="00227737">
          <w:t>http://maps.google.com</w:t>
        </w:r>
      </w:hyperlink>
      <w:r>
        <w:t xml:space="preserve">. </w:t>
      </w:r>
      <w:r w:rsidRPr="00227737">
        <w:t>Pengguna jug</w:t>
      </w:r>
      <w:r w:rsidR="00D755DA">
        <w:t xml:space="preserve">a dapat menikmati foto satelit, </w:t>
      </w:r>
      <w:r w:rsidRPr="00227737">
        <w:t xml:space="preserve">seperti pada </w:t>
      </w:r>
      <w:r w:rsidR="00C862AC">
        <w:fldChar w:fldCharType="begin"/>
      </w:r>
      <w:r w:rsidR="00C862AC">
        <w:instrText xml:space="preserve"> REF _Ref461057871 \h </w:instrText>
      </w:r>
      <w:r w:rsidR="00C862AC">
        <w:fldChar w:fldCharType="separate"/>
      </w:r>
      <w:r w:rsidR="00E4358E">
        <w:t>Gambar 2.</w:t>
      </w:r>
      <w:r w:rsidR="00E4358E">
        <w:rPr>
          <w:noProof/>
        </w:rPr>
        <w:t>1</w:t>
      </w:r>
      <w:r w:rsidR="00C862AC">
        <w:fldChar w:fldCharType="end"/>
      </w:r>
      <w:r w:rsidR="00D755DA">
        <w:t>.</w:t>
      </w:r>
      <w:r w:rsidRPr="00227737">
        <w:t xml:space="preserve"> </w:t>
      </w:r>
      <w:r w:rsidR="00D755DA">
        <w:t>L</w:t>
      </w:r>
      <w:r w:rsidRPr="00227737">
        <w:t>ebih detail lengkap dengan cara zooming pada bagian peta yang diinginkan.</w:t>
      </w:r>
    </w:p>
    <w:p w14:paraId="500078E3" w14:textId="77777777" w:rsidR="00A36D16" w:rsidRDefault="00A36D16" w:rsidP="00A36D16">
      <w:pPr>
        <w:pStyle w:val="gambar"/>
      </w:pPr>
      <w:r>
        <w:rPr>
          <w:noProof/>
        </w:rPr>
        <w:lastRenderedPageBreak/>
        <w:drawing>
          <wp:inline distT="0" distB="0" distL="0" distR="0" wp14:anchorId="679CBED9" wp14:editId="79981B5E">
            <wp:extent cx="4501081" cy="2250219"/>
            <wp:effectExtent l="0" t="0" r="0" b="0"/>
            <wp:docPr id="6"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21" cstate="print"/>
                    <a:stretch>
                      <a:fillRect/>
                    </a:stretch>
                  </pic:blipFill>
                  <pic:spPr>
                    <a:xfrm>
                      <a:off x="0" y="0"/>
                      <a:ext cx="4599447" cy="2299395"/>
                    </a:xfrm>
                    <a:prstGeom prst="rect">
                      <a:avLst/>
                    </a:prstGeom>
                  </pic:spPr>
                </pic:pic>
              </a:graphicData>
            </a:graphic>
          </wp:inline>
        </w:drawing>
      </w:r>
    </w:p>
    <w:p w14:paraId="3D2A885D" w14:textId="4113A13C" w:rsidR="00115787" w:rsidRDefault="0026698C" w:rsidP="00752E9B">
      <w:pPr>
        <w:pStyle w:val="Caption"/>
      </w:pPr>
      <w:bookmarkStart w:id="22" w:name="_Ref461057871"/>
      <w:bookmarkStart w:id="23" w:name="_Toc461058044"/>
      <w:r>
        <w:t>Gambar 2.</w:t>
      </w:r>
      <w:fldSimple w:instr=" SEQ Gambar_2. \* ARABIC ">
        <w:r w:rsidR="00E4358E">
          <w:rPr>
            <w:noProof/>
          </w:rPr>
          <w:t>1</w:t>
        </w:r>
      </w:fldSimple>
      <w:bookmarkEnd w:id="22"/>
      <w:r w:rsidR="00D755DA">
        <w:t>.</w:t>
      </w:r>
      <w:r>
        <w:t xml:space="preserve"> </w:t>
      </w:r>
      <w:r w:rsidR="009E79D5">
        <w:t xml:space="preserve"> </w:t>
      </w:r>
      <w:r w:rsidR="00A36D16" w:rsidRPr="00554DDE">
        <w:t>Satellite Map</w:t>
      </w:r>
      <w:bookmarkEnd w:id="23"/>
      <w:r w:rsidR="00A36D16">
        <w:t xml:space="preserve"> </w:t>
      </w:r>
    </w:p>
    <w:p w14:paraId="23BE20D8" w14:textId="77777777" w:rsidR="00A36D16" w:rsidRPr="00E421EB" w:rsidRDefault="00A36D16" w:rsidP="00115787">
      <w:pPr>
        <w:ind w:firstLine="0"/>
        <w:jc w:val="center"/>
      </w:pPr>
      <w:r w:rsidRPr="00115787">
        <w:t xml:space="preserve">(Sumber: </w:t>
      </w:r>
      <w:hyperlink w:history="1">
        <w:r w:rsidR="00C07E5C" w:rsidRPr="00115787">
          <w:t>http://maps.google .com</w:t>
        </w:r>
      </w:hyperlink>
      <w:r>
        <w:t>)</w:t>
      </w:r>
    </w:p>
    <w:p w14:paraId="125B3C28" w14:textId="5AC92B22" w:rsidR="0026698C" w:rsidRDefault="0026698C" w:rsidP="003D5482">
      <w:pPr>
        <w:pStyle w:val="Penomorangambar"/>
        <w:rPr>
          <w:spacing w:val="-1"/>
        </w:rPr>
      </w:pPr>
    </w:p>
    <w:p w14:paraId="798FFBFD" w14:textId="77777777" w:rsidR="00A36D16" w:rsidRPr="00AC1BEA" w:rsidRDefault="00A36D16" w:rsidP="00AC1BEA">
      <w:pPr>
        <w:pStyle w:val="Heading3"/>
      </w:pPr>
      <w:r w:rsidRPr="00AC1BEA">
        <w:t>Entity Relationship Diagram (ERD)</w:t>
      </w:r>
    </w:p>
    <w:p w14:paraId="0BD5BFAC" w14:textId="79F95249" w:rsidR="00A36D16" w:rsidRDefault="00A36D16" w:rsidP="003F0B68">
      <w:r>
        <w:t>ERD</w:t>
      </w:r>
      <w:r>
        <w:rPr>
          <w:spacing w:val="21"/>
        </w:rPr>
        <w:t xml:space="preserve"> </w:t>
      </w:r>
      <w:r>
        <w:t>adalah</w:t>
      </w:r>
      <w:r>
        <w:rPr>
          <w:spacing w:val="24"/>
        </w:rPr>
        <w:t xml:space="preserve"> </w:t>
      </w:r>
      <w:r>
        <w:t>model</w:t>
      </w:r>
      <w:r>
        <w:rPr>
          <w:spacing w:val="22"/>
        </w:rPr>
        <w:t xml:space="preserve"> </w:t>
      </w:r>
      <w:r>
        <w:t>data</w:t>
      </w:r>
      <w:r>
        <w:rPr>
          <w:spacing w:val="23"/>
        </w:rPr>
        <w:t xml:space="preserve"> </w:t>
      </w:r>
      <w:r>
        <w:t>untuk</w:t>
      </w:r>
      <w:r>
        <w:rPr>
          <w:spacing w:val="21"/>
        </w:rPr>
        <w:t xml:space="preserve"> </w:t>
      </w:r>
      <w:r>
        <w:t>menggambarkan</w:t>
      </w:r>
      <w:r>
        <w:rPr>
          <w:spacing w:val="21"/>
        </w:rPr>
        <w:t xml:space="preserve"> </w:t>
      </w:r>
      <w:r>
        <w:t>hubungan</w:t>
      </w:r>
      <w:r>
        <w:rPr>
          <w:spacing w:val="24"/>
        </w:rPr>
        <w:t xml:space="preserve"> </w:t>
      </w:r>
      <w:r>
        <w:t>antara</w:t>
      </w:r>
      <w:r>
        <w:rPr>
          <w:spacing w:val="23"/>
        </w:rPr>
        <w:t xml:space="preserve"> </w:t>
      </w:r>
      <w:r>
        <w:t>satu</w:t>
      </w:r>
      <w:r>
        <w:rPr>
          <w:spacing w:val="24"/>
        </w:rPr>
        <w:t xml:space="preserve"> </w:t>
      </w:r>
      <w:r>
        <w:t>entitas</w:t>
      </w:r>
      <w:r>
        <w:rPr>
          <w:spacing w:val="21"/>
        </w:rPr>
        <w:t xml:space="preserve"> </w:t>
      </w:r>
      <w:r>
        <w:t>dengan</w:t>
      </w:r>
      <w:r>
        <w:rPr>
          <w:spacing w:val="89"/>
        </w:rPr>
        <w:t xml:space="preserve"> </w:t>
      </w:r>
      <w:r>
        <w:t>entitas</w:t>
      </w:r>
      <w:r>
        <w:rPr>
          <w:spacing w:val="45"/>
        </w:rPr>
        <w:t xml:space="preserve"> </w:t>
      </w:r>
      <w:r>
        <w:t>lain</w:t>
      </w:r>
      <w:r>
        <w:rPr>
          <w:spacing w:val="50"/>
        </w:rPr>
        <w:t xml:space="preserve"> </w:t>
      </w:r>
      <w:r>
        <w:t>yang</w:t>
      </w:r>
      <w:r>
        <w:rPr>
          <w:spacing w:val="43"/>
        </w:rPr>
        <w:t xml:space="preserve"> </w:t>
      </w:r>
      <w:r>
        <w:t>mempunyai</w:t>
      </w:r>
      <w:r>
        <w:rPr>
          <w:spacing w:val="48"/>
        </w:rPr>
        <w:t xml:space="preserve"> </w:t>
      </w:r>
      <w:r>
        <w:t>relasi</w:t>
      </w:r>
      <w:r>
        <w:rPr>
          <w:spacing w:val="48"/>
        </w:rPr>
        <w:t xml:space="preserve"> </w:t>
      </w:r>
      <w:r>
        <w:t>(hubungan)</w:t>
      </w:r>
      <w:r>
        <w:rPr>
          <w:spacing w:val="47"/>
        </w:rPr>
        <w:t xml:space="preserve"> </w:t>
      </w:r>
      <w:r>
        <w:t>dengan</w:t>
      </w:r>
      <w:r>
        <w:rPr>
          <w:spacing w:val="45"/>
        </w:rPr>
        <w:t xml:space="preserve"> </w:t>
      </w:r>
      <w:r>
        <w:t xml:space="preserve">batasan-batasan </w:t>
      </w:r>
      <w:r w:rsidR="00C862AC">
        <w:fldChar w:fldCharType="begin" w:fldLock="1"/>
      </w:r>
      <w:r w:rsidR="00C862AC">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uris" : [ "http://www.mendeley.com/documents/?uuid=1ab4aae1-8a6c-4ee9-b5ab-f86367795eb9" ] } ], "mendeley" : { "formattedCitation" : "(Waljiyanto, 2003)", "plainTextFormattedCitation" : "(Waljiyanto, 2003)", "previouslyFormattedCitation" : "(Waljiyanto, 2003)" }, "properties" : { "noteIndex" : 0 }, "schema" : "https://github.com/citation-style-language/schema/raw/master/csl-citation.json" }</w:instrText>
      </w:r>
      <w:r w:rsidR="00C862AC">
        <w:fldChar w:fldCharType="separate"/>
      </w:r>
      <w:r w:rsidR="00C862AC" w:rsidRPr="00C862AC">
        <w:rPr>
          <w:noProof/>
        </w:rPr>
        <w:t>(Waljiyanto, 2003)</w:t>
      </w:r>
      <w:r w:rsidR="00C862AC">
        <w:fldChar w:fldCharType="end"/>
      </w:r>
      <w:r>
        <w:t>.</w:t>
      </w:r>
      <w:r>
        <w:rPr>
          <w:spacing w:val="45"/>
        </w:rPr>
        <w:t xml:space="preserve"> </w:t>
      </w:r>
      <w:r>
        <w:t>Hubungan</w:t>
      </w:r>
      <w:r>
        <w:rPr>
          <w:spacing w:val="48"/>
        </w:rPr>
        <w:t xml:space="preserve"> </w:t>
      </w:r>
      <w:r>
        <w:t>antara</w:t>
      </w:r>
      <w:r>
        <w:rPr>
          <w:spacing w:val="105"/>
        </w:rPr>
        <w:t xml:space="preserve"> </w:t>
      </w:r>
      <w:r>
        <w:t>entitas</w:t>
      </w:r>
      <w:r>
        <w:rPr>
          <w:spacing w:val="24"/>
        </w:rPr>
        <w:t xml:space="preserve"> </w:t>
      </w:r>
      <w:r>
        <w:t>akan</w:t>
      </w:r>
      <w:r>
        <w:rPr>
          <w:spacing w:val="24"/>
        </w:rPr>
        <w:t xml:space="preserve"> </w:t>
      </w:r>
      <w:r>
        <w:t>menyangkut</w:t>
      </w:r>
      <w:r>
        <w:rPr>
          <w:spacing w:val="26"/>
        </w:rPr>
        <w:t xml:space="preserve"> </w:t>
      </w:r>
      <w:r>
        <w:t>dua</w:t>
      </w:r>
      <w:r>
        <w:rPr>
          <w:spacing w:val="23"/>
        </w:rPr>
        <w:t xml:space="preserve"> </w:t>
      </w:r>
      <w:r>
        <w:t>komponen</w:t>
      </w:r>
      <w:r>
        <w:rPr>
          <w:spacing w:val="26"/>
        </w:rPr>
        <w:t xml:space="preserve"> </w:t>
      </w:r>
      <w:r>
        <w:t>yang</w:t>
      </w:r>
      <w:r>
        <w:rPr>
          <w:spacing w:val="21"/>
        </w:rPr>
        <w:t xml:space="preserve"> </w:t>
      </w:r>
      <w:r>
        <w:t>menyatakan</w:t>
      </w:r>
      <w:r>
        <w:rPr>
          <w:spacing w:val="24"/>
        </w:rPr>
        <w:t xml:space="preserve"> </w:t>
      </w:r>
      <w:r>
        <w:t>jalinan</w:t>
      </w:r>
      <w:r>
        <w:rPr>
          <w:spacing w:val="24"/>
        </w:rPr>
        <w:t xml:space="preserve"> </w:t>
      </w:r>
      <w:r>
        <w:t>ikatan</w:t>
      </w:r>
      <w:r>
        <w:rPr>
          <w:spacing w:val="26"/>
        </w:rPr>
        <w:t xml:space="preserve"> </w:t>
      </w:r>
      <w:r>
        <w:t>yang</w:t>
      </w:r>
      <w:r>
        <w:rPr>
          <w:spacing w:val="21"/>
        </w:rPr>
        <w:t xml:space="preserve"> </w:t>
      </w:r>
      <w:r>
        <w:t>terjadi,</w:t>
      </w:r>
      <w:r>
        <w:rPr>
          <w:spacing w:val="26"/>
        </w:rPr>
        <w:t xml:space="preserve"> </w:t>
      </w:r>
      <w:r>
        <w:rPr>
          <w:spacing w:val="-2"/>
        </w:rPr>
        <w:t>yaitu</w:t>
      </w:r>
      <w:r>
        <w:rPr>
          <w:spacing w:val="99"/>
        </w:rPr>
        <w:t xml:space="preserve"> </w:t>
      </w:r>
      <w:r>
        <w:t>derajat</w:t>
      </w:r>
      <w:r>
        <w:rPr>
          <w:spacing w:val="2"/>
        </w:rPr>
        <w:t xml:space="preserve"> </w:t>
      </w:r>
      <w:r>
        <w:t>hubungan</w:t>
      </w:r>
      <w:r>
        <w:rPr>
          <w:spacing w:val="2"/>
        </w:rPr>
        <w:t xml:space="preserve"> </w:t>
      </w:r>
      <w:r>
        <w:t>dan</w:t>
      </w:r>
      <w:r>
        <w:rPr>
          <w:spacing w:val="2"/>
        </w:rPr>
        <w:t xml:space="preserve"> </w:t>
      </w:r>
      <w:r>
        <w:t>partisipasi</w:t>
      </w:r>
      <w:r>
        <w:rPr>
          <w:spacing w:val="3"/>
        </w:rPr>
        <w:t xml:space="preserve"> </w:t>
      </w:r>
      <w:r>
        <w:t>hubungan.</w:t>
      </w:r>
      <w:r>
        <w:rPr>
          <w:spacing w:val="4"/>
        </w:rPr>
        <w:t xml:space="preserve"> </w:t>
      </w:r>
      <w:r>
        <w:t>Adapun</w:t>
      </w:r>
      <w:r>
        <w:rPr>
          <w:spacing w:val="2"/>
        </w:rPr>
        <w:t xml:space="preserve"> </w:t>
      </w:r>
      <w:r>
        <w:t>beberapa</w:t>
      </w:r>
      <w:r>
        <w:rPr>
          <w:spacing w:val="1"/>
        </w:rPr>
        <w:t xml:space="preserve"> </w:t>
      </w:r>
      <w:r>
        <w:t>simbol</w:t>
      </w:r>
      <w:r>
        <w:rPr>
          <w:spacing w:val="2"/>
        </w:rPr>
        <w:t xml:space="preserve"> </w:t>
      </w:r>
      <w:r>
        <w:t>dalam</w:t>
      </w:r>
      <w:r>
        <w:rPr>
          <w:spacing w:val="2"/>
        </w:rPr>
        <w:t xml:space="preserve"> </w:t>
      </w:r>
      <w:r>
        <w:t>ERD dapat</w:t>
      </w:r>
      <w:r>
        <w:rPr>
          <w:spacing w:val="79"/>
        </w:rPr>
        <w:t xml:space="preserve"> </w:t>
      </w:r>
      <w:r>
        <w:t xml:space="preserve">dilihat pada </w:t>
      </w:r>
      <w:r w:rsidR="0026698C">
        <w:fldChar w:fldCharType="begin"/>
      </w:r>
      <w:r w:rsidR="0026698C">
        <w:instrText xml:space="preserve"> REF _Ref461053458 \h </w:instrText>
      </w:r>
      <w:r w:rsidR="0026698C">
        <w:fldChar w:fldCharType="separate"/>
      </w:r>
      <w:r w:rsidR="00E4358E">
        <w:t>Tabel 2.</w:t>
      </w:r>
      <w:r w:rsidR="00E4358E">
        <w:rPr>
          <w:noProof/>
        </w:rPr>
        <w:t>1</w:t>
      </w:r>
      <w:r w:rsidR="0026698C">
        <w:fldChar w:fldCharType="end"/>
      </w:r>
      <w:r>
        <w:t>.</w:t>
      </w:r>
    </w:p>
    <w:p w14:paraId="2226DB17" w14:textId="29F7C06D" w:rsidR="00A36D16" w:rsidRDefault="0026698C" w:rsidP="00752E9B">
      <w:pPr>
        <w:pStyle w:val="Caption"/>
      </w:pPr>
      <w:bookmarkStart w:id="24" w:name="_Ref461053458"/>
      <w:bookmarkStart w:id="25" w:name="_Toc461058207"/>
      <w:r>
        <w:t>Tabel 2.</w:t>
      </w:r>
      <w:fldSimple w:instr=" SEQ Tabel_2. \* ARABIC ">
        <w:r w:rsidR="00E4358E">
          <w:rPr>
            <w:noProof/>
          </w:rPr>
          <w:t>1</w:t>
        </w:r>
      </w:fldSimple>
      <w:bookmarkEnd w:id="24"/>
      <w:r w:rsidR="00D755DA">
        <w:t>.</w:t>
      </w:r>
      <w:r w:rsidR="00A81A25">
        <w:t xml:space="preserve"> </w:t>
      </w:r>
      <w:r w:rsidR="00A36D16">
        <w:t>Notasi</w:t>
      </w:r>
      <w:r w:rsidR="00A36D16">
        <w:rPr>
          <w:spacing w:val="1"/>
        </w:rPr>
        <w:t xml:space="preserve"> </w:t>
      </w:r>
      <w:r w:rsidR="00A36D16">
        <w:t>dalam</w:t>
      </w:r>
      <w:r w:rsidR="00A36D16">
        <w:rPr>
          <w:spacing w:val="-4"/>
        </w:rPr>
        <w:t xml:space="preserve"> </w:t>
      </w:r>
      <w:r w:rsidR="00A36D16">
        <w:t>ERD</w:t>
      </w:r>
      <w:bookmarkEnd w:id="25"/>
    </w:p>
    <w:p w14:paraId="7AB3D6C3" w14:textId="77777777" w:rsidR="000D464B" w:rsidRPr="000D464B" w:rsidRDefault="000D464B" w:rsidP="000D464B"/>
    <w:tbl>
      <w:tblPr>
        <w:tblpPr w:leftFromText="180" w:rightFromText="180" w:vertAnchor="text" w:horzAnchor="margin" w:tblpXSpec="center" w:tblpY="-37"/>
        <w:tblW w:w="8216" w:type="dxa"/>
        <w:tblLayout w:type="fixed"/>
        <w:tblCellMar>
          <w:left w:w="0" w:type="dxa"/>
          <w:right w:w="0" w:type="dxa"/>
        </w:tblCellMar>
        <w:tblLook w:val="01E0" w:firstRow="1" w:lastRow="1" w:firstColumn="1" w:lastColumn="1" w:noHBand="0" w:noVBand="0"/>
      </w:tblPr>
      <w:tblGrid>
        <w:gridCol w:w="828"/>
        <w:gridCol w:w="2852"/>
        <w:gridCol w:w="4536"/>
      </w:tblGrid>
      <w:tr w:rsidR="00A36D16" w:rsidRPr="006A35ED" w14:paraId="2900A550" w14:textId="77777777" w:rsidTr="00442D96">
        <w:trPr>
          <w:trHeight w:hRule="exact" w:val="430"/>
        </w:trPr>
        <w:tc>
          <w:tcPr>
            <w:tcW w:w="828" w:type="dxa"/>
            <w:tcBorders>
              <w:top w:val="single" w:sz="5" w:space="0" w:color="000000"/>
              <w:left w:val="single" w:sz="5" w:space="0" w:color="000000"/>
              <w:bottom w:val="single" w:sz="5" w:space="0" w:color="000000"/>
              <w:right w:val="single" w:sz="5" w:space="0" w:color="000000"/>
            </w:tcBorders>
            <w:vAlign w:val="center"/>
          </w:tcPr>
          <w:p w14:paraId="47AFBE46" w14:textId="77777777" w:rsidR="00A36D16" w:rsidRPr="006A35ED" w:rsidRDefault="00A36D16" w:rsidP="00442D96">
            <w:pPr>
              <w:spacing w:line="240" w:lineRule="auto"/>
              <w:ind w:firstLine="0"/>
              <w:jc w:val="center"/>
              <w:rPr>
                <w:rFonts w:eastAsia="Times New Roman" w:cs="Times New Roman"/>
                <w:b/>
                <w:szCs w:val="24"/>
              </w:rPr>
            </w:pPr>
            <w:r w:rsidRPr="006A35ED">
              <w:rPr>
                <w:b/>
              </w:rPr>
              <w:t>No.</w:t>
            </w:r>
          </w:p>
        </w:tc>
        <w:tc>
          <w:tcPr>
            <w:tcW w:w="2852" w:type="dxa"/>
            <w:tcBorders>
              <w:top w:val="single" w:sz="5" w:space="0" w:color="000000"/>
              <w:left w:val="single" w:sz="5" w:space="0" w:color="000000"/>
              <w:bottom w:val="single" w:sz="5" w:space="0" w:color="000000"/>
              <w:right w:val="single" w:sz="5" w:space="0" w:color="000000"/>
            </w:tcBorders>
            <w:vAlign w:val="center"/>
          </w:tcPr>
          <w:p w14:paraId="3C2350C2" w14:textId="77777777" w:rsidR="00A36D16" w:rsidRPr="006A35ED" w:rsidRDefault="00A36D16" w:rsidP="00442D96">
            <w:pPr>
              <w:spacing w:line="240" w:lineRule="auto"/>
              <w:jc w:val="center"/>
              <w:rPr>
                <w:rFonts w:eastAsia="Times New Roman" w:cs="Times New Roman"/>
                <w:b/>
                <w:szCs w:val="24"/>
              </w:rPr>
            </w:pPr>
            <w:r w:rsidRPr="006A35ED">
              <w:rPr>
                <w:b/>
              </w:rPr>
              <w:t>Gambar</w:t>
            </w:r>
          </w:p>
        </w:tc>
        <w:tc>
          <w:tcPr>
            <w:tcW w:w="4536" w:type="dxa"/>
            <w:tcBorders>
              <w:top w:val="single" w:sz="5" w:space="0" w:color="000000"/>
              <w:left w:val="single" w:sz="5" w:space="0" w:color="000000"/>
              <w:bottom w:val="single" w:sz="5" w:space="0" w:color="000000"/>
              <w:right w:val="single" w:sz="5" w:space="0" w:color="000000"/>
            </w:tcBorders>
            <w:vAlign w:val="center"/>
          </w:tcPr>
          <w:p w14:paraId="31DDE756" w14:textId="77777777" w:rsidR="00A36D16" w:rsidRPr="006A35ED" w:rsidRDefault="00A36D16" w:rsidP="00442D96">
            <w:pPr>
              <w:spacing w:line="240" w:lineRule="auto"/>
              <w:jc w:val="center"/>
              <w:rPr>
                <w:rFonts w:eastAsia="Times New Roman" w:cs="Times New Roman"/>
                <w:b/>
                <w:szCs w:val="24"/>
              </w:rPr>
            </w:pPr>
            <w:r w:rsidRPr="006A35ED">
              <w:rPr>
                <w:b/>
              </w:rPr>
              <w:t>Keterangan</w:t>
            </w:r>
          </w:p>
        </w:tc>
      </w:tr>
      <w:tr w:rsidR="00A36D16" w14:paraId="6AE550E8" w14:textId="77777777" w:rsidTr="00442D96">
        <w:trPr>
          <w:trHeight w:hRule="exact" w:val="1277"/>
        </w:trPr>
        <w:tc>
          <w:tcPr>
            <w:tcW w:w="828" w:type="dxa"/>
            <w:tcBorders>
              <w:top w:val="single" w:sz="5" w:space="0" w:color="000000"/>
              <w:left w:val="single" w:sz="5" w:space="0" w:color="000000"/>
              <w:bottom w:val="single" w:sz="5" w:space="0" w:color="000000"/>
              <w:right w:val="single" w:sz="5" w:space="0" w:color="000000"/>
            </w:tcBorders>
          </w:tcPr>
          <w:p w14:paraId="18D2A417" w14:textId="77777777" w:rsidR="00A36D16" w:rsidRDefault="00A36D16" w:rsidP="00442D96">
            <w:pPr>
              <w:spacing w:line="240" w:lineRule="auto"/>
              <w:ind w:firstLine="0"/>
              <w:jc w:val="center"/>
              <w:rPr>
                <w:rFonts w:eastAsia="Times New Roman" w:cs="Times New Roman"/>
                <w:szCs w:val="24"/>
              </w:rPr>
            </w:pPr>
            <w:r>
              <w:t>1.</w:t>
            </w:r>
          </w:p>
        </w:tc>
        <w:tc>
          <w:tcPr>
            <w:tcW w:w="2852" w:type="dxa"/>
            <w:tcBorders>
              <w:top w:val="single" w:sz="5" w:space="0" w:color="000000"/>
              <w:left w:val="single" w:sz="5" w:space="0" w:color="000000"/>
              <w:bottom w:val="single" w:sz="5" w:space="0" w:color="000000"/>
              <w:right w:val="single" w:sz="5" w:space="0" w:color="000000"/>
            </w:tcBorders>
          </w:tcPr>
          <w:p w14:paraId="63EDB868" w14:textId="77777777" w:rsidR="00A36D16" w:rsidRDefault="00A36D16" w:rsidP="00442D96">
            <w:pPr>
              <w:spacing w:line="240" w:lineRule="auto"/>
              <w:rPr>
                <w:rFonts w:eastAsia="Times New Roman" w:cs="Times New Roman"/>
                <w:sz w:val="26"/>
                <w:szCs w:val="26"/>
              </w:rPr>
            </w:pPr>
            <w:r>
              <w:rPr>
                <w:rFonts w:eastAsia="Times New Roman" w:cs="Times New Roman"/>
                <w:noProof/>
                <w:sz w:val="26"/>
                <w:szCs w:val="26"/>
              </w:rPr>
              <mc:AlternateContent>
                <mc:Choice Requires="wps">
                  <w:drawing>
                    <wp:anchor distT="0" distB="0" distL="114300" distR="114300" simplePos="0" relativeHeight="251658240" behindDoc="0" locked="0" layoutInCell="1" allowOverlap="1" wp14:anchorId="0F427A3D" wp14:editId="04583DB9">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119F3549" w14:textId="77777777" w:rsidR="00FF5EE3" w:rsidRPr="00936862" w:rsidRDefault="00FF5EE3" w:rsidP="003F0B68">
                                  <w:pPr>
                                    <w:spacing w:line="240" w:lineRule="auto"/>
                                    <w:ind w:firstLine="0"/>
                                    <w:jc w:val="center"/>
                                    <w:rPr>
                                      <w:sz w:val="20"/>
                                      <w:lang w:val="en-ID"/>
                                    </w:rPr>
                                  </w:pPr>
                                </w:p>
                                <w:p w14:paraId="23CBFE19" w14:textId="77777777" w:rsidR="00FF5EE3" w:rsidRPr="00936862" w:rsidRDefault="00FF5EE3" w:rsidP="003F0B68">
                                  <w:pPr>
                                    <w:spacing w:line="240" w:lineRule="auto"/>
                                    <w:ind w:firstLine="0"/>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69" o:spid="_x0000_s1032" style="position:absolute;left:0;text-align:left;margin-left:25.15pt;margin-top:7pt;width:97.5pt;height:4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">
                      <v:textbox>
                        <w:txbxContent>
                          <w:p w14:paraId="119F3549" w14:textId="77777777" w:rsidR="00FF5EE3" w:rsidRPr="00936862" w:rsidRDefault="00FF5EE3" w:rsidP="003F0B68">
                            <w:pPr>
                              <w:spacing w:line="240" w:lineRule="auto"/>
                              <w:ind w:firstLine="0"/>
                              <w:jc w:val="center"/>
                              <w:rPr>
                                <w:sz w:val="20"/>
                                <w:lang w:val="en-ID"/>
                              </w:rPr>
                            </w:pPr>
                          </w:p>
                          <w:p w14:paraId="23CBFE19" w14:textId="77777777" w:rsidR="00FF5EE3" w:rsidRPr="00936862" w:rsidRDefault="00FF5EE3" w:rsidP="003F0B68">
                            <w:pPr>
                              <w:spacing w:line="240" w:lineRule="auto"/>
                              <w:ind w:firstLine="0"/>
                              <w:jc w:val="center"/>
                              <w:rPr>
                                <w:lang w:val="en-ID"/>
                              </w:rPr>
                            </w:pPr>
                            <w:r>
                              <w:rPr>
                                <w:lang w:val="en-ID"/>
                              </w:rPr>
                              <w:t>Entitas</w:t>
                            </w:r>
                          </w:p>
                        </w:txbxContent>
                      </v:textbox>
                    </v:rect>
                  </w:pict>
                </mc:Fallback>
              </mc:AlternateContent>
            </w:r>
          </w:p>
          <w:p w14:paraId="31C85482"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6D5EDA30" w14:textId="77777777" w:rsidR="00A36D16" w:rsidRDefault="00A36D16" w:rsidP="00442D96">
            <w:pPr>
              <w:pStyle w:val="TeksTabel"/>
              <w:framePr w:hSpace="0" w:wrap="auto" w:vAnchor="margin" w:hAnchor="text" w:yAlign="inline"/>
              <w:rPr>
                <w:rFonts w:eastAsia="Times New Roman" w:cs="Times New Roman"/>
              </w:rPr>
            </w:pPr>
            <w:r>
              <w:t>Entitas</w:t>
            </w:r>
            <w:r>
              <w:rPr>
                <w:spacing w:val="-2"/>
              </w:rPr>
              <w:t xml:space="preserve"> </w:t>
            </w:r>
            <w:r>
              <w:t>atau bentuk</w:t>
            </w:r>
            <w:r>
              <w:rPr>
                <w:spacing w:val="-3"/>
              </w:rPr>
              <w:t xml:space="preserve"> </w:t>
            </w:r>
            <w:r>
              <w:t>persegi</w:t>
            </w:r>
            <w:r>
              <w:rPr>
                <w:spacing w:val="-2"/>
              </w:rPr>
              <w:t xml:space="preserve"> </w:t>
            </w:r>
            <w:r>
              <w:t>panjang</w:t>
            </w:r>
            <w:r>
              <w:rPr>
                <w:spacing w:val="41"/>
              </w:rPr>
              <w:t xml:space="preserve"> </w:t>
            </w:r>
            <w:r>
              <w:t>merupakan sesuatu objek</w:t>
            </w:r>
            <w:r>
              <w:rPr>
                <w:spacing w:val="-3"/>
              </w:rPr>
              <w:t xml:space="preserve"> </w:t>
            </w:r>
            <w:r>
              <w:t>data yang</w:t>
            </w:r>
            <w:r>
              <w:rPr>
                <w:spacing w:val="-3"/>
              </w:rPr>
              <w:t xml:space="preserve"> </w:t>
            </w:r>
            <w:r>
              <w:t xml:space="preserve">ada </w:t>
            </w:r>
            <w:r>
              <w:rPr>
                <w:spacing w:val="-2"/>
              </w:rPr>
              <w:t>di</w:t>
            </w:r>
            <w:r>
              <w:rPr>
                <w:spacing w:val="31"/>
              </w:rPr>
              <w:t xml:space="preserve"> </w:t>
            </w:r>
            <w:r>
              <w:t>dalam</w:t>
            </w:r>
            <w:r>
              <w:rPr>
                <w:spacing w:val="-4"/>
              </w:rPr>
              <w:t xml:space="preserve"> </w:t>
            </w:r>
            <w:r>
              <w:t>sistem, nyata maupun abstrak</w:t>
            </w:r>
            <w:r>
              <w:rPr>
                <w:spacing w:val="31"/>
              </w:rPr>
              <w:t xml:space="preserve"> </w:t>
            </w:r>
            <w:r>
              <w:t>dimana data tersimpan atau</w:t>
            </w:r>
            <w:r>
              <w:rPr>
                <w:spacing w:val="-3"/>
              </w:rPr>
              <w:t xml:space="preserve"> </w:t>
            </w:r>
            <w:r>
              <w:t>dimana terdapat</w:t>
            </w:r>
            <w:r>
              <w:rPr>
                <w:spacing w:val="37"/>
              </w:rPr>
              <w:t xml:space="preserve"> </w:t>
            </w:r>
            <w:r>
              <w:t>data.</w:t>
            </w:r>
          </w:p>
        </w:tc>
      </w:tr>
      <w:tr w:rsidR="00A36D16" w14:paraId="6AB6BE8E" w14:textId="77777777" w:rsidTr="00442D96">
        <w:trPr>
          <w:trHeight w:hRule="exact" w:val="1157"/>
        </w:trPr>
        <w:tc>
          <w:tcPr>
            <w:tcW w:w="828" w:type="dxa"/>
            <w:tcBorders>
              <w:top w:val="single" w:sz="5" w:space="0" w:color="000000"/>
              <w:left w:val="single" w:sz="5" w:space="0" w:color="000000"/>
              <w:bottom w:val="single" w:sz="5" w:space="0" w:color="000000"/>
              <w:right w:val="single" w:sz="5" w:space="0" w:color="000000"/>
            </w:tcBorders>
          </w:tcPr>
          <w:p w14:paraId="7A5DBCA7" w14:textId="77777777" w:rsidR="00A36D16" w:rsidRDefault="00A36D16" w:rsidP="00442D96">
            <w:pPr>
              <w:spacing w:line="240" w:lineRule="auto"/>
              <w:ind w:firstLine="0"/>
              <w:jc w:val="center"/>
              <w:rPr>
                <w:rFonts w:eastAsia="Times New Roman" w:cs="Times New Roman"/>
                <w:szCs w:val="24"/>
              </w:rPr>
            </w:pPr>
            <w:r>
              <w:t>2.</w:t>
            </w:r>
          </w:p>
        </w:tc>
        <w:tc>
          <w:tcPr>
            <w:tcW w:w="2852" w:type="dxa"/>
            <w:tcBorders>
              <w:top w:val="single" w:sz="5" w:space="0" w:color="000000"/>
              <w:left w:val="single" w:sz="5" w:space="0" w:color="000000"/>
              <w:bottom w:val="single" w:sz="5" w:space="0" w:color="000000"/>
              <w:right w:val="single" w:sz="5" w:space="0" w:color="000000"/>
            </w:tcBorders>
          </w:tcPr>
          <w:p w14:paraId="791B53EB" w14:textId="77777777" w:rsidR="00A36D16" w:rsidRDefault="00A36D16" w:rsidP="00442D96">
            <w:pPr>
              <w:spacing w:line="240" w:lineRule="auto"/>
              <w:rPr>
                <w:rFonts w:eastAsia="Times New Roman" w:cs="Times New Roman"/>
              </w:rPr>
            </w:pPr>
            <w:r>
              <w:rPr>
                <w:noProof/>
              </w:rPr>
              <mc:AlternateContent>
                <mc:Choice Requires="wps">
                  <w:drawing>
                    <wp:anchor distT="0" distB="0" distL="114300" distR="114300" simplePos="0" relativeHeight="251659264" behindDoc="0" locked="0" layoutInCell="1" allowOverlap="1" wp14:anchorId="4844983B" wp14:editId="0A90E7DA">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1C612D77" w14:textId="77777777" w:rsidR="00FF5EE3" w:rsidRPr="00936862" w:rsidRDefault="00FF5EE3" w:rsidP="003F0B68">
                                  <w:pPr>
                                    <w:spacing w:line="240" w:lineRule="auto"/>
                                    <w:ind w:firstLine="0"/>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570" o:spid="_x0000_s1033" type="#_x0000_t4" style="position:absolute;left:0;text-align:left;margin-left:15.9pt;margin-top:2.75pt;width:118.95pt;height:47.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">
                      <v:textbox>
                        <w:txbxContent>
                          <w:p w14:paraId="1C612D77" w14:textId="77777777" w:rsidR="00FF5EE3" w:rsidRPr="00936862" w:rsidRDefault="00FF5EE3" w:rsidP="003F0B68">
                            <w:pPr>
                              <w:spacing w:line="240" w:lineRule="auto"/>
                              <w:ind w:firstLine="0"/>
                              <w:jc w:val="center"/>
                              <w:rPr>
                                <w:lang w:val="en-ID"/>
                              </w:rPr>
                            </w:pPr>
                            <w:r>
                              <w:rPr>
                                <w:lang w:val="en-ID"/>
                              </w:rPr>
                              <w:t>Relasi</w:t>
                            </w:r>
                          </w:p>
                        </w:txbxContent>
                      </v:textbox>
                    </v:shape>
                  </w:pict>
                </mc:Fallback>
              </mc:AlternateContent>
            </w:r>
          </w:p>
          <w:p w14:paraId="286F44F3"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4FB4EB61" w14:textId="77777777" w:rsidR="00A36D16" w:rsidRPr="006A35ED" w:rsidRDefault="00A36D16" w:rsidP="00442D96">
            <w:pPr>
              <w:pStyle w:val="TeksTabel"/>
              <w:framePr w:hSpace="0" w:wrap="auto" w:vAnchor="margin" w:hAnchor="text" w:yAlign="inline"/>
            </w:pPr>
            <w:r w:rsidRPr="006A35ED">
              <w:t xml:space="preserve">Relationship </w:t>
            </w:r>
            <w:r>
              <w:t>merupakan hubungan alamiah</w:t>
            </w:r>
            <w:r w:rsidRPr="006A35ED">
              <w:t xml:space="preserve"> </w:t>
            </w:r>
            <w:r>
              <w:t>yang</w:t>
            </w:r>
            <w:r w:rsidRPr="006A35ED">
              <w:t xml:space="preserve"> </w:t>
            </w:r>
            <w:r>
              <w:t>terjadi</w:t>
            </w:r>
            <w:r w:rsidRPr="006A35ED">
              <w:t xml:space="preserve"> </w:t>
            </w:r>
            <w:r>
              <w:t>antar</w:t>
            </w:r>
            <w:r w:rsidRPr="006A35ED">
              <w:t xml:space="preserve"> </w:t>
            </w:r>
            <w:r>
              <w:t>entitas.</w:t>
            </w:r>
            <w:r w:rsidRPr="006A35ED">
              <w:t xml:space="preserve"> Umumnya</w:t>
            </w:r>
            <w:r>
              <w:t xml:space="preserve"> diberi</w:t>
            </w:r>
            <w:r w:rsidRPr="006A35ED">
              <w:t xml:space="preserve"> </w:t>
            </w:r>
            <w:r>
              <w:t>nama dengan kata kerja dasar</w:t>
            </w:r>
          </w:p>
        </w:tc>
      </w:tr>
      <w:tr w:rsidR="00A36D16" w14:paraId="6E75BCA4" w14:textId="77777777" w:rsidTr="00442D96">
        <w:trPr>
          <w:trHeight w:hRule="exact" w:val="1329"/>
        </w:trPr>
        <w:tc>
          <w:tcPr>
            <w:tcW w:w="828" w:type="dxa"/>
            <w:tcBorders>
              <w:top w:val="single" w:sz="5" w:space="0" w:color="000000"/>
              <w:left w:val="single" w:sz="5" w:space="0" w:color="000000"/>
              <w:bottom w:val="single" w:sz="5" w:space="0" w:color="000000"/>
              <w:right w:val="single" w:sz="5" w:space="0" w:color="000000"/>
            </w:tcBorders>
          </w:tcPr>
          <w:p w14:paraId="7FB93103" w14:textId="77777777" w:rsidR="00A36D16" w:rsidRDefault="00A36D16" w:rsidP="00442D96">
            <w:pPr>
              <w:spacing w:line="240" w:lineRule="auto"/>
              <w:ind w:firstLine="0"/>
              <w:jc w:val="center"/>
              <w:rPr>
                <w:rFonts w:eastAsia="Times New Roman" w:cs="Times New Roman"/>
                <w:szCs w:val="24"/>
              </w:rPr>
            </w:pPr>
            <w:r>
              <w:lastRenderedPageBreak/>
              <w:t>3.</w:t>
            </w:r>
          </w:p>
        </w:tc>
        <w:tc>
          <w:tcPr>
            <w:tcW w:w="2852" w:type="dxa"/>
            <w:tcBorders>
              <w:top w:val="single" w:sz="5" w:space="0" w:color="000000"/>
              <w:left w:val="single" w:sz="5" w:space="0" w:color="000000"/>
              <w:bottom w:val="single" w:sz="5" w:space="0" w:color="000000"/>
              <w:right w:val="single" w:sz="5" w:space="0" w:color="000000"/>
            </w:tcBorders>
          </w:tcPr>
          <w:p w14:paraId="7E9A41B6" w14:textId="77777777" w:rsidR="00A36D16" w:rsidRDefault="00A36D16" w:rsidP="00442D96">
            <w:pPr>
              <w:spacing w:line="240" w:lineRule="auto"/>
              <w:rPr>
                <w:rFonts w:eastAsia="Times New Roman" w:cs="Times New Roman"/>
                <w:sz w:val="25"/>
                <w:szCs w:val="25"/>
              </w:rPr>
            </w:pPr>
            <w:r>
              <w:rPr>
                <w:rFonts w:eastAsia="Times New Roman" w:cs="Times New Roman"/>
                <w:noProof/>
                <w:sz w:val="25"/>
                <w:szCs w:val="25"/>
              </w:rPr>
              <mc:AlternateContent>
                <mc:Choice Requires="wps">
                  <w:drawing>
                    <wp:anchor distT="0" distB="0" distL="114300" distR="114300" simplePos="0" relativeHeight="251660288" behindDoc="0" locked="0" layoutInCell="1" allowOverlap="1" wp14:anchorId="741B568E" wp14:editId="57D486E9">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16C6B07F" w14:textId="77777777" w:rsidR="00FF5EE3" w:rsidRPr="00936862" w:rsidRDefault="00FF5EE3" w:rsidP="003F0B68">
                                  <w:pPr>
                                    <w:jc w:val="center"/>
                                    <w:rPr>
                                      <w:sz w:val="10"/>
                                      <w:lang w:val="en-ID"/>
                                    </w:rPr>
                                  </w:pPr>
                                </w:p>
                                <w:p w14:paraId="5F6DC6BC" w14:textId="77777777" w:rsidR="00FF5EE3" w:rsidRPr="00936862" w:rsidRDefault="00FF5EE3" w:rsidP="003F0B68">
                                  <w:pPr>
                                    <w:ind w:firstLine="0"/>
                                    <w:jc w:val="center"/>
                                    <w:rPr>
                                      <w:lang w:val="en-ID"/>
                                    </w:rPr>
                                  </w:pPr>
                                  <w:r>
                                    <w:rPr>
                                      <w:lang w:val="en-ID"/>
                                    </w:rPr>
                                    <w:t>At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71" o:spid="_x0000_s1034" style="position:absolute;left:0;text-align:left;margin-left:20.65pt;margin-top:8.4pt;width:94.7pt;height:4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">
                      <v:textbox>
                        <w:txbxContent>
                          <w:p w14:paraId="16C6B07F" w14:textId="77777777" w:rsidR="00FF5EE3" w:rsidRPr="00936862" w:rsidRDefault="00FF5EE3" w:rsidP="003F0B68">
                            <w:pPr>
                              <w:jc w:val="center"/>
                              <w:rPr>
                                <w:sz w:val="10"/>
                                <w:lang w:val="en-ID"/>
                              </w:rPr>
                            </w:pPr>
                          </w:p>
                          <w:p w14:paraId="5F6DC6BC" w14:textId="77777777" w:rsidR="00FF5EE3" w:rsidRPr="00936862" w:rsidRDefault="00FF5EE3" w:rsidP="003F0B68">
                            <w:pPr>
                              <w:ind w:firstLine="0"/>
                              <w:jc w:val="center"/>
                              <w:rPr>
                                <w:lang w:val="en-ID"/>
                              </w:rPr>
                            </w:pPr>
                            <w:r>
                              <w:rPr>
                                <w:lang w:val="en-ID"/>
                              </w:rPr>
                              <w:t>Attribut</w:t>
                            </w:r>
                          </w:p>
                        </w:txbxContent>
                      </v:textbox>
                    </v:oval>
                  </w:pict>
                </mc:Fallback>
              </mc:AlternateContent>
            </w:r>
          </w:p>
          <w:p w14:paraId="7ED7EC9B"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3C9D0280" w14:textId="77777777" w:rsidR="00A36D16" w:rsidRPr="006A35ED" w:rsidRDefault="00A36D16" w:rsidP="00442D96">
            <w:pPr>
              <w:pStyle w:val="TeksTabel"/>
              <w:framePr w:hSpace="0" w:wrap="auto" w:vAnchor="margin" w:hAnchor="text" w:yAlign="inline"/>
            </w:pPr>
            <w:r>
              <w:t>Atribut</w:t>
            </w:r>
            <w:r w:rsidRPr="006A35ED">
              <w:t xml:space="preserve"> </w:t>
            </w:r>
            <w:r>
              <w:t>atau bentuk</w:t>
            </w:r>
            <w:r w:rsidRPr="006A35ED">
              <w:t xml:space="preserve"> </w:t>
            </w:r>
            <w:r>
              <w:t>elips adalah</w:t>
            </w:r>
            <w:r w:rsidRPr="006A35ED">
              <w:t xml:space="preserve"> </w:t>
            </w:r>
            <w:r>
              <w:t>sesuatu</w:t>
            </w:r>
            <w:r w:rsidRPr="006A35ED">
              <w:t xml:space="preserve"> </w:t>
            </w:r>
            <w:r>
              <w:t>yang menjelaskan apa sebenarnya yang</w:t>
            </w:r>
            <w:r w:rsidRPr="006A35ED">
              <w:t xml:space="preserve"> </w:t>
            </w:r>
            <w:r>
              <w:t>dimaksud entitas</w:t>
            </w:r>
            <w:r w:rsidRPr="006A35ED">
              <w:t xml:space="preserve"> </w:t>
            </w:r>
            <w:r>
              <w:t>atau</w:t>
            </w:r>
            <w:r w:rsidRPr="006A35ED">
              <w:t xml:space="preserve"> relationship </w:t>
            </w:r>
            <w:r>
              <w:t>dan</w:t>
            </w:r>
            <w:r w:rsidRPr="006A35ED">
              <w:t xml:space="preserve"> </w:t>
            </w:r>
            <w:r>
              <w:t>mewakili</w:t>
            </w:r>
            <w:r w:rsidRPr="006A35ED">
              <w:t xml:space="preserve"> </w:t>
            </w:r>
            <w:r>
              <w:t>atribut</w:t>
            </w:r>
            <w:r w:rsidRPr="006A35ED">
              <w:t xml:space="preserve"> </w:t>
            </w:r>
            <w:r>
              <w:t>dari</w:t>
            </w:r>
            <w:r w:rsidRPr="006A35ED">
              <w:t xml:space="preserve"> </w:t>
            </w:r>
            <w:r>
              <w:t>masing-masing</w:t>
            </w:r>
            <w:r w:rsidRPr="006A35ED">
              <w:t xml:space="preserve"> </w:t>
            </w:r>
            <w:r>
              <w:t>entitas.</w:t>
            </w:r>
          </w:p>
        </w:tc>
      </w:tr>
      <w:tr w:rsidR="00A36D16" w14:paraId="32D5DC9D" w14:textId="77777777" w:rsidTr="00442D96">
        <w:trPr>
          <w:trHeight w:hRule="exact" w:val="429"/>
        </w:trPr>
        <w:tc>
          <w:tcPr>
            <w:tcW w:w="828" w:type="dxa"/>
            <w:tcBorders>
              <w:top w:val="single" w:sz="5" w:space="0" w:color="000000"/>
              <w:left w:val="single" w:sz="5" w:space="0" w:color="000000"/>
              <w:bottom w:val="single" w:sz="5" w:space="0" w:color="000000"/>
              <w:right w:val="single" w:sz="5" w:space="0" w:color="000000"/>
            </w:tcBorders>
          </w:tcPr>
          <w:p w14:paraId="35D2DF1B" w14:textId="77777777" w:rsidR="00A36D16" w:rsidRDefault="00A36D16" w:rsidP="00442D96">
            <w:pPr>
              <w:spacing w:line="240" w:lineRule="auto"/>
              <w:ind w:firstLine="0"/>
              <w:jc w:val="center"/>
              <w:rPr>
                <w:rFonts w:eastAsia="Times New Roman" w:cs="Times New Roman"/>
                <w:szCs w:val="24"/>
              </w:rPr>
            </w:pPr>
            <w:r>
              <w:t>4.</w:t>
            </w:r>
          </w:p>
        </w:tc>
        <w:tc>
          <w:tcPr>
            <w:tcW w:w="2852" w:type="dxa"/>
            <w:tcBorders>
              <w:top w:val="single" w:sz="5" w:space="0" w:color="000000"/>
              <w:left w:val="single" w:sz="5" w:space="0" w:color="000000"/>
              <w:bottom w:val="single" w:sz="5" w:space="0" w:color="000000"/>
              <w:right w:val="single" w:sz="5" w:space="0" w:color="000000"/>
            </w:tcBorders>
          </w:tcPr>
          <w:p w14:paraId="75C5EEA4" w14:textId="77777777" w:rsidR="00A36D16" w:rsidRDefault="00A36D16" w:rsidP="00442D96">
            <w:pPr>
              <w:spacing w:line="240" w:lineRule="auto"/>
            </w:pPr>
            <w:r>
              <w:rPr>
                <w:noProof/>
              </w:rPr>
              <mc:AlternateContent>
                <mc:Choice Requires="wps">
                  <w:drawing>
                    <wp:anchor distT="0" distB="0" distL="114300" distR="114300" simplePos="0" relativeHeight="251661312" behindDoc="0" locked="0" layoutInCell="1" allowOverlap="1" wp14:anchorId="0F488645" wp14:editId="6C53AE93">
                      <wp:simplePos x="0" y="0"/>
                      <wp:positionH relativeFrom="column">
                        <wp:posOffset>350520</wp:posOffset>
                      </wp:positionH>
                      <wp:positionV relativeFrom="paragraph">
                        <wp:posOffset>150153</wp:posOffset>
                      </wp:positionV>
                      <wp:extent cx="1113155" cy="0"/>
                      <wp:effectExtent l="5715" t="5080" r="5080" b="1397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71CCD25" id="_x0000_t32" coordsize="21600,21600" o:spt="32" o:oned="t" path="m,l21600,21600e" filled="f">
                      <v:path arrowok="t" fillok="f" o:connecttype="none"/>
                      <o:lock v:ext="edit" shapetype="t"/>
                    </v:shapetype>
                    <v:shape id="AutoShape 572" o:spid="_x0000_s1026" type="#_x0000_t32" style="position:absolute;margin-left:27.6pt;margin-top:11.8pt;width:87.6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4560EFA1" w14:textId="77777777" w:rsidR="00A36D16" w:rsidRDefault="00A36D16" w:rsidP="00442D96">
            <w:pPr>
              <w:pStyle w:val="TeksTabel"/>
              <w:framePr w:hSpace="0" w:wrap="auto" w:vAnchor="margin" w:hAnchor="text" w:yAlign="inline"/>
              <w:rPr>
                <w:rFonts w:eastAsia="Times New Roman" w:cs="Times New Roman"/>
              </w:rPr>
            </w:pPr>
            <w:r>
              <w:t>Garis</w:t>
            </w:r>
            <w:r>
              <w:rPr>
                <w:spacing w:val="-2"/>
              </w:rPr>
              <w:t xml:space="preserve"> </w:t>
            </w:r>
            <w:r>
              <w:t>merupakan penghubung</w:t>
            </w:r>
            <w:r>
              <w:rPr>
                <w:spacing w:val="-3"/>
              </w:rPr>
              <w:t xml:space="preserve"> </w:t>
            </w:r>
            <w:r>
              <w:t>antar</w:t>
            </w:r>
            <w:r>
              <w:rPr>
                <w:spacing w:val="-2"/>
              </w:rPr>
              <w:t xml:space="preserve"> </w:t>
            </w:r>
            <w:r>
              <w:t>entitas</w:t>
            </w:r>
          </w:p>
        </w:tc>
      </w:tr>
    </w:tbl>
    <w:p w14:paraId="517D46CE" w14:textId="5572F4D9" w:rsidR="00A36D16" w:rsidRDefault="00A36D16" w:rsidP="003F0B68">
      <w:pPr>
        <w:ind w:right="2024" w:firstLine="0"/>
        <w:jc w:val="left"/>
        <w:rPr>
          <w:spacing w:val="-1"/>
        </w:rPr>
      </w:pPr>
      <w:r>
        <w:rPr>
          <w:rFonts w:eastAsia="Times New Roman" w:cs="Times New Roman"/>
        </w:rPr>
        <w:t xml:space="preserve">sumber: </w:t>
      </w:r>
      <w:r>
        <w:rPr>
          <w:spacing w:val="-1"/>
        </w:rPr>
        <w:t>Waljiyanto</w:t>
      </w:r>
      <w:r>
        <w:t xml:space="preserve"> (</w:t>
      </w:r>
      <w:r>
        <w:rPr>
          <w:spacing w:val="-1"/>
        </w:rPr>
        <w:t>2003)</w:t>
      </w:r>
      <w:r w:rsidR="00442D96">
        <w:rPr>
          <w:spacing w:val="-1"/>
        </w:rPr>
        <w:t>.</w:t>
      </w:r>
    </w:p>
    <w:p w14:paraId="362803B9" w14:textId="77777777" w:rsidR="00980A8A" w:rsidRDefault="00980A8A" w:rsidP="003F0B68">
      <w:pPr>
        <w:ind w:right="2024" w:firstLine="0"/>
        <w:jc w:val="left"/>
        <w:rPr>
          <w:spacing w:val="-1"/>
        </w:rPr>
      </w:pPr>
    </w:p>
    <w:p w14:paraId="4E122986" w14:textId="77777777" w:rsidR="007B729F" w:rsidRPr="00AC1BEA" w:rsidRDefault="007B729F" w:rsidP="00AC1BEA">
      <w:pPr>
        <w:pStyle w:val="Heading3"/>
      </w:pPr>
      <w:bookmarkStart w:id="26" w:name="_TOC_250048"/>
      <w:bookmarkStart w:id="27" w:name="_Toc461058900"/>
      <w:r w:rsidRPr="007B729F">
        <w:t>Data</w:t>
      </w:r>
      <w:r w:rsidRPr="00AC1BEA">
        <w:t xml:space="preserve"> </w:t>
      </w:r>
      <w:r w:rsidRPr="007B729F">
        <w:t>Flow</w:t>
      </w:r>
      <w:r w:rsidRPr="00AC1BEA">
        <w:t xml:space="preserve"> </w:t>
      </w:r>
      <w:r w:rsidRPr="007B729F">
        <w:t>Diagram</w:t>
      </w:r>
      <w:r w:rsidRPr="00AC1BEA">
        <w:t xml:space="preserve"> (DFD</w:t>
      </w:r>
      <w:bookmarkEnd w:id="26"/>
      <w:r w:rsidRPr="00AC1BEA">
        <w:t>)</w:t>
      </w:r>
      <w:bookmarkEnd w:id="27"/>
    </w:p>
    <w:p w14:paraId="29CFC79B" w14:textId="77777777" w:rsidR="007B729F" w:rsidRDefault="007B729F" w:rsidP="007B729F">
      <w:pPr>
        <w:spacing w:before="3"/>
        <w:rPr>
          <w:rFonts w:eastAsia="Times New Roman" w:cs="Times New Roman"/>
          <w:b/>
          <w:bCs/>
          <w:sz w:val="20"/>
          <w:szCs w:val="20"/>
        </w:rPr>
      </w:pPr>
    </w:p>
    <w:p w14:paraId="04AA0CB0" w14:textId="0E98C9D3" w:rsidR="007B729F" w:rsidRDefault="00AC1BEA" w:rsidP="007B729F">
      <w:pPr>
        <w:rPr>
          <w:spacing w:val="4"/>
        </w:rPr>
      </w:pPr>
      <w:r>
        <w:rPr>
          <w:rFonts w:eastAsia="Calibri" w:cs="Times New Roman"/>
          <w:szCs w:val="24"/>
        </w:rPr>
        <w:t>Menurut Jogiyanto, H.M.</w:t>
      </w:r>
      <w:r w:rsidR="00433DDB" w:rsidRPr="00433DDB">
        <w:rPr>
          <w:rFonts w:eastAsia="Calibri" w:cs="Times New Roman"/>
          <w:szCs w:val="24"/>
        </w:rPr>
        <w:t xml:space="preserve"> </w:t>
      </w:r>
      <w:r w:rsidR="00433DDB" w:rsidRPr="00433DDB">
        <w:rPr>
          <w:rFonts w:eastAsia="Calibri" w:cs="Times New Roman"/>
          <w:szCs w:val="24"/>
        </w:rPr>
        <w:fldChar w:fldCharType="begin" w:fldLock="1"/>
      </w:r>
      <w:r w:rsidR="006E3329">
        <w:rPr>
          <w:rFonts w:eastAsia="Calibri" w:cs="Times New Roman"/>
          <w:szCs w:val="24"/>
        </w:rPr>
        <w:instrText>ADDIN CSL_CITATION { "citationItems" : [ { "id" : "ITEM-1", "itemData" : { "abstract" : "Mustakini, Jogiyanto Hartono", "author" : [ { "dropping-particle" : "", "family" : "Jogiyanto", "given" : "Hartono Mustakini", "non-dropping-particle" : "", "parse-names" : false, "suffix" : "" } ], "id" : "ITEM-1", "issued" : { "date-parts" : [ [ "2006" ] ] }, "publisher" : "ANDI Publisher", "publisher-place" : "Yogyakarta", "title" : "Analisis dan Desain Sistem Informasi: Pendekatan Terstruktur Teori dan Praktek Aplikasi Bisnis", "type" : "book" }, "suppress-author" : 1, "uris" : [ "http://www.mendeley.com/documents/?uuid=39fc6876-1f00-4c30-abf9-fc1746b881c8" ] } ], "mendeley" : { "formattedCitation" : "(2006)", "plainTextFormattedCitation" : "(2006)", "previouslyFormattedCitation" : "(2006)" }, "properties" : { "noteIndex" : 0 }, "schema" : "https://github.com/citation-style-language/schema/raw/master/csl-citation.json" }</w:instrText>
      </w:r>
      <w:r w:rsidR="00433DDB" w:rsidRPr="00433DDB">
        <w:rPr>
          <w:rFonts w:eastAsia="Calibri" w:cs="Times New Roman"/>
          <w:szCs w:val="24"/>
        </w:rPr>
        <w:fldChar w:fldCharType="separate"/>
      </w:r>
      <w:r w:rsidR="00433DDB" w:rsidRPr="00433DDB">
        <w:rPr>
          <w:rFonts w:eastAsia="Calibri" w:cs="Times New Roman"/>
          <w:noProof/>
          <w:szCs w:val="24"/>
        </w:rPr>
        <w:t>(2006)</w:t>
      </w:r>
      <w:r w:rsidR="00433DDB" w:rsidRPr="00433DDB">
        <w:rPr>
          <w:rFonts w:eastAsia="Calibri" w:cs="Times New Roman"/>
          <w:szCs w:val="24"/>
        </w:rPr>
        <w:fldChar w:fldCharType="end"/>
      </w:r>
      <w:r>
        <w:rPr>
          <w:rFonts w:eastAsia="Calibri" w:cs="Times New Roman"/>
          <w:szCs w:val="24"/>
        </w:rPr>
        <w:t>,</w:t>
      </w:r>
      <w:r w:rsidR="00433DDB" w:rsidRPr="00433DDB">
        <w:rPr>
          <w:rFonts w:eastAsia="Calibri" w:cs="Times New Roman"/>
          <w:szCs w:val="24"/>
        </w:rPr>
        <w:t xml:space="preserve"> </w:t>
      </w:r>
      <w:r w:rsidR="007B729F" w:rsidRPr="00433DDB">
        <w:rPr>
          <w:rFonts w:cs="Times New Roman"/>
          <w:szCs w:val="24"/>
        </w:rPr>
        <w:t>Data</w:t>
      </w:r>
      <w:r w:rsidR="007B729F" w:rsidRPr="00433DDB">
        <w:rPr>
          <w:rFonts w:cs="Times New Roman"/>
          <w:spacing w:val="26"/>
          <w:szCs w:val="24"/>
        </w:rPr>
        <w:t xml:space="preserve"> </w:t>
      </w:r>
      <w:r w:rsidR="007B729F" w:rsidRPr="00433DDB">
        <w:rPr>
          <w:rFonts w:cs="Times New Roman"/>
          <w:szCs w:val="24"/>
        </w:rPr>
        <w:t>Flow</w:t>
      </w:r>
      <w:r w:rsidR="007B729F" w:rsidRPr="00433DDB">
        <w:rPr>
          <w:rFonts w:cs="Times New Roman"/>
          <w:spacing w:val="24"/>
          <w:szCs w:val="24"/>
        </w:rPr>
        <w:t xml:space="preserve"> </w:t>
      </w:r>
      <w:r w:rsidR="007B729F" w:rsidRPr="00433DDB">
        <w:rPr>
          <w:rFonts w:cs="Times New Roman"/>
          <w:szCs w:val="24"/>
        </w:rPr>
        <w:t>Diagram (DFD</w:t>
      </w:r>
      <w:r w:rsidR="007B729F" w:rsidRPr="00433DDB">
        <w:rPr>
          <w:rFonts w:cs="Times New Roman"/>
          <w:i/>
          <w:szCs w:val="24"/>
        </w:rPr>
        <w:t>)</w:t>
      </w:r>
      <w:r w:rsidR="007B729F" w:rsidRPr="00433DDB">
        <w:rPr>
          <w:rFonts w:cs="Times New Roman"/>
          <w:i/>
          <w:spacing w:val="47"/>
          <w:szCs w:val="24"/>
        </w:rPr>
        <w:t xml:space="preserve"> </w:t>
      </w:r>
      <w:r w:rsidR="007B729F" w:rsidRPr="00433DDB">
        <w:rPr>
          <w:rFonts w:cs="Times New Roman"/>
          <w:szCs w:val="24"/>
        </w:rPr>
        <w:t>merupakan</w:t>
      </w:r>
      <w:r w:rsidR="007B729F">
        <w:rPr>
          <w:spacing w:val="26"/>
        </w:rPr>
        <w:t xml:space="preserve"> </w:t>
      </w:r>
      <w:r w:rsidR="007B729F">
        <w:t>diagram</w:t>
      </w:r>
      <w:r w:rsidR="007B729F">
        <w:rPr>
          <w:spacing w:val="26"/>
        </w:rPr>
        <w:t xml:space="preserve"> </w:t>
      </w:r>
      <w:r w:rsidR="007B729F">
        <w:t>yang</w:t>
      </w:r>
      <w:r w:rsidR="007B729F">
        <w:rPr>
          <w:spacing w:val="21"/>
        </w:rPr>
        <w:t xml:space="preserve"> </w:t>
      </w:r>
      <w:r w:rsidR="007B729F">
        <w:t>menggunakan</w:t>
      </w:r>
      <w:r w:rsidR="007B729F">
        <w:rPr>
          <w:spacing w:val="24"/>
        </w:rPr>
        <w:t xml:space="preserve"> </w:t>
      </w:r>
      <w:r w:rsidR="007B729F">
        <w:t>notasi-notasi</w:t>
      </w:r>
      <w:r w:rsidR="007B729F">
        <w:rPr>
          <w:spacing w:val="61"/>
        </w:rPr>
        <w:t xml:space="preserve"> </w:t>
      </w:r>
      <w:r w:rsidR="007B729F">
        <w:t>untuk</w:t>
      </w:r>
      <w:r w:rsidR="007B729F">
        <w:rPr>
          <w:spacing w:val="40"/>
        </w:rPr>
        <w:t xml:space="preserve"> </w:t>
      </w:r>
      <w:r w:rsidR="007B729F">
        <w:t>menggambarkan</w:t>
      </w:r>
      <w:r w:rsidR="007B729F">
        <w:rPr>
          <w:spacing w:val="40"/>
        </w:rPr>
        <w:t xml:space="preserve"> </w:t>
      </w:r>
      <w:r w:rsidR="007B729F">
        <w:t>arus</w:t>
      </w:r>
      <w:r w:rsidR="007B729F">
        <w:rPr>
          <w:spacing w:val="41"/>
        </w:rPr>
        <w:t xml:space="preserve"> </w:t>
      </w:r>
      <w:r w:rsidR="007B729F">
        <w:t>data</w:t>
      </w:r>
      <w:r w:rsidR="007B729F">
        <w:rPr>
          <w:spacing w:val="39"/>
        </w:rPr>
        <w:t xml:space="preserve"> </w:t>
      </w:r>
      <w:r w:rsidR="007B729F">
        <w:t>sistem</w:t>
      </w:r>
      <w:r w:rsidR="007B729F">
        <w:rPr>
          <w:spacing w:val="41"/>
        </w:rPr>
        <w:t xml:space="preserve"> </w:t>
      </w:r>
      <w:r w:rsidR="007B729F">
        <w:t>secara</w:t>
      </w:r>
      <w:r w:rsidR="007B729F">
        <w:rPr>
          <w:spacing w:val="39"/>
        </w:rPr>
        <w:t xml:space="preserve"> </w:t>
      </w:r>
      <w:r w:rsidR="007B729F">
        <w:t>logika</w:t>
      </w:r>
      <w:r w:rsidR="00433DDB">
        <w:t xml:space="preserve">. </w:t>
      </w:r>
      <w:r w:rsidR="007B729F">
        <w:t xml:space="preserve"> DFD</w:t>
      </w:r>
      <w:r w:rsidR="007B729F">
        <w:rPr>
          <w:spacing w:val="4"/>
        </w:rPr>
        <w:t xml:space="preserve"> </w:t>
      </w:r>
      <w:r w:rsidR="007B729F">
        <w:t>merupakan</w:t>
      </w:r>
      <w:r w:rsidR="007B729F">
        <w:rPr>
          <w:spacing w:val="9"/>
        </w:rPr>
        <w:t xml:space="preserve"> </w:t>
      </w:r>
      <w:r w:rsidR="007B729F">
        <w:t>dokumentasi</w:t>
      </w:r>
      <w:r w:rsidR="007B729F">
        <w:rPr>
          <w:spacing w:val="7"/>
        </w:rPr>
        <w:t xml:space="preserve"> </w:t>
      </w:r>
      <w:r w:rsidR="007B729F">
        <w:t>grafik</w:t>
      </w:r>
      <w:r w:rsidR="007B729F">
        <w:rPr>
          <w:spacing w:val="9"/>
        </w:rPr>
        <w:t xml:space="preserve"> </w:t>
      </w:r>
      <w:r w:rsidR="007B729F">
        <w:t>yang</w:t>
      </w:r>
      <w:r w:rsidR="007B729F">
        <w:rPr>
          <w:spacing w:val="2"/>
        </w:rPr>
        <w:t xml:space="preserve"> </w:t>
      </w:r>
      <w:r w:rsidR="007B729F">
        <w:t>menggunakan</w:t>
      </w:r>
      <w:r w:rsidR="007B729F">
        <w:rPr>
          <w:spacing w:val="4"/>
        </w:rPr>
        <w:t xml:space="preserve"> </w:t>
      </w:r>
      <w:r w:rsidR="007B729F">
        <w:t>simbol</w:t>
      </w:r>
      <w:r w:rsidR="007B729F">
        <w:rPr>
          <w:spacing w:val="5"/>
        </w:rPr>
        <w:t xml:space="preserve"> </w:t>
      </w:r>
      <w:r w:rsidR="007B729F">
        <w:t>penomoran</w:t>
      </w:r>
      <w:r w:rsidR="007B729F">
        <w:rPr>
          <w:spacing w:val="4"/>
        </w:rPr>
        <w:t xml:space="preserve"> </w:t>
      </w:r>
      <w:r w:rsidR="007B729F">
        <w:t>di</w:t>
      </w:r>
      <w:r w:rsidR="007B729F">
        <w:rPr>
          <w:spacing w:val="5"/>
        </w:rPr>
        <w:t xml:space="preserve"> </w:t>
      </w:r>
      <w:r w:rsidR="007B729F">
        <w:t>dalam</w:t>
      </w:r>
      <w:r w:rsidR="007B729F">
        <w:rPr>
          <w:spacing w:val="27"/>
        </w:rPr>
        <w:t xml:space="preserve"> </w:t>
      </w:r>
      <w:r w:rsidR="007B729F">
        <w:t>mengilustrasikan</w:t>
      </w:r>
      <w:r w:rsidR="007B729F">
        <w:rPr>
          <w:spacing w:val="21"/>
        </w:rPr>
        <w:t xml:space="preserve"> </w:t>
      </w:r>
      <w:r w:rsidR="007B729F">
        <w:t>arus</w:t>
      </w:r>
      <w:r w:rsidR="007B729F">
        <w:rPr>
          <w:spacing w:val="19"/>
        </w:rPr>
        <w:t xml:space="preserve"> </w:t>
      </w:r>
      <w:r w:rsidR="007B729F">
        <w:t>data</w:t>
      </w:r>
      <w:r w:rsidR="007B729F">
        <w:rPr>
          <w:spacing w:val="20"/>
        </w:rPr>
        <w:t xml:space="preserve"> </w:t>
      </w:r>
      <w:r w:rsidR="007B729F">
        <w:t>yang</w:t>
      </w:r>
      <w:r w:rsidR="007B729F">
        <w:rPr>
          <w:spacing w:val="16"/>
        </w:rPr>
        <w:t xml:space="preserve"> </w:t>
      </w:r>
      <w:r w:rsidR="007B729F">
        <w:t>saling</w:t>
      </w:r>
      <w:r w:rsidR="007B729F">
        <w:rPr>
          <w:spacing w:val="16"/>
        </w:rPr>
        <w:t xml:space="preserve"> </w:t>
      </w:r>
      <w:r w:rsidR="007B729F">
        <w:t>berhubungan</w:t>
      </w:r>
      <w:r w:rsidR="007B729F">
        <w:rPr>
          <w:spacing w:val="19"/>
        </w:rPr>
        <w:t xml:space="preserve"> </w:t>
      </w:r>
      <w:r w:rsidR="007B729F">
        <w:t>diantara</w:t>
      </w:r>
      <w:r w:rsidR="007B729F">
        <w:rPr>
          <w:spacing w:val="18"/>
        </w:rPr>
        <w:t xml:space="preserve"> </w:t>
      </w:r>
      <w:r w:rsidR="007B729F">
        <w:t>pemrosesan</w:t>
      </w:r>
      <w:r w:rsidR="007B729F">
        <w:rPr>
          <w:spacing w:val="21"/>
        </w:rPr>
        <w:t xml:space="preserve"> </w:t>
      </w:r>
      <w:r w:rsidR="007B729F">
        <w:t>data</w:t>
      </w:r>
      <w:r w:rsidR="007B729F">
        <w:rPr>
          <w:spacing w:val="18"/>
        </w:rPr>
        <w:t xml:space="preserve"> </w:t>
      </w:r>
      <w:r w:rsidR="007B729F">
        <w:t>untuk</w:t>
      </w:r>
      <w:r w:rsidR="007B729F">
        <w:rPr>
          <w:spacing w:val="19"/>
        </w:rPr>
        <w:t xml:space="preserve"> </w:t>
      </w:r>
      <w:r w:rsidR="007B729F">
        <w:t>diubah</w:t>
      </w:r>
      <w:r w:rsidR="007B729F">
        <w:rPr>
          <w:spacing w:val="91"/>
        </w:rPr>
        <w:t xml:space="preserve"> </w:t>
      </w:r>
      <w:r w:rsidR="007B729F">
        <w:t>menjadi</w:t>
      </w:r>
      <w:r w:rsidR="007B729F">
        <w:rPr>
          <w:spacing w:val="5"/>
        </w:rPr>
        <w:t xml:space="preserve"> </w:t>
      </w:r>
      <w:r w:rsidR="007B729F">
        <w:t>informasi.</w:t>
      </w:r>
      <w:r w:rsidR="007B729F">
        <w:rPr>
          <w:spacing w:val="4"/>
        </w:rPr>
        <w:t xml:space="preserve"> </w:t>
      </w:r>
      <w:r w:rsidR="00D755DA">
        <w:rPr>
          <w:spacing w:val="4"/>
        </w:rPr>
        <w:fldChar w:fldCharType="begin"/>
      </w:r>
      <w:r w:rsidR="00D755DA">
        <w:rPr>
          <w:spacing w:val="4"/>
        </w:rPr>
        <w:instrText xml:space="preserve"> REF _Ref461054352 \h </w:instrText>
      </w:r>
      <w:r w:rsidR="00D755DA">
        <w:rPr>
          <w:spacing w:val="4"/>
        </w:rPr>
      </w:r>
      <w:r w:rsidR="00D755DA">
        <w:rPr>
          <w:spacing w:val="4"/>
        </w:rPr>
        <w:fldChar w:fldCharType="separate"/>
      </w:r>
      <w:r w:rsidR="00E4358E">
        <w:t>Tabel 2.</w:t>
      </w:r>
      <w:r w:rsidR="00E4358E">
        <w:rPr>
          <w:noProof/>
        </w:rPr>
        <w:t>2</w:t>
      </w:r>
      <w:r w:rsidR="00D755DA">
        <w:rPr>
          <w:spacing w:val="4"/>
        </w:rPr>
        <w:fldChar w:fldCharType="end"/>
      </w:r>
      <w:r w:rsidR="009F228D">
        <w:rPr>
          <w:spacing w:val="4"/>
        </w:rPr>
        <w:t xml:space="preserve"> </w:t>
      </w:r>
      <w:r w:rsidR="007B729F">
        <w:rPr>
          <w:spacing w:val="4"/>
        </w:rPr>
        <w:t>menggambarkan symbol yang digunakan dalam DAD.</w:t>
      </w:r>
    </w:p>
    <w:p w14:paraId="0AB574F6" w14:textId="77777777" w:rsidR="007B729F" w:rsidRDefault="007B729F" w:rsidP="00B85C2A"/>
    <w:p w14:paraId="6E54BD9B" w14:textId="7F31B1B4" w:rsidR="007B729F" w:rsidRDefault="00752E9B" w:rsidP="00752E9B">
      <w:pPr>
        <w:pStyle w:val="Caption"/>
        <w:rPr>
          <w:rFonts w:eastAsia="Times New Roman" w:cs="Times New Roman"/>
        </w:rPr>
      </w:pPr>
      <w:bookmarkStart w:id="28" w:name="_Ref461054352"/>
      <w:bookmarkStart w:id="29" w:name="_Toc461058208"/>
      <w:r>
        <w:t>Tabel 2.</w:t>
      </w:r>
      <w:fldSimple w:instr=" SEQ Tabel_2. \* ARABIC ">
        <w:r w:rsidR="00E4358E">
          <w:rPr>
            <w:noProof/>
          </w:rPr>
          <w:t>2</w:t>
        </w:r>
      </w:fldSimple>
      <w:bookmarkEnd w:id="28"/>
      <w:r>
        <w:t xml:space="preserve">. </w:t>
      </w:r>
      <w:r w:rsidR="007B729F" w:rsidRPr="00C06115">
        <w:t>DFD</w:t>
      </w:r>
      <w:r w:rsidR="007B729F">
        <w:t xml:space="preserve"> (Data </w:t>
      </w:r>
      <w:r w:rsidR="007B729F">
        <w:rPr>
          <w:spacing w:val="-2"/>
        </w:rPr>
        <w:t>Flow</w:t>
      </w:r>
      <w:r w:rsidR="007B729F">
        <w:t xml:space="preserve"> Diagram)</w:t>
      </w:r>
      <w:bookmarkEnd w:id="29"/>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7B729F" w14:paraId="0507B31C" w14:textId="77777777" w:rsidTr="007B729F">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43FAE502" w14:textId="77777777" w:rsidR="007B729F" w:rsidRDefault="007B729F" w:rsidP="00433DDB">
            <w:pPr>
              <w:pStyle w:val="TableParagraph"/>
              <w:spacing w:line="274" w:lineRule="exact"/>
              <w:ind w:left="231"/>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tcPr>
          <w:p w14:paraId="0B3067C1" w14:textId="77777777" w:rsidR="007B729F" w:rsidRDefault="007B729F" w:rsidP="00433DDB">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tcPr>
          <w:p w14:paraId="5B090B69" w14:textId="77777777" w:rsidR="007B729F" w:rsidRDefault="007B729F" w:rsidP="00433DDB">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Keterangan</w:t>
            </w:r>
          </w:p>
        </w:tc>
      </w:tr>
      <w:tr w:rsidR="007B729F" w14:paraId="6E8886C4" w14:textId="77777777" w:rsidTr="007B729F">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136EE53C"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205CDAC8" w14:textId="77777777" w:rsidR="007B729F" w:rsidRDefault="00DE776A" w:rsidP="00433DDB">
            <w:r>
              <w:rPr>
                <w:noProof/>
              </w:rPr>
              <mc:AlternateContent>
                <mc:Choice Requires="wpg">
                  <w:drawing>
                    <wp:anchor distT="0" distB="0" distL="114300" distR="114300" simplePos="0" relativeHeight="251686912" behindDoc="0" locked="0" layoutInCell="1" allowOverlap="1" wp14:anchorId="615D2F5E" wp14:editId="4EEF0DA0">
                      <wp:simplePos x="0" y="0"/>
                      <wp:positionH relativeFrom="column">
                        <wp:posOffset>413922</wp:posOffset>
                      </wp:positionH>
                      <wp:positionV relativeFrom="paragraph">
                        <wp:posOffset>52461</wp:posOffset>
                      </wp:positionV>
                      <wp:extent cx="1378634" cy="1934307"/>
                      <wp:effectExtent l="0" t="0" r="69215" b="27940"/>
                      <wp:wrapNone/>
                      <wp:docPr id="43" name="Group 43"/>
                      <wp:cNvGraphicFramePr/>
                      <a:graphic xmlns:a="http://schemas.openxmlformats.org/drawingml/2006/main">
                        <a:graphicData uri="http://schemas.microsoft.com/office/word/2010/wordprocessingGroup">
                          <wpg:wgp>
                            <wpg:cNvGrpSpPr/>
                            <wpg:grpSpPr>
                              <a:xfrm>
                                <a:off x="0" y="0"/>
                                <a:ext cx="1378634" cy="1934307"/>
                                <a:chOff x="0" y="0"/>
                                <a:chExt cx="1378634" cy="1934307"/>
                              </a:xfrm>
                            </wpg:grpSpPr>
                            <wps:wsp>
                              <wps:cNvPr id="38" name="Rectangle 38"/>
                              <wps:cNvSpPr/>
                              <wps:spPr>
                                <a:xfrm>
                                  <a:off x="175846"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 name="Oval 40"/>
                              <wps:cNvSpPr/>
                              <wps:spPr>
                                <a:xfrm>
                                  <a:off x="372794" y="984738"/>
                                  <a:ext cx="485336" cy="45016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0" y="1596683"/>
                                  <a:ext cx="1336040"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0" y="1934307"/>
                                  <a:ext cx="1336431"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19746BC" id="Group 43" o:spid="_x0000_s1026" style="position:absolute;margin-left:32.6pt;margin-top:4.15pt;width:108.55pt;height:152.3pt;z-index:251686912"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" strokecolor="black [3200]"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" strokecolor="black [3200]" strokeweight="1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2541F609" w14:textId="77777777" w:rsidR="007B729F" w:rsidRPr="00DE776A" w:rsidRDefault="007B729F" w:rsidP="00DE776A">
            <w:pPr>
              <w:pStyle w:val="TeksTabel"/>
              <w:framePr w:wrap="around"/>
            </w:pPr>
            <w:r w:rsidRPr="00DE776A">
              <w:t>Eksternal Entity (kesatuan luar) atau Boundary (batas sistem)</w:t>
            </w:r>
          </w:p>
        </w:tc>
      </w:tr>
      <w:tr w:rsidR="007B729F" w14:paraId="0F00F1A4" w14:textId="77777777" w:rsidTr="007B729F">
        <w:trPr>
          <w:trHeight w:hRule="exact" w:val="648"/>
        </w:trPr>
        <w:tc>
          <w:tcPr>
            <w:tcW w:w="828" w:type="dxa"/>
            <w:tcBorders>
              <w:top w:val="single" w:sz="5" w:space="0" w:color="000000"/>
              <w:left w:val="single" w:sz="5" w:space="0" w:color="000000"/>
              <w:bottom w:val="single" w:sz="5" w:space="0" w:color="000000"/>
              <w:right w:val="single" w:sz="5" w:space="0" w:color="000000"/>
            </w:tcBorders>
          </w:tcPr>
          <w:p w14:paraId="06A702B2"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501F12F2"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5326B52A" w14:textId="77777777" w:rsidR="007B729F" w:rsidRPr="00DE776A" w:rsidRDefault="007B729F" w:rsidP="00DE776A">
            <w:pPr>
              <w:pStyle w:val="TeksTabel"/>
              <w:framePr w:wrap="around"/>
            </w:pPr>
            <w:r w:rsidRPr="00DE776A">
              <w:t>Data Flow (arus data)</w:t>
            </w:r>
          </w:p>
        </w:tc>
      </w:tr>
      <w:tr w:rsidR="007B729F" w14:paraId="6105C6EE"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242CAD7"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476C5EAA"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23788151" w14:textId="77777777" w:rsidR="007B729F" w:rsidRPr="00DE776A" w:rsidRDefault="007B729F" w:rsidP="00DE776A">
            <w:pPr>
              <w:pStyle w:val="TeksTabel"/>
              <w:framePr w:wrap="around"/>
            </w:pPr>
            <w:r w:rsidRPr="00DE776A">
              <w:t>Proses</w:t>
            </w:r>
          </w:p>
        </w:tc>
      </w:tr>
      <w:tr w:rsidR="007B729F" w14:paraId="4D53CF03" w14:textId="77777777" w:rsidTr="007B729F">
        <w:trPr>
          <w:trHeight w:hRule="exact" w:val="900"/>
        </w:trPr>
        <w:tc>
          <w:tcPr>
            <w:tcW w:w="828" w:type="dxa"/>
            <w:tcBorders>
              <w:top w:val="single" w:sz="5" w:space="0" w:color="000000"/>
              <w:left w:val="single" w:sz="5" w:space="0" w:color="000000"/>
              <w:bottom w:val="single" w:sz="5" w:space="0" w:color="000000"/>
              <w:right w:val="single" w:sz="5" w:space="0" w:color="000000"/>
            </w:tcBorders>
          </w:tcPr>
          <w:p w14:paraId="35AD95BE"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5F566879" w14:textId="77777777" w:rsidR="007B729F" w:rsidRDefault="007B729F" w:rsidP="00433DDB"/>
        </w:tc>
        <w:tc>
          <w:tcPr>
            <w:tcW w:w="3685" w:type="dxa"/>
            <w:tcBorders>
              <w:top w:val="single" w:sz="5" w:space="0" w:color="000000"/>
              <w:left w:val="single" w:sz="5" w:space="0" w:color="000000"/>
              <w:bottom w:val="single" w:sz="5" w:space="0" w:color="000000"/>
              <w:right w:val="single" w:sz="5" w:space="0" w:color="000000"/>
            </w:tcBorders>
          </w:tcPr>
          <w:p w14:paraId="10F2CA9E" w14:textId="77777777" w:rsidR="007B729F" w:rsidRDefault="007B729F" w:rsidP="007B729F">
            <w:pPr>
              <w:pStyle w:val="TeksTabel"/>
              <w:framePr w:wrap="around"/>
              <w:rPr>
                <w:rFonts w:eastAsia="Times New Roman" w:cs="Times New Roman"/>
              </w:rPr>
            </w:pPr>
            <w:r>
              <w:t xml:space="preserve">Data </w:t>
            </w:r>
            <w:r>
              <w:rPr>
                <w:spacing w:val="-1"/>
              </w:rPr>
              <w:t>store</w:t>
            </w:r>
          </w:p>
        </w:tc>
      </w:tr>
    </w:tbl>
    <w:p w14:paraId="23398819" w14:textId="77777777" w:rsidR="007B729F" w:rsidRDefault="00DE776A">
      <w:pPr>
        <w:spacing w:after="160" w:line="259" w:lineRule="auto"/>
        <w:ind w:firstLine="0"/>
        <w:jc w:val="left"/>
      </w:pPr>
      <w:r>
        <w:rPr>
          <w:spacing w:val="-1"/>
        </w:rPr>
        <w:t xml:space="preserve">Sumber: </w:t>
      </w:r>
      <w:r>
        <w:t>Hartono, J.</w:t>
      </w:r>
      <w:r w:rsidR="00632EC2">
        <w:t xml:space="preserve"> (</w:t>
      </w:r>
      <w:r>
        <w:t>1999)</w:t>
      </w:r>
    </w:p>
    <w:p w14:paraId="069E0E40" w14:textId="77777777" w:rsidR="00351475" w:rsidRDefault="00351475">
      <w:pPr>
        <w:spacing w:after="160" w:line="259" w:lineRule="auto"/>
        <w:ind w:firstLine="0"/>
        <w:jc w:val="left"/>
        <w:sectPr w:rsidR="00351475" w:rsidSect="00351475">
          <w:pgSz w:w="11900" w:h="16840" w:code="9"/>
          <w:pgMar w:top="2268" w:right="1701" w:bottom="1701" w:left="2268" w:header="1134" w:footer="1134" w:gutter="0"/>
          <w:cols w:space="720"/>
          <w:titlePg/>
          <w:docGrid w:linePitch="326"/>
        </w:sectPr>
      </w:pPr>
    </w:p>
    <w:p w14:paraId="1F4CC35B" w14:textId="5F22C98E" w:rsidR="00193301" w:rsidRDefault="00193301" w:rsidP="00323D84">
      <w:pPr>
        <w:pStyle w:val="Heading1"/>
        <w:rPr>
          <w:spacing w:val="-1"/>
          <w:lang w:val="id-ID"/>
        </w:rPr>
      </w:pPr>
      <w:r>
        <w:rPr>
          <w:spacing w:val="-1"/>
          <w:lang w:val="id-ID"/>
        </w:rPr>
        <w:lastRenderedPageBreak/>
        <w:br/>
        <w:t>METOD</w:t>
      </w:r>
      <w:r w:rsidR="00CA128C">
        <w:rPr>
          <w:spacing w:val="-1"/>
          <w:lang w:val="en-ID"/>
        </w:rPr>
        <w:t xml:space="preserve">E </w:t>
      </w:r>
      <w:r>
        <w:rPr>
          <w:spacing w:val="-1"/>
          <w:lang w:val="id-ID"/>
        </w:rPr>
        <w:t>PENELITIAN</w:t>
      </w:r>
    </w:p>
    <w:p w14:paraId="10EB4CB6" w14:textId="16047E13" w:rsidR="00193301" w:rsidRDefault="00193301" w:rsidP="00193301">
      <w:pPr>
        <w:rPr>
          <w:lang w:val="id-ID"/>
        </w:rPr>
      </w:pPr>
    </w:p>
    <w:p w14:paraId="45655719" w14:textId="43A6F93C" w:rsidR="00506735" w:rsidRDefault="00506735" w:rsidP="00193301">
      <w:pPr>
        <w:rPr>
          <w:lang w:val="id-ID"/>
        </w:rPr>
      </w:pPr>
    </w:p>
    <w:p w14:paraId="3A868FE8" w14:textId="7EEB370E" w:rsidR="00506735" w:rsidRDefault="00506735" w:rsidP="00F5705C">
      <w:pPr>
        <w:pStyle w:val="Heading2"/>
        <w:rPr>
          <w:lang w:val="en-ID"/>
        </w:rPr>
      </w:pPr>
      <w:r w:rsidRPr="00506735">
        <w:rPr>
          <w:lang w:val="en-ID"/>
        </w:rPr>
        <w:t>Obyek Penelitian</w:t>
      </w:r>
    </w:p>
    <w:p w14:paraId="20AC09F3" w14:textId="77777777" w:rsidR="00506735" w:rsidRPr="00506735" w:rsidRDefault="00506735" w:rsidP="00506735">
      <w:pPr>
        <w:rPr>
          <w:lang w:val="en-ID"/>
        </w:rPr>
      </w:pPr>
    </w:p>
    <w:p w14:paraId="66AF98DD" w14:textId="02FE2379" w:rsidR="00506735" w:rsidRPr="00506735" w:rsidRDefault="00506735" w:rsidP="00F5705C">
      <w:pPr>
        <w:pStyle w:val="Heading2"/>
        <w:rPr>
          <w:lang w:val="en-ID"/>
        </w:rPr>
      </w:pPr>
      <w:r w:rsidRPr="00506735">
        <w:rPr>
          <w:lang w:val="en-ID"/>
        </w:rPr>
        <w:t>Meto</w:t>
      </w:r>
      <w:r w:rsidR="00CA128C">
        <w:rPr>
          <w:lang w:val="en-ID"/>
        </w:rPr>
        <w:t>de</w:t>
      </w:r>
      <w:r w:rsidRPr="00506735">
        <w:rPr>
          <w:lang w:val="en-ID"/>
        </w:rPr>
        <w:t xml:space="preserve"> Penelitian</w:t>
      </w:r>
    </w:p>
    <w:p w14:paraId="31D718A0" w14:textId="6A22880D" w:rsidR="00506735" w:rsidRDefault="00506735" w:rsidP="00506735">
      <w:pPr>
        <w:rPr>
          <w:lang w:val="en-ID"/>
        </w:rPr>
      </w:pPr>
    </w:p>
    <w:p w14:paraId="49CA5408" w14:textId="77777777" w:rsidR="00506735" w:rsidRPr="00506735" w:rsidRDefault="00506735" w:rsidP="00506735">
      <w:pPr>
        <w:rPr>
          <w:lang w:val="en-ID"/>
        </w:rPr>
        <w:sectPr w:rsidR="00506735" w:rsidRPr="00506735" w:rsidSect="004E70A6">
          <w:pgSz w:w="11900" w:h="16840" w:code="9"/>
          <w:pgMar w:top="2268" w:right="1701" w:bottom="1701" w:left="2268" w:header="1134" w:footer="1134" w:gutter="0"/>
          <w:cols w:space="720"/>
          <w:titlePg/>
          <w:docGrid w:linePitch="326"/>
        </w:sectPr>
      </w:pPr>
    </w:p>
    <w:p w14:paraId="45685CDF" w14:textId="31E452E4" w:rsidR="00404CE4" w:rsidRDefault="00A36D16" w:rsidP="00323D84">
      <w:pPr>
        <w:pStyle w:val="Heading1"/>
        <w:rPr>
          <w:lang w:val="en-ID"/>
        </w:rPr>
      </w:pPr>
      <w:r>
        <w:rPr>
          <w:lang w:val="en-ID"/>
        </w:rPr>
        <w:lastRenderedPageBreak/>
        <w:br/>
      </w:r>
      <w:r>
        <w:rPr>
          <w:lang w:val="en-ID"/>
        </w:rPr>
        <w:br/>
      </w:r>
      <w:bookmarkStart w:id="30" w:name="_Toc461058901"/>
      <w:r w:rsidR="005A4E77">
        <w:rPr>
          <w:lang w:val="en-ID"/>
        </w:rPr>
        <w:t>ANALISA DAN PERANCANGAN SISTEM</w:t>
      </w:r>
      <w:bookmarkEnd w:id="30"/>
    </w:p>
    <w:p w14:paraId="4FBFA17D" w14:textId="77777777" w:rsidR="00323D84" w:rsidRDefault="00323D84" w:rsidP="00323D84">
      <w:pPr>
        <w:rPr>
          <w:lang w:val="en-ID"/>
        </w:rPr>
      </w:pPr>
    </w:p>
    <w:p w14:paraId="05A32762" w14:textId="77777777" w:rsidR="00F77FE1" w:rsidRDefault="00F77FE1" w:rsidP="00B85C2A"/>
    <w:p w14:paraId="5F2A8E73" w14:textId="77777777" w:rsidR="00323D84" w:rsidRDefault="005A4E77" w:rsidP="00F5705C">
      <w:pPr>
        <w:pStyle w:val="Heading2"/>
        <w:rPr>
          <w:lang w:val="en-ID"/>
        </w:rPr>
      </w:pPr>
      <w:bookmarkStart w:id="31" w:name="_Toc461058902"/>
      <w:r>
        <w:rPr>
          <w:lang w:val="en-ID"/>
        </w:rPr>
        <w:t>A</w:t>
      </w:r>
      <w:r w:rsidR="00230893">
        <w:rPr>
          <w:lang w:val="en-ID"/>
        </w:rPr>
        <w:t>nalisa Si</w:t>
      </w:r>
      <w:r>
        <w:rPr>
          <w:lang w:val="en-ID"/>
        </w:rPr>
        <w:t>stem yang Berjalan</w:t>
      </w:r>
      <w:bookmarkEnd w:id="31"/>
    </w:p>
    <w:p w14:paraId="056EF009" w14:textId="39BFBB5B" w:rsidR="00BD0001" w:rsidRDefault="00BD0001" w:rsidP="00BD0001">
      <w:r w:rsidRPr="00264212">
        <w:t xml:space="preserve">Berisikan uraian tahapan analisis </w:t>
      </w:r>
      <w:r w:rsidR="00A301B1">
        <w:t>sistem</w:t>
      </w:r>
      <w:r w:rsidRPr="00264212">
        <w:t xml:space="preserve"> atau aplikasi yang akan dibangun, termasuk subyek penelitiannya. Dokumen analisis </w:t>
      </w:r>
      <w:r w:rsidR="00A301B1">
        <w:t xml:space="preserve">sistem </w:t>
      </w:r>
      <w:r w:rsidRPr="00264212">
        <w:t xml:space="preserve">dapat menggunakan alat bantu dokumen standar yang digunakan dan disesuaikan dengan teori metode pengembangan sistem yang digunakan. </w:t>
      </w:r>
    </w:p>
    <w:p w14:paraId="0BFB3328" w14:textId="77777777" w:rsidR="00323D84" w:rsidRDefault="00323D84" w:rsidP="00323D84">
      <w:pPr>
        <w:rPr>
          <w:lang w:val="en-ID"/>
        </w:rPr>
      </w:pPr>
    </w:p>
    <w:p w14:paraId="3EE64D9D" w14:textId="77777777" w:rsidR="00BD0001" w:rsidRDefault="00BD0001" w:rsidP="00F5705C">
      <w:pPr>
        <w:pStyle w:val="Heading2"/>
        <w:rPr>
          <w:lang w:val="en-ID"/>
        </w:rPr>
      </w:pPr>
      <w:bookmarkStart w:id="32" w:name="_Toc461058903"/>
      <w:r>
        <w:rPr>
          <w:lang w:val="en-ID"/>
        </w:rPr>
        <w:t>Analisa Kebutuhan</w:t>
      </w:r>
      <w:bookmarkEnd w:id="32"/>
      <w:r>
        <w:rPr>
          <w:lang w:val="en-ID"/>
        </w:rPr>
        <w:t xml:space="preserve"> </w:t>
      </w:r>
    </w:p>
    <w:p w14:paraId="243C4FD6" w14:textId="77777777" w:rsidR="00BD0001" w:rsidRDefault="00BD0001" w:rsidP="00BD0001">
      <w:pPr>
        <w:rPr>
          <w:lang w:val="en-ID"/>
        </w:rPr>
      </w:pPr>
    </w:p>
    <w:p w14:paraId="38CF8961" w14:textId="62F75704" w:rsidR="00BD0001" w:rsidRDefault="00BD0001" w:rsidP="00AC1BEA">
      <w:pPr>
        <w:pStyle w:val="Heading3"/>
        <w:rPr>
          <w:lang w:val="en-ID"/>
        </w:rPr>
      </w:pPr>
      <w:bookmarkStart w:id="33" w:name="_Toc461058904"/>
      <w:r>
        <w:rPr>
          <w:lang w:val="en-ID"/>
        </w:rPr>
        <w:t xml:space="preserve">Kebutuhan user/pemakai </w:t>
      </w:r>
      <w:r w:rsidR="00A301B1">
        <w:rPr>
          <w:lang w:val="en-ID"/>
        </w:rPr>
        <w:t xml:space="preserve">sistem </w:t>
      </w:r>
      <w:bookmarkEnd w:id="33"/>
    </w:p>
    <w:p w14:paraId="0CD61067" w14:textId="77777777" w:rsidR="00BD0001" w:rsidRDefault="00BD0001" w:rsidP="00AC1BEA">
      <w:pPr>
        <w:pStyle w:val="Heading3"/>
        <w:rPr>
          <w:lang w:val="en-ID"/>
        </w:rPr>
      </w:pPr>
      <w:bookmarkStart w:id="34" w:name="_Toc461058905"/>
      <w:r>
        <w:rPr>
          <w:lang w:val="en-ID"/>
        </w:rPr>
        <w:t>Kebutuhan admin</w:t>
      </w:r>
      <w:bookmarkEnd w:id="34"/>
    </w:p>
    <w:p w14:paraId="0B4001CF" w14:textId="77777777" w:rsidR="00BD0001" w:rsidRPr="00BD0001" w:rsidRDefault="00BD0001" w:rsidP="00BD0001">
      <w:pPr>
        <w:rPr>
          <w:lang w:val="en-ID"/>
        </w:rPr>
      </w:pPr>
    </w:p>
    <w:p w14:paraId="31921321" w14:textId="77777777" w:rsidR="00323D84" w:rsidRDefault="00BD0001" w:rsidP="00F5705C">
      <w:pPr>
        <w:pStyle w:val="Heading2"/>
        <w:rPr>
          <w:lang w:val="en-ID"/>
        </w:rPr>
      </w:pPr>
      <w:bookmarkStart w:id="35" w:name="_Toc461058906"/>
      <w:r>
        <w:rPr>
          <w:lang w:val="en-ID"/>
        </w:rPr>
        <w:t>Analisa Pengembangan sistem</w:t>
      </w:r>
      <w:bookmarkEnd w:id="35"/>
    </w:p>
    <w:p w14:paraId="03413A6D" w14:textId="7609047C" w:rsidR="00BD0001" w:rsidRDefault="00BD0001" w:rsidP="00D755DA">
      <w:pPr>
        <w:pStyle w:val="BodyText"/>
      </w:pPr>
      <w:r w:rsidRPr="00264212">
        <w:t xml:space="preserve">Tahapan rancangan sistem yang dibangun sesuai dengan teori metode pembangunan </w:t>
      </w:r>
      <w:r w:rsidR="00A301B1">
        <w:t xml:space="preserve">sistem </w:t>
      </w:r>
      <w:r w:rsidRPr="00264212">
        <w:t>yang digunakan. Rancangan meliputi perancangan basis data, rancangan proses dan rancangan sistem (input, output).</w:t>
      </w:r>
    </w:p>
    <w:p w14:paraId="786B2915" w14:textId="77777777" w:rsidR="00BD0001" w:rsidRDefault="00BD0001">
      <w:pPr>
        <w:rPr>
          <w:lang w:val="en-ID"/>
        </w:rPr>
      </w:pPr>
    </w:p>
    <w:p w14:paraId="42140165" w14:textId="77777777" w:rsidR="00BD0001" w:rsidRDefault="00BD0001" w:rsidP="00F5705C">
      <w:pPr>
        <w:pStyle w:val="Heading2"/>
        <w:rPr>
          <w:lang w:val="en-ID"/>
        </w:rPr>
      </w:pPr>
      <w:bookmarkStart w:id="36" w:name="_Toc461058907"/>
      <w:r>
        <w:rPr>
          <w:lang w:val="en-ID"/>
        </w:rPr>
        <w:t>Rancangan Sistem</w:t>
      </w:r>
      <w:bookmarkEnd w:id="36"/>
    </w:p>
    <w:p w14:paraId="7E45A92F" w14:textId="77777777" w:rsidR="00BD0001" w:rsidRDefault="00BD0001" w:rsidP="00D755DA">
      <w:pPr>
        <w:pStyle w:val="BodyText"/>
        <w:rPr>
          <w:rFonts w:cs="Times New Roman"/>
        </w:rPr>
      </w:pPr>
      <w:r>
        <w:t>DFD</w:t>
      </w:r>
      <w:r>
        <w:rPr>
          <w:spacing w:val="54"/>
        </w:rPr>
        <w:t xml:space="preserve"> </w:t>
      </w:r>
      <w:r>
        <w:t>(</w:t>
      </w:r>
      <w:r>
        <w:rPr>
          <w:i/>
        </w:rPr>
        <w:t>Data</w:t>
      </w:r>
      <w:r>
        <w:rPr>
          <w:i/>
          <w:spacing w:val="52"/>
        </w:rPr>
        <w:t xml:space="preserve"> </w:t>
      </w:r>
      <w:r>
        <w:rPr>
          <w:i/>
        </w:rPr>
        <w:t>Flow</w:t>
      </w:r>
      <w:r>
        <w:rPr>
          <w:i/>
          <w:spacing w:val="53"/>
        </w:rPr>
        <w:t xml:space="preserve"> </w:t>
      </w:r>
      <w:r>
        <w:rPr>
          <w:i/>
        </w:rPr>
        <w:t>Diagram</w:t>
      </w:r>
      <w:r>
        <w:t>)</w:t>
      </w:r>
      <w:r>
        <w:rPr>
          <w:spacing w:val="52"/>
        </w:rPr>
        <w:t xml:space="preserve"> </w:t>
      </w:r>
      <w:r>
        <w:t>adalah</w:t>
      </w:r>
      <w:r>
        <w:rPr>
          <w:spacing w:val="52"/>
        </w:rPr>
        <w:t xml:space="preserve"> </w:t>
      </w:r>
      <w:r>
        <w:t>model</w:t>
      </w:r>
      <w:r>
        <w:rPr>
          <w:spacing w:val="53"/>
        </w:rPr>
        <w:t xml:space="preserve"> </w:t>
      </w:r>
      <w:r>
        <w:t>untuk</w:t>
      </w:r>
      <w:r>
        <w:rPr>
          <w:spacing w:val="52"/>
        </w:rPr>
        <w:t xml:space="preserve"> </w:t>
      </w:r>
      <w:r>
        <w:t>menggambarkan</w:t>
      </w:r>
      <w:r>
        <w:rPr>
          <w:spacing w:val="52"/>
        </w:rPr>
        <w:t xml:space="preserve"> </w:t>
      </w:r>
      <w:r>
        <w:t>asal</w:t>
      </w:r>
      <w:r>
        <w:rPr>
          <w:spacing w:val="55"/>
        </w:rPr>
        <w:t xml:space="preserve"> </w:t>
      </w:r>
      <w:r>
        <w:t>dan</w:t>
      </w:r>
      <w:r>
        <w:rPr>
          <w:spacing w:val="52"/>
        </w:rPr>
        <w:t xml:space="preserve"> </w:t>
      </w:r>
      <w:r>
        <w:t>tujuan</w:t>
      </w:r>
      <w:r>
        <w:rPr>
          <w:spacing w:val="69"/>
        </w:rPr>
        <w:t xml:space="preserve"> </w:t>
      </w:r>
      <w:r>
        <w:t>penyimpanan</w:t>
      </w:r>
      <w:r>
        <w:rPr>
          <w:spacing w:val="14"/>
        </w:rPr>
        <w:t xml:space="preserve"> </w:t>
      </w:r>
      <w:r>
        <w:t>data,</w:t>
      </w:r>
      <w:r>
        <w:rPr>
          <w:spacing w:val="14"/>
        </w:rPr>
        <w:t xml:space="preserve"> </w:t>
      </w:r>
      <w:r>
        <w:t>proses</w:t>
      </w:r>
      <w:r>
        <w:rPr>
          <w:spacing w:val="19"/>
        </w:rPr>
        <w:t xml:space="preserve"> </w:t>
      </w:r>
      <w:r>
        <w:t>yang</w:t>
      </w:r>
      <w:r>
        <w:rPr>
          <w:spacing w:val="14"/>
        </w:rPr>
        <w:t xml:space="preserve"> </w:t>
      </w:r>
      <w:r>
        <w:t>akan</w:t>
      </w:r>
      <w:r>
        <w:rPr>
          <w:spacing w:val="16"/>
        </w:rPr>
        <w:t xml:space="preserve"> </w:t>
      </w:r>
      <w:r>
        <w:t>menghasilkan</w:t>
      </w:r>
      <w:r>
        <w:rPr>
          <w:spacing w:val="14"/>
        </w:rPr>
        <w:t xml:space="preserve"> </w:t>
      </w:r>
      <w:r>
        <w:t>data</w:t>
      </w:r>
      <w:r>
        <w:rPr>
          <w:spacing w:val="15"/>
        </w:rPr>
        <w:t xml:space="preserve"> </w:t>
      </w:r>
      <w:r>
        <w:t>dan</w:t>
      </w:r>
      <w:r>
        <w:rPr>
          <w:spacing w:val="14"/>
        </w:rPr>
        <w:t xml:space="preserve"> </w:t>
      </w:r>
      <w:r>
        <w:t>interaksi</w:t>
      </w:r>
      <w:r>
        <w:rPr>
          <w:spacing w:val="17"/>
        </w:rPr>
        <w:t xml:space="preserve"> </w:t>
      </w:r>
      <w:r>
        <w:t>antar</w:t>
      </w:r>
      <w:r>
        <w:rPr>
          <w:spacing w:val="16"/>
        </w:rPr>
        <w:t xml:space="preserve"> </w:t>
      </w:r>
      <w:r>
        <w:t>data</w:t>
      </w:r>
      <w:r>
        <w:rPr>
          <w:spacing w:val="20"/>
        </w:rPr>
        <w:t xml:space="preserve"> </w:t>
      </w:r>
      <w:r>
        <w:t>yang</w:t>
      </w:r>
      <w:r>
        <w:rPr>
          <w:spacing w:val="79"/>
        </w:rPr>
        <w:t xml:space="preserve"> </w:t>
      </w:r>
      <w:r>
        <w:t>tersimpan dalam proses tersebut (Kadir, 1999).</w:t>
      </w:r>
    </w:p>
    <w:p w14:paraId="51785CA5" w14:textId="77777777" w:rsidR="00BD0001" w:rsidRDefault="00BD0001" w:rsidP="00BD0001">
      <w:pPr>
        <w:rPr>
          <w:lang w:val="en-ID"/>
        </w:rPr>
      </w:pPr>
      <w:r>
        <w:rPr>
          <w:spacing w:val="-1"/>
        </w:rPr>
        <w:t>Proses</w:t>
      </w:r>
      <w:r>
        <w:rPr>
          <w:spacing w:val="31"/>
        </w:rPr>
        <w:t xml:space="preserve"> </w:t>
      </w:r>
      <w:r>
        <w:rPr>
          <w:spacing w:val="-1"/>
        </w:rPr>
        <w:t>perancangan</w:t>
      </w:r>
      <w:r>
        <w:rPr>
          <w:spacing w:val="33"/>
        </w:rPr>
        <w:t xml:space="preserve"> </w:t>
      </w:r>
      <w:r>
        <w:rPr>
          <w:spacing w:val="-1"/>
        </w:rPr>
        <w:t>aliran</w:t>
      </w:r>
      <w:r>
        <w:rPr>
          <w:spacing w:val="31"/>
        </w:rPr>
        <w:t xml:space="preserve"> </w:t>
      </w:r>
      <w:r>
        <w:rPr>
          <w:spacing w:val="-1"/>
        </w:rPr>
        <w:t>data</w:t>
      </w:r>
      <w:r>
        <w:rPr>
          <w:spacing w:val="30"/>
        </w:rPr>
        <w:t xml:space="preserve"> </w:t>
      </w:r>
      <w:r>
        <w:rPr>
          <w:spacing w:val="-1"/>
        </w:rPr>
        <w:t>menggunakan</w:t>
      </w:r>
      <w:r>
        <w:rPr>
          <w:spacing w:val="33"/>
        </w:rPr>
        <w:t xml:space="preserve"> </w:t>
      </w:r>
      <w:r>
        <w:t>DFD</w:t>
      </w:r>
      <w:r>
        <w:rPr>
          <w:spacing w:val="30"/>
        </w:rPr>
        <w:t xml:space="preserve"> </w:t>
      </w:r>
      <w:r>
        <w:rPr>
          <w:spacing w:val="-1"/>
        </w:rPr>
        <w:t>(</w:t>
      </w:r>
      <w:r>
        <w:rPr>
          <w:i/>
          <w:spacing w:val="-1"/>
        </w:rPr>
        <w:t>Data</w:t>
      </w:r>
      <w:r>
        <w:rPr>
          <w:i/>
          <w:spacing w:val="33"/>
        </w:rPr>
        <w:t xml:space="preserve"> </w:t>
      </w:r>
      <w:r>
        <w:rPr>
          <w:i/>
          <w:spacing w:val="-1"/>
        </w:rPr>
        <w:t>Flow</w:t>
      </w:r>
      <w:r>
        <w:rPr>
          <w:i/>
          <w:spacing w:val="31"/>
        </w:rPr>
        <w:t xml:space="preserve"> </w:t>
      </w:r>
      <w:r>
        <w:rPr>
          <w:i/>
          <w:spacing w:val="-1"/>
        </w:rPr>
        <w:t>Diagram</w:t>
      </w:r>
      <w:r>
        <w:rPr>
          <w:spacing w:val="-1"/>
        </w:rPr>
        <w:t>)</w:t>
      </w:r>
      <w:r>
        <w:rPr>
          <w:spacing w:val="35"/>
        </w:rPr>
        <w:t xml:space="preserve"> </w:t>
      </w:r>
      <w:r>
        <w:rPr>
          <w:spacing w:val="-1"/>
        </w:rPr>
        <w:t>yang</w:t>
      </w:r>
      <w:r>
        <w:rPr>
          <w:spacing w:val="28"/>
        </w:rPr>
        <w:t xml:space="preserve"> </w:t>
      </w:r>
      <w:r>
        <w:rPr>
          <w:spacing w:val="-1"/>
        </w:rPr>
        <w:t>terbagi</w:t>
      </w:r>
      <w:r>
        <w:rPr>
          <w:spacing w:val="101"/>
        </w:rPr>
        <w:t xml:space="preserve"> </w:t>
      </w:r>
      <w:r>
        <w:rPr>
          <w:spacing w:val="-1"/>
        </w:rPr>
        <w:t>menjadi</w:t>
      </w:r>
      <w:r>
        <w:t xml:space="preserve"> </w:t>
      </w:r>
      <w:r>
        <w:rPr>
          <w:spacing w:val="-1"/>
        </w:rPr>
        <w:t xml:space="preserve">tiga </w:t>
      </w:r>
      <w:r>
        <w:t>level</w:t>
      </w:r>
      <w:r>
        <w:rPr>
          <w:spacing w:val="2"/>
        </w:rPr>
        <w:t xml:space="preserve"> </w:t>
      </w:r>
      <w:r>
        <w:rPr>
          <w:spacing w:val="-1"/>
        </w:rPr>
        <w:t>yaitu</w:t>
      </w:r>
      <w:r>
        <w:t xml:space="preserve"> </w:t>
      </w:r>
      <w:r>
        <w:rPr>
          <w:spacing w:val="-1"/>
        </w:rPr>
        <w:t xml:space="preserve">DFD </w:t>
      </w:r>
      <w:r>
        <w:t xml:space="preserve">level 0, </w:t>
      </w:r>
      <w:r>
        <w:rPr>
          <w:spacing w:val="-1"/>
        </w:rPr>
        <w:t xml:space="preserve">DFD </w:t>
      </w:r>
      <w:r>
        <w:t>level</w:t>
      </w:r>
      <w:r>
        <w:rPr>
          <w:spacing w:val="2"/>
        </w:rPr>
        <w:t xml:space="preserve"> </w:t>
      </w:r>
      <w:r>
        <w:t xml:space="preserve">1, </w:t>
      </w:r>
      <w:r>
        <w:rPr>
          <w:spacing w:val="-1"/>
        </w:rPr>
        <w:t>dan</w:t>
      </w:r>
      <w:r>
        <w:t xml:space="preserve"> </w:t>
      </w:r>
      <w:r>
        <w:rPr>
          <w:spacing w:val="-1"/>
        </w:rPr>
        <w:t xml:space="preserve">DFD </w:t>
      </w:r>
      <w:r>
        <w:t>level 2.</w:t>
      </w:r>
    </w:p>
    <w:p w14:paraId="1187076D" w14:textId="77777777" w:rsidR="00BD0001" w:rsidRDefault="00BD0001" w:rsidP="00BD0001">
      <w:pPr>
        <w:rPr>
          <w:lang w:val="en-ID"/>
        </w:rPr>
      </w:pPr>
    </w:p>
    <w:p w14:paraId="0434A024" w14:textId="77777777" w:rsidR="00BD0001" w:rsidRDefault="00BD0001" w:rsidP="00AC1BEA">
      <w:pPr>
        <w:pStyle w:val="Heading3"/>
        <w:rPr>
          <w:lang w:val="en-ID"/>
        </w:rPr>
      </w:pPr>
      <w:bookmarkStart w:id="37" w:name="_Toc461058908"/>
      <w:r>
        <w:rPr>
          <w:lang w:val="en-ID"/>
        </w:rPr>
        <w:t>Diagram Alir Data (DAD)</w:t>
      </w:r>
      <w:bookmarkEnd w:id="37"/>
    </w:p>
    <w:p w14:paraId="27E46F31" w14:textId="0FDE4748" w:rsidR="000F161D" w:rsidRDefault="000F161D" w:rsidP="00D755DA">
      <w:pPr>
        <w:pStyle w:val="BodyText"/>
      </w:pPr>
      <w:r>
        <w:rPr>
          <w:spacing w:val="2"/>
        </w:rPr>
        <w:t>Pada</w:t>
      </w:r>
      <w:r>
        <w:rPr>
          <w:spacing w:val="23"/>
        </w:rPr>
        <w:t xml:space="preserve"> </w:t>
      </w:r>
      <w:r>
        <w:t>DFD</w:t>
      </w:r>
      <w:r>
        <w:rPr>
          <w:spacing w:val="15"/>
        </w:rPr>
        <w:t xml:space="preserve"> </w:t>
      </w:r>
      <w:r>
        <w:t>level</w:t>
      </w:r>
      <w:r>
        <w:rPr>
          <w:spacing w:val="16"/>
        </w:rPr>
        <w:t xml:space="preserve"> </w:t>
      </w:r>
      <w:r>
        <w:t>0</w:t>
      </w:r>
      <w:r w:rsidR="00D755DA" w:rsidRPr="00D755DA">
        <w:t xml:space="preserve">, </w:t>
      </w:r>
      <w:r w:rsidR="007C12E7" w:rsidRPr="00D755DA">
        <w:t xml:space="preserve">seperti pada </w:t>
      </w:r>
      <w:r w:rsidR="00D755DA">
        <w:fldChar w:fldCharType="begin"/>
      </w:r>
      <w:r w:rsidR="00D755DA">
        <w:instrText xml:space="preserve"> REF _Ref461054983 \h </w:instrText>
      </w:r>
      <w:r w:rsidR="00D755DA">
        <w:fldChar w:fldCharType="separate"/>
      </w:r>
      <w:r w:rsidR="00E4358E" w:rsidRPr="0012064C">
        <w:t xml:space="preserve"> </w:t>
      </w:r>
      <w:r w:rsidR="00E4358E">
        <w:t>Gambar 3.</w:t>
      </w:r>
      <w:r w:rsidR="00E4358E">
        <w:rPr>
          <w:noProof/>
        </w:rPr>
        <w:t>1</w:t>
      </w:r>
      <w:r w:rsidR="00E4358E">
        <w:t>. DFD level 0</w:t>
      </w:r>
      <w:r w:rsidR="00D755DA">
        <w:fldChar w:fldCharType="end"/>
      </w:r>
      <w:r w:rsidR="00084A4E">
        <w:t xml:space="preserve"> </w:t>
      </w:r>
      <w:r>
        <w:rPr>
          <w:spacing w:val="3"/>
        </w:rPr>
        <w:t>terdapat</w:t>
      </w:r>
      <w:r>
        <w:rPr>
          <w:spacing w:val="13"/>
        </w:rPr>
        <w:t xml:space="preserve"> </w:t>
      </w:r>
      <w:r>
        <w:t>3</w:t>
      </w:r>
      <w:r>
        <w:rPr>
          <w:spacing w:val="15"/>
        </w:rPr>
        <w:t xml:space="preserve"> </w:t>
      </w:r>
      <w:r>
        <w:lastRenderedPageBreak/>
        <w:t>entitas</w:t>
      </w:r>
      <w:r>
        <w:rPr>
          <w:spacing w:val="16"/>
        </w:rPr>
        <w:t xml:space="preserve"> </w:t>
      </w:r>
      <w:r>
        <w:rPr>
          <w:spacing w:val="2"/>
        </w:rPr>
        <w:t>luar</w:t>
      </w:r>
      <w:r>
        <w:rPr>
          <w:spacing w:val="24"/>
        </w:rPr>
        <w:t xml:space="preserve"> </w:t>
      </w:r>
      <w:r>
        <w:t>yaitu</w:t>
      </w:r>
      <w:r>
        <w:rPr>
          <w:spacing w:val="23"/>
        </w:rPr>
        <w:t xml:space="preserve"> </w:t>
      </w:r>
      <w:r>
        <w:rPr>
          <w:i/>
          <w:spacing w:val="1"/>
        </w:rPr>
        <w:t>member</w:t>
      </w:r>
      <w:r>
        <w:rPr>
          <w:i/>
          <w:spacing w:val="21"/>
        </w:rPr>
        <w:t xml:space="preserve"> </w:t>
      </w:r>
      <w:r>
        <w:t>sebagai</w:t>
      </w:r>
      <w:r>
        <w:rPr>
          <w:spacing w:val="18"/>
        </w:rPr>
        <w:t xml:space="preserve"> </w:t>
      </w:r>
      <w:r>
        <w:rPr>
          <w:spacing w:val="2"/>
        </w:rPr>
        <w:t>pengguna</w:t>
      </w:r>
      <w:r>
        <w:rPr>
          <w:spacing w:val="10"/>
        </w:rPr>
        <w:t xml:space="preserve"> </w:t>
      </w:r>
      <w:r w:rsidR="00A301B1">
        <w:rPr>
          <w:i/>
        </w:rPr>
        <w:t xml:space="preserve">sistem </w:t>
      </w:r>
      <w:r>
        <w:rPr>
          <w:i/>
          <w:spacing w:val="42"/>
          <w:w w:val="99"/>
        </w:rPr>
        <w:t xml:space="preserve"> </w:t>
      </w:r>
      <w:r>
        <w:rPr>
          <w:spacing w:val="1"/>
        </w:rPr>
        <w:t>dan</w:t>
      </w:r>
      <w:r>
        <w:rPr>
          <w:spacing w:val="44"/>
        </w:rPr>
        <w:t xml:space="preserve"> </w:t>
      </w:r>
      <w:r>
        <w:t>dapat</w:t>
      </w:r>
      <w:r>
        <w:rPr>
          <w:spacing w:val="45"/>
        </w:rPr>
        <w:t xml:space="preserve"> </w:t>
      </w:r>
      <w:r>
        <w:t>melakukan</w:t>
      </w:r>
      <w:r>
        <w:rPr>
          <w:spacing w:val="45"/>
        </w:rPr>
        <w:t xml:space="preserve"> </w:t>
      </w:r>
      <w:r>
        <w:t>marker</w:t>
      </w:r>
      <w:r>
        <w:rPr>
          <w:spacing w:val="43"/>
        </w:rPr>
        <w:t xml:space="preserve"> </w:t>
      </w:r>
      <w:r>
        <w:t>pada</w:t>
      </w:r>
      <w:r>
        <w:rPr>
          <w:spacing w:val="42"/>
        </w:rPr>
        <w:t xml:space="preserve"> </w:t>
      </w:r>
      <w:r>
        <w:t>peta.</w:t>
      </w:r>
      <w:r>
        <w:rPr>
          <w:spacing w:val="42"/>
        </w:rPr>
        <w:t xml:space="preserve"> </w:t>
      </w:r>
      <w:r>
        <w:rPr>
          <w:i/>
        </w:rPr>
        <w:t>Pengunjung</w:t>
      </w:r>
      <w:r>
        <w:rPr>
          <w:i/>
          <w:spacing w:val="43"/>
        </w:rPr>
        <w:t xml:space="preserve"> </w:t>
      </w:r>
      <w:r>
        <w:t>sebagai</w:t>
      </w:r>
      <w:r>
        <w:rPr>
          <w:spacing w:val="45"/>
        </w:rPr>
        <w:t xml:space="preserve"> </w:t>
      </w:r>
      <w:r>
        <w:t>pengguna</w:t>
      </w:r>
      <w:r>
        <w:rPr>
          <w:spacing w:val="47"/>
        </w:rPr>
        <w:t xml:space="preserve"> </w:t>
      </w:r>
      <w:r w:rsidR="00A301B1">
        <w:t xml:space="preserve">sistem </w:t>
      </w:r>
      <w:r>
        <w:rPr>
          <w:spacing w:val="-11"/>
        </w:rPr>
        <w:t>dan</w:t>
      </w:r>
      <w:r>
        <w:rPr>
          <w:spacing w:val="12"/>
        </w:rPr>
        <w:t xml:space="preserve"> </w:t>
      </w:r>
      <w:r>
        <w:rPr>
          <w:i/>
          <w:spacing w:val="3"/>
        </w:rPr>
        <w:t>admin</w:t>
      </w:r>
      <w:r>
        <w:rPr>
          <w:i/>
          <w:spacing w:val="62"/>
          <w:w w:val="99"/>
        </w:rPr>
        <w:t xml:space="preserve"> </w:t>
      </w:r>
      <w:r>
        <w:rPr>
          <w:spacing w:val="1"/>
        </w:rPr>
        <w:t>sebagai</w:t>
      </w:r>
      <w:r>
        <w:rPr>
          <w:spacing w:val="53"/>
        </w:rPr>
        <w:t xml:space="preserve"> </w:t>
      </w:r>
      <w:r>
        <w:t>pengelola</w:t>
      </w:r>
      <w:r>
        <w:rPr>
          <w:spacing w:val="54"/>
        </w:rPr>
        <w:t xml:space="preserve"> </w:t>
      </w:r>
      <w:r>
        <w:t>sistem,</w:t>
      </w:r>
      <w:r>
        <w:rPr>
          <w:spacing w:val="2"/>
        </w:rPr>
        <w:t xml:space="preserve"> </w:t>
      </w:r>
      <w:r>
        <w:t>pada</w:t>
      </w:r>
      <w:r>
        <w:rPr>
          <w:spacing w:val="1"/>
        </w:rPr>
        <w:t xml:space="preserve"> </w:t>
      </w:r>
      <w:r>
        <w:rPr>
          <w:i/>
        </w:rPr>
        <w:t>user</w:t>
      </w:r>
      <w:r>
        <w:rPr>
          <w:i/>
          <w:spacing w:val="2"/>
        </w:rPr>
        <w:t xml:space="preserve"> </w:t>
      </w:r>
      <w:r>
        <w:t>terdapat</w:t>
      </w:r>
      <w:r>
        <w:rPr>
          <w:spacing w:val="2"/>
        </w:rPr>
        <w:t xml:space="preserve"> </w:t>
      </w:r>
      <w:r>
        <w:t>beberapa</w:t>
      </w:r>
      <w:r>
        <w:rPr>
          <w:spacing w:val="3"/>
        </w:rPr>
        <w:t xml:space="preserve"> </w:t>
      </w:r>
      <w:r>
        <w:t>alir</w:t>
      </w:r>
      <w:r>
        <w:rPr>
          <w:spacing w:val="1"/>
        </w:rPr>
        <w:t xml:space="preserve"> </w:t>
      </w:r>
      <w:r>
        <w:t>data</w:t>
      </w:r>
      <w:r>
        <w:rPr>
          <w:spacing w:val="3"/>
        </w:rPr>
        <w:t xml:space="preserve"> </w:t>
      </w:r>
      <w:r>
        <w:t>yaitu</w:t>
      </w:r>
      <w:r>
        <w:rPr>
          <w:spacing w:val="2"/>
        </w:rPr>
        <w:t xml:space="preserve"> </w:t>
      </w:r>
      <w:r>
        <w:t>data</w:t>
      </w:r>
      <w:r>
        <w:rPr>
          <w:spacing w:val="1"/>
        </w:rPr>
        <w:t xml:space="preserve"> </w:t>
      </w:r>
      <w:r>
        <w:t>obyek</w:t>
      </w:r>
      <w:r>
        <w:rPr>
          <w:spacing w:val="2"/>
        </w:rPr>
        <w:t xml:space="preserve"> </w:t>
      </w:r>
      <w:r>
        <w:t>wisata,</w:t>
      </w:r>
      <w:r>
        <w:rPr>
          <w:spacing w:val="2"/>
        </w:rPr>
        <w:t xml:space="preserve"> </w:t>
      </w:r>
      <w:r>
        <w:t>data</w:t>
      </w:r>
      <w:r>
        <w:rPr>
          <w:spacing w:val="102"/>
        </w:rPr>
        <w:t xml:space="preserve"> </w:t>
      </w:r>
      <w:r>
        <w:t>buku</w:t>
      </w:r>
      <w:r>
        <w:rPr>
          <w:spacing w:val="21"/>
        </w:rPr>
        <w:t xml:space="preserve"> </w:t>
      </w:r>
      <w:r>
        <w:t>tamu,</w:t>
      </w:r>
      <w:r>
        <w:rPr>
          <w:spacing w:val="21"/>
        </w:rPr>
        <w:t xml:space="preserve"> </w:t>
      </w:r>
      <w:r>
        <w:t>data</w:t>
      </w:r>
      <w:r>
        <w:rPr>
          <w:spacing w:val="20"/>
        </w:rPr>
        <w:t xml:space="preserve"> </w:t>
      </w:r>
      <w:r>
        <w:t>marking,</w:t>
      </w:r>
      <w:r>
        <w:rPr>
          <w:spacing w:val="21"/>
        </w:rPr>
        <w:t xml:space="preserve"> </w:t>
      </w:r>
      <w:r>
        <w:t>data</w:t>
      </w:r>
      <w:r>
        <w:rPr>
          <w:spacing w:val="23"/>
        </w:rPr>
        <w:t xml:space="preserve"> </w:t>
      </w:r>
      <w:r>
        <w:t>registrasi,</w:t>
      </w:r>
      <w:r>
        <w:rPr>
          <w:spacing w:val="21"/>
        </w:rPr>
        <w:t xml:space="preserve"> </w:t>
      </w:r>
      <w:r>
        <w:t>dan</w:t>
      </w:r>
      <w:r>
        <w:rPr>
          <w:spacing w:val="21"/>
        </w:rPr>
        <w:t xml:space="preserve"> </w:t>
      </w:r>
      <w:r>
        <w:t>data</w:t>
      </w:r>
      <w:r>
        <w:rPr>
          <w:spacing w:val="20"/>
        </w:rPr>
        <w:t xml:space="preserve"> </w:t>
      </w:r>
      <w:r>
        <w:t>login.</w:t>
      </w:r>
      <w:r>
        <w:rPr>
          <w:spacing w:val="21"/>
        </w:rPr>
        <w:t xml:space="preserve"> </w:t>
      </w:r>
      <w:r>
        <w:t>Pada</w:t>
      </w:r>
      <w:r>
        <w:rPr>
          <w:spacing w:val="20"/>
        </w:rPr>
        <w:t xml:space="preserve"> </w:t>
      </w:r>
      <w:r>
        <w:rPr>
          <w:i/>
        </w:rPr>
        <w:t>admin</w:t>
      </w:r>
      <w:r>
        <w:rPr>
          <w:i/>
          <w:spacing w:val="21"/>
        </w:rPr>
        <w:t xml:space="preserve"> </w:t>
      </w:r>
      <w:r>
        <w:t>juga</w:t>
      </w:r>
      <w:r>
        <w:rPr>
          <w:spacing w:val="20"/>
        </w:rPr>
        <w:t xml:space="preserve"> </w:t>
      </w:r>
      <w:r>
        <w:t>terdapat</w:t>
      </w:r>
      <w:r>
        <w:rPr>
          <w:spacing w:val="22"/>
        </w:rPr>
        <w:t xml:space="preserve"> </w:t>
      </w:r>
      <w:r>
        <w:t>alir</w:t>
      </w:r>
      <w:r>
        <w:rPr>
          <w:spacing w:val="20"/>
        </w:rPr>
        <w:t xml:space="preserve"> </w:t>
      </w:r>
      <w:r>
        <w:t>data</w:t>
      </w:r>
      <w:r>
        <w:rPr>
          <w:spacing w:val="81"/>
        </w:rPr>
        <w:t xml:space="preserve"> </w:t>
      </w:r>
      <w:r>
        <w:t>yaitu</w:t>
      </w:r>
      <w:r>
        <w:rPr>
          <w:spacing w:val="26"/>
        </w:rPr>
        <w:t xml:space="preserve"> </w:t>
      </w:r>
      <w:r>
        <w:t>data</w:t>
      </w:r>
      <w:r>
        <w:rPr>
          <w:spacing w:val="25"/>
        </w:rPr>
        <w:t xml:space="preserve"> </w:t>
      </w:r>
      <w:r>
        <w:rPr>
          <w:i/>
        </w:rPr>
        <w:t>login</w:t>
      </w:r>
      <w:r>
        <w:t>,</w:t>
      </w:r>
      <w:r>
        <w:rPr>
          <w:spacing w:val="26"/>
        </w:rPr>
        <w:t xml:space="preserve"> </w:t>
      </w:r>
      <w:r>
        <w:t>data</w:t>
      </w:r>
      <w:r>
        <w:rPr>
          <w:spacing w:val="25"/>
        </w:rPr>
        <w:t xml:space="preserve"> </w:t>
      </w:r>
      <w:r>
        <w:t>user,</w:t>
      </w:r>
      <w:r>
        <w:rPr>
          <w:spacing w:val="26"/>
        </w:rPr>
        <w:t xml:space="preserve"> </w:t>
      </w:r>
      <w:r>
        <w:t>data</w:t>
      </w:r>
      <w:r>
        <w:rPr>
          <w:spacing w:val="25"/>
        </w:rPr>
        <w:t xml:space="preserve"> </w:t>
      </w:r>
      <w:r>
        <w:t>katagori</w:t>
      </w:r>
      <w:r>
        <w:rPr>
          <w:spacing w:val="26"/>
        </w:rPr>
        <w:t xml:space="preserve"> </w:t>
      </w:r>
      <w:r>
        <w:t>wisata,</w:t>
      </w:r>
      <w:r>
        <w:rPr>
          <w:spacing w:val="28"/>
        </w:rPr>
        <w:t xml:space="preserve"> </w:t>
      </w:r>
      <w:r>
        <w:t>data</w:t>
      </w:r>
      <w:r>
        <w:rPr>
          <w:spacing w:val="25"/>
        </w:rPr>
        <w:t xml:space="preserve"> </w:t>
      </w:r>
      <w:r>
        <w:t>katagori</w:t>
      </w:r>
      <w:r>
        <w:rPr>
          <w:spacing w:val="26"/>
        </w:rPr>
        <w:t xml:space="preserve"> </w:t>
      </w:r>
      <w:r>
        <w:t>fasilitas,</w:t>
      </w:r>
      <w:r>
        <w:rPr>
          <w:spacing w:val="26"/>
        </w:rPr>
        <w:t xml:space="preserve"> </w:t>
      </w:r>
      <w:r>
        <w:t>data</w:t>
      </w:r>
      <w:r>
        <w:rPr>
          <w:spacing w:val="25"/>
        </w:rPr>
        <w:t xml:space="preserve"> </w:t>
      </w:r>
      <w:r>
        <w:t>obyek</w:t>
      </w:r>
      <w:r>
        <w:rPr>
          <w:spacing w:val="28"/>
        </w:rPr>
        <w:t xml:space="preserve"> </w:t>
      </w:r>
      <w:r>
        <w:t>wisata,</w:t>
      </w:r>
      <w:r>
        <w:rPr>
          <w:spacing w:val="84"/>
        </w:rPr>
        <w:t xml:space="preserve"> </w:t>
      </w:r>
      <w:r>
        <w:t>data fasilitas, data event,</w:t>
      </w:r>
      <w:r>
        <w:rPr>
          <w:spacing w:val="2"/>
        </w:rPr>
        <w:t xml:space="preserve"> </w:t>
      </w:r>
      <w:r>
        <w:t>data buku tamu dan data</w:t>
      </w:r>
      <w:r>
        <w:rPr>
          <w:spacing w:val="1"/>
        </w:rPr>
        <w:t xml:space="preserve"> </w:t>
      </w:r>
      <w:r>
        <w:t>marking</w:t>
      </w:r>
      <w:r w:rsidR="007C12E7">
        <w:t>.</w:t>
      </w:r>
    </w:p>
    <w:p w14:paraId="595E06B7" w14:textId="77777777" w:rsidR="0012064C" w:rsidRDefault="0012064C" w:rsidP="00D755DA">
      <w:pPr>
        <w:pStyle w:val="BodyText"/>
      </w:pPr>
    </w:p>
    <w:p w14:paraId="018A68C5" w14:textId="3B90E21D" w:rsidR="000F161D" w:rsidRDefault="000F161D" w:rsidP="0012064C">
      <w:pPr>
        <w:pStyle w:val="gambar"/>
      </w:pPr>
      <w:r w:rsidRPr="0012064C">
        <w:rPr>
          <w:noProof/>
        </w:rPr>
        <mc:AlternateContent>
          <mc:Choice Requires="wpg">
            <w:drawing>
              <wp:anchor distT="0" distB="0" distL="114300" distR="114300" simplePos="0" relativeHeight="251664384" behindDoc="1" locked="0" layoutInCell="1" allowOverlap="1" wp14:anchorId="43EAA338" wp14:editId="328649E0">
                <wp:simplePos x="0" y="0"/>
                <wp:positionH relativeFrom="column">
                  <wp:posOffset>-225232</wp:posOffset>
                </wp:positionH>
                <wp:positionV relativeFrom="paragraph">
                  <wp:posOffset>86691</wp:posOffset>
                </wp:positionV>
                <wp:extent cx="5292725" cy="3414009"/>
                <wp:effectExtent l="0" t="0" r="2222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92725" cy="3414009"/>
                          <a:chOff x="0" y="0"/>
                          <a:chExt cx="9274" cy="5671"/>
                        </a:xfrm>
                      </wpg:grpSpPr>
                      <wpg:grpSp>
                        <wpg:cNvPr id="2" name="Group 3"/>
                        <wpg:cNvGrpSpPr>
                          <a:grpSpLocks/>
                        </wpg:cNvGrpSpPr>
                        <wpg:grpSpPr bwMode="auto">
                          <a:xfrm>
                            <a:off x="6" y="6"/>
                            <a:ext cx="9262" cy="2"/>
                            <a:chOff x="6" y="6"/>
                            <a:chExt cx="9262" cy="2"/>
                          </a:xfrm>
                        </wpg:grpSpPr>
                        <wps:wsp>
                          <wps:cNvPr id="3" name="Freeform 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 name="Group 5"/>
                        <wpg:cNvGrpSpPr>
                          <a:grpSpLocks/>
                        </wpg:cNvGrpSpPr>
                        <wpg:grpSpPr bwMode="auto">
                          <a:xfrm>
                            <a:off x="6" y="5665"/>
                            <a:ext cx="9262" cy="2"/>
                            <a:chOff x="6" y="5665"/>
                            <a:chExt cx="9262" cy="2"/>
                          </a:xfrm>
                        </wpg:grpSpPr>
                        <wps:wsp>
                          <wps:cNvPr id="5" name="Freeform 6"/>
                          <wps:cNvSpPr>
                            <a:spLocks/>
                          </wps:cNvSpPr>
                          <wps:spPr bwMode="auto">
                            <a:xfrm>
                              <a:off x="6" y="5665"/>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 name="Group 7"/>
                        <wpg:cNvGrpSpPr>
                          <a:grpSpLocks/>
                        </wpg:cNvGrpSpPr>
                        <wpg:grpSpPr bwMode="auto">
                          <a:xfrm>
                            <a:off x="11" y="11"/>
                            <a:ext cx="2" cy="5650"/>
                            <a:chOff x="11" y="11"/>
                            <a:chExt cx="2" cy="5650"/>
                          </a:xfrm>
                        </wpg:grpSpPr>
                        <wps:wsp>
                          <wps:cNvPr id="8" name="Freeform 8"/>
                          <wps:cNvSpPr>
                            <a:spLocks/>
                          </wps:cNvSpPr>
                          <wps:spPr bwMode="auto">
                            <a:xfrm>
                              <a:off x="11"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9"/>
                        <wpg:cNvGrpSpPr>
                          <a:grpSpLocks/>
                        </wpg:cNvGrpSpPr>
                        <wpg:grpSpPr bwMode="auto">
                          <a:xfrm>
                            <a:off x="9263" y="11"/>
                            <a:ext cx="2" cy="5650"/>
                            <a:chOff x="9263" y="11"/>
                            <a:chExt cx="2" cy="5650"/>
                          </a:xfrm>
                        </wpg:grpSpPr>
                        <wps:wsp>
                          <wps:cNvPr id="10" name="Freeform 10"/>
                          <wps:cNvSpPr>
                            <a:spLocks/>
                          </wps:cNvSpPr>
                          <wps:spPr bwMode="auto">
                            <a:xfrm>
                              <a:off x="9263"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C728251" id="Group 1" o:spid="_x0000_s1026" style="position:absolute;margin-left:-17.75pt;margin-top:6.85pt;width:416.75pt;height:268.8pt;z-index:-251652096" coordsize="9274,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">
                <v:group id="Group 3" o:spid="_x0000_s102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Freeform 4" o:spid="_x0000_s102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" path="m,l9261,e" filled="f" strokeweight=".58pt">
                    <v:path arrowok="t" o:connecttype="custom" o:connectlocs="0,0;9261,0" o:connectangles="0,0"/>
                  </v:shape>
                </v:group>
                <v:group id="Group 5" o:spid="_x0000_s1029" style="position:absolute;left:6;top:5665;width:9262;height:2" coordorigin="6,5665"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6" o:spid="_x0000_s1030" style="position:absolute;left:6;top:5665;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" path="m,l9261,e" filled="f" strokeweight=".58pt">
                    <v:path arrowok="t" o:connecttype="custom" o:connectlocs="0,0;9261,0" o:connectangles="0,0"/>
                  </v:shape>
                </v:group>
                <v:group id="Group 7" o:spid="_x0000_s1031" style="position:absolute;left:11;top:11;width:2;height:5650" coordorigin="11,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032" style="position:absolute;left:11;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" path="m,l,5649e" filled="f" strokeweight=".58pt">
                    <v:path arrowok="t" o:connecttype="custom" o:connectlocs="0,11;0,5660" o:connectangles="0,0"/>
                  </v:shape>
                </v:group>
                <v:group id="Group 9" o:spid="_x0000_s1033" style="position:absolute;left:9263;top:11;width:2;height:5650" coordorigin="9263,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0" o:spid="_x0000_s1034" style="position:absolute;left:9263;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" path="m,l,5649e" filled="f" strokeweight=".58pt">
                    <v:path arrowok="t" o:connecttype="custom" o:connectlocs="0,11;0,5660" o:connectangles="0,0"/>
                  </v:shape>
                </v:group>
              </v:group>
            </w:pict>
          </mc:Fallback>
        </mc:AlternateContent>
      </w:r>
      <w:r>
        <w:rPr>
          <w:noProof/>
        </w:rPr>
        <mc:AlternateContent>
          <mc:Choice Requires="wpg">
            <w:drawing>
              <wp:anchor distT="0" distB="0" distL="114300" distR="114300" simplePos="0" relativeHeight="251663360" behindDoc="1" locked="0" layoutInCell="1" allowOverlap="1" wp14:anchorId="42096F56" wp14:editId="11995174">
                <wp:simplePos x="0" y="0"/>
                <wp:positionH relativeFrom="page">
                  <wp:posOffset>1304014</wp:posOffset>
                </wp:positionH>
                <wp:positionV relativeFrom="paragraph">
                  <wp:posOffset>358002</wp:posOffset>
                </wp:positionV>
                <wp:extent cx="5098726" cy="3018113"/>
                <wp:effectExtent l="0" t="0" r="6985" b="1143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8726" cy="3018113"/>
                          <a:chOff x="1536" y="3745"/>
                          <a:chExt cx="8568" cy="5062"/>
                        </a:xfrm>
                      </wpg:grpSpPr>
                      <wpg:grpSp>
                        <wpg:cNvPr id="12" name="Group 12"/>
                        <wpg:cNvGrpSpPr>
                          <a:grpSpLocks/>
                        </wpg:cNvGrpSpPr>
                        <wpg:grpSpPr bwMode="auto">
                          <a:xfrm>
                            <a:off x="1538" y="5787"/>
                            <a:ext cx="948" cy="464"/>
                            <a:chOff x="1538" y="5787"/>
                            <a:chExt cx="948" cy="464"/>
                          </a:xfrm>
                        </wpg:grpSpPr>
                        <wps:wsp>
                          <wps:cNvPr id="13" name="Freeform 13"/>
                          <wps:cNvSpPr>
                            <a:spLocks/>
                          </wps:cNvSpPr>
                          <wps:spPr bwMode="auto">
                            <a:xfrm>
                              <a:off x="1538" y="5787"/>
                              <a:ext cx="948" cy="464"/>
                            </a:xfrm>
                            <a:custGeom>
                              <a:avLst/>
                              <a:gdLst>
                                <a:gd name="T0" fmla="+- 0 1538 1538"/>
                                <a:gd name="T1" fmla="*/ T0 w 948"/>
                                <a:gd name="T2" fmla="+- 0 6251 5787"/>
                                <a:gd name="T3" fmla="*/ 6251 h 464"/>
                                <a:gd name="T4" fmla="+- 0 2486 1538"/>
                                <a:gd name="T5" fmla="*/ T4 w 948"/>
                                <a:gd name="T6" fmla="+- 0 6251 5787"/>
                                <a:gd name="T7" fmla="*/ 6251 h 464"/>
                                <a:gd name="T8" fmla="+- 0 2486 1538"/>
                                <a:gd name="T9" fmla="*/ T8 w 948"/>
                                <a:gd name="T10" fmla="+- 0 5787 5787"/>
                                <a:gd name="T11" fmla="*/ 5787 h 464"/>
                                <a:gd name="T12" fmla="+- 0 1538 1538"/>
                                <a:gd name="T13" fmla="*/ T12 w 948"/>
                                <a:gd name="T14" fmla="+- 0 5787 5787"/>
                                <a:gd name="T15" fmla="*/ 5787 h 464"/>
                                <a:gd name="T16" fmla="+- 0 1538 1538"/>
                                <a:gd name="T17" fmla="*/ T16 w 948"/>
                                <a:gd name="T18" fmla="+- 0 6251 5787"/>
                                <a:gd name="T19" fmla="*/ 6251 h 464"/>
                              </a:gdLst>
                              <a:ahLst/>
                              <a:cxnLst>
                                <a:cxn ang="0">
                                  <a:pos x="T1" y="T3"/>
                                </a:cxn>
                                <a:cxn ang="0">
                                  <a:pos x="T5" y="T7"/>
                                </a:cxn>
                                <a:cxn ang="0">
                                  <a:pos x="T9" y="T11"/>
                                </a:cxn>
                                <a:cxn ang="0">
                                  <a:pos x="T13" y="T15"/>
                                </a:cxn>
                                <a:cxn ang="0">
                                  <a:pos x="T17" y="T19"/>
                                </a:cxn>
                              </a:cxnLst>
                              <a:rect l="0" t="0" r="r" b="b"/>
                              <a:pathLst>
                                <a:path w="948" h="464">
                                  <a:moveTo>
                                    <a:pt x="0" y="464"/>
                                  </a:moveTo>
                                  <a:lnTo>
                                    <a:pt x="948" y="464"/>
                                  </a:lnTo>
                                  <a:lnTo>
                                    <a:pt x="948"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1745" y="5958"/>
                              <a:ext cx="545"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15" name="Group 15"/>
                        <wpg:cNvGrpSpPr>
                          <a:grpSpLocks/>
                        </wpg:cNvGrpSpPr>
                        <wpg:grpSpPr bwMode="auto">
                          <a:xfrm>
                            <a:off x="4615" y="4957"/>
                            <a:ext cx="2177" cy="2127"/>
                            <a:chOff x="4615" y="4957"/>
                            <a:chExt cx="2177" cy="2127"/>
                          </a:xfrm>
                        </wpg:grpSpPr>
                        <wps:wsp>
                          <wps:cNvPr id="16" name="Freeform 16"/>
                          <wps:cNvSpPr>
                            <a:spLocks/>
                          </wps:cNvSpPr>
                          <wps:spPr bwMode="auto">
                            <a:xfrm>
                              <a:off x="4615" y="4957"/>
                              <a:ext cx="2177" cy="2127"/>
                            </a:xfrm>
                            <a:custGeom>
                              <a:avLst/>
                              <a:gdLst>
                                <a:gd name="T0" fmla="+- 0 4619 4615"/>
                                <a:gd name="T1" fmla="*/ T0 w 2177"/>
                                <a:gd name="T2" fmla="+- 0 5933 4957"/>
                                <a:gd name="T3" fmla="*/ 5933 h 2127"/>
                                <a:gd name="T4" fmla="+- 0 4647 4615"/>
                                <a:gd name="T5" fmla="*/ T4 w 2177"/>
                                <a:gd name="T6" fmla="+- 0 5764 4957"/>
                                <a:gd name="T7" fmla="*/ 5764 h 2127"/>
                                <a:gd name="T8" fmla="+- 0 4701 4615"/>
                                <a:gd name="T9" fmla="*/ T8 w 2177"/>
                                <a:gd name="T10" fmla="+- 0 5606 4957"/>
                                <a:gd name="T11" fmla="*/ 5606 h 2127"/>
                                <a:gd name="T12" fmla="+- 0 4778 4615"/>
                                <a:gd name="T13" fmla="*/ T12 w 2177"/>
                                <a:gd name="T14" fmla="+- 0 5460 4957"/>
                                <a:gd name="T15" fmla="*/ 5460 h 2127"/>
                                <a:gd name="T16" fmla="+- 0 4877 4615"/>
                                <a:gd name="T17" fmla="*/ T16 w 2177"/>
                                <a:gd name="T18" fmla="+- 0 5328 4957"/>
                                <a:gd name="T19" fmla="*/ 5328 h 2127"/>
                                <a:gd name="T20" fmla="+- 0 4995 4615"/>
                                <a:gd name="T21" fmla="*/ T20 w 2177"/>
                                <a:gd name="T22" fmla="+- 0 5213 4957"/>
                                <a:gd name="T23" fmla="*/ 5213 h 2127"/>
                                <a:gd name="T24" fmla="+- 0 5131 4615"/>
                                <a:gd name="T25" fmla="*/ T24 w 2177"/>
                                <a:gd name="T26" fmla="+- 0 5116 4957"/>
                                <a:gd name="T27" fmla="*/ 5116 h 2127"/>
                                <a:gd name="T28" fmla="+- 0 5280 4615"/>
                                <a:gd name="T29" fmla="*/ T28 w 2177"/>
                                <a:gd name="T30" fmla="+- 0 5041 4957"/>
                                <a:gd name="T31" fmla="*/ 5041 h 2127"/>
                                <a:gd name="T32" fmla="+- 0 5443 4615"/>
                                <a:gd name="T33" fmla="*/ T32 w 2177"/>
                                <a:gd name="T34" fmla="+- 0 4988 4957"/>
                                <a:gd name="T35" fmla="*/ 4988 h 2127"/>
                                <a:gd name="T36" fmla="+- 0 5615 4615"/>
                                <a:gd name="T37" fmla="*/ T36 w 2177"/>
                                <a:gd name="T38" fmla="+- 0 4961 4957"/>
                                <a:gd name="T39" fmla="*/ 4961 h 2127"/>
                                <a:gd name="T40" fmla="+- 0 5794 4615"/>
                                <a:gd name="T41" fmla="*/ T40 w 2177"/>
                                <a:gd name="T42" fmla="+- 0 4961 4957"/>
                                <a:gd name="T43" fmla="*/ 4961 h 2127"/>
                                <a:gd name="T44" fmla="+- 0 5966 4615"/>
                                <a:gd name="T45" fmla="*/ T44 w 2177"/>
                                <a:gd name="T46" fmla="+- 0 4988 4957"/>
                                <a:gd name="T47" fmla="*/ 4988 h 2127"/>
                                <a:gd name="T48" fmla="+- 0 6128 4615"/>
                                <a:gd name="T49" fmla="*/ T48 w 2177"/>
                                <a:gd name="T50" fmla="+- 0 5041 4957"/>
                                <a:gd name="T51" fmla="*/ 5041 h 2127"/>
                                <a:gd name="T52" fmla="+- 0 6277 4615"/>
                                <a:gd name="T53" fmla="*/ T52 w 2177"/>
                                <a:gd name="T54" fmla="+- 0 5116 4957"/>
                                <a:gd name="T55" fmla="*/ 5116 h 2127"/>
                                <a:gd name="T56" fmla="+- 0 6412 4615"/>
                                <a:gd name="T57" fmla="*/ T56 w 2177"/>
                                <a:gd name="T58" fmla="+- 0 5213 4957"/>
                                <a:gd name="T59" fmla="*/ 5213 h 2127"/>
                                <a:gd name="T60" fmla="+- 0 6530 4615"/>
                                <a:gd name="T61" fmla="*/ T60 w 2177"/>
                                <a:gd name="T62" fmla="+- 0 5328 4957"/>
                                <a:gd name="T63" fmla="*/ 5328 h 2127"/>
                                <a:gd name="T64" fmla="+- 0 6629 4615"/>
                                <a:gd name="T65" fmla="*/ T64 w 2177"/>
                                <a:gd name="T66" fmla="+- 0 5460 4957"/>
                                <a:gd name="T67" fmla="*/ 5460 h 2127"/>
                                <a:gd name="T68" fmla="+- 0 6707 4615"/>
                                <a:gd name="T69" fmla="*/ T68 w 2177"/>
                                <a:gd name="T70" fmla="+- 0 5606 4957"/>
                                <a:gd name="T71" fmla="*/ 5606 h 2127"/>
                                <a:gd name="T72" fmla="+- 0 6760 4615"/>
                                <a:gd name="T73" fmla="*/ T72 w 2177"/>
                                <a:gd name="T74" fmla="+- 0 5764 4957"/>
                                <a:gd name="T75" fmla="*/ 5764 h 2127"/>
                                <a:gd name="T76" fmla="+- 0 6788 4615"/>
                                <a:gd name="T77" fmla="*/ T76 w 2177"/>
                                <a:gd name="T78" fmla="+- 0 5933 4957"/>
                                <a:gd name="T79" fmla="*/ 5933 h 2127"/>
                                <a:gd name="T80" fmla="+- 0 6788 4615"/>
                                <a:gd name="T81" fmla="*/ T80 w 2177"/>
                                <a:gd name="T82" fmla="+- 0 6107 4957"/>
                                <a:gd name="T83" fmla="*/ 6107 h 2127"/>
                                <a:gd name="T84" fmla="+- 0 6760 4615"/>
                                <a:gd name="T85" fmla="*/ T84 w 2177"/>
                                <a:gd name="T86" fmla="+- 0 6275 4957"/>
                                <a:gd name="T87" fmla="*/ 6275 h 2127"/>
                                <a:gd name="T88" fmla="+- 0 6707 4615"/>
                                <a:gd name="T89" fmla="*/ T88 w 2177"/>
                                <a:gd name="T90" fmla="+- 0 6433 4957"/>
                                <a:gd name="T91" fmla="*/ 6433 h 2127"/>
                                <a:gd name="T92" fmla="+- 0 6629 4615"/>
                                <a:gd name="T93" fmla="*/ T92 w 2177"/>
                                <a:gd name="T94" fmla="+- 0 6580 4957"/>
                                <a:gd name="T95" fmla="*/ 6580 h 2127"/>
                                <a:gd name="T96" fmla="+- 0 6530 4615"/>
                                <a:gd name="T97" fmla="*/ T96 w 2177"/>
                                <a:gd name="T98" fmla="+- 0 6712 4957"/>
                                <a:gd name="T99" fmla="*/ 6712 h 2127"/>
                                <a:gd name="T100" fmla="+- 0 6412 4615"/>
                                <a:gd name="T101" fmla="*/ T100 w 2177"/>
                                <a:gd name="T102" fmla="+- 0 6827 4957"/>
                                <a:gd name="T103" fmla="*/ 6827 h 2127"/>
                                <a:gd name="T104" fmla="+- 0 6277 4615"/>
                                <a:gd name="T105" fmla="*/ T104 w 2177"/>
                                <a:gd name="T106" fmla="+- 0 6924 4957"/>
                                <a:gd name="T107" fmla="*/ 6924 h 2127"/>
                                <a:gd name="T108" fmla="+- 0 6128 4615"/>
                                <a:gd name="T109" fmla="*/ T108 w 2177"/>
                                <a:gd name="T110" fmla="+- 0 7000 4957"/>
                                <a:gd name="T111" fmla="*/ 7000 h 2127"/>
                                <a:gd name="T112" fmla="+- 0 5966 4615"/>
                                <a:gd name="T113" fmla="*/ T112 w 2177"/>
                                <a:gd name="T114" fmla="+- 0 7052 4957"/>
                                <a:gd name="T115" fmla="*/ 7052 h 2127"/>
                                <a:gd name="T116" fmla="+- 0 5794 4615"/>
                                <a:gd name="T117" fmla="*/ T116 w 2177"/>
                                <a:gd name="T118" fmla="+- 0 7080 4957"/>
                                <a:gd name="T119" fmla="*/ 7080 h 2127"/>
                                <a:gd name="T120" fmla="+- 0 5615 4615"/>
                                <a:gd name="T121" fmla="*/ T120 w 2177"/>
                                <a:gd name="T122" fmla="+- 0 7080 4957"/>
                                <a:gd name="T123" fmla="*/ 7080 h 2127"/>
                                <a:gd name="T124" fmla="+- 0 5443 4615"/>
                                <a:gd name="T125" fmla="*/ T124 w 2177"/>
                                <a:gd name="T126" fmla="+- 0 7052 4957"/>
                                <a:gd name="T127" fmla="*/ 7052 h 2127"/>
                                <a:gd name="T128" fmla="+- 0 5280 4615"/>
                                <a:gd name="T129" fmla="*/ T128 w 2177"/>
                                <a:gd name="T130" fmla="+- 0 7000 4957"/>
                                <a:gd name="T131" fmla="*/ 7000 h 2127"/>
                                <a:gd name="T132" fmla="+- 0 5131 4615"/>
                                <a:gd name="T133" fmla="*/ T132 w 2177"/>
                                <a:gd name="T134" fmla="+- 0 6924 4957"/>
                                <a:gd name="T135" fmla="*/ 6924 h 2127"/>
                                <a:gd name="T136" fmla="+- 0 4995 4615"/>
                                <a:gd name="T137" fmla="*/ T136 w 2177"/>
                                <a:gd name="T138" fmla="+- 0 6827 4957"/>
                                <a:gd name="T139" fmla="*/ 6827 h 2127"/>
                                <a:gd name="T140" fmla="+- 0 4877 4615"/>
                                <a:gd name="T141" fmla="*/ T140 w 2177"/>
                                <a:gd name="T142" fmla="+- 0 6712 4957"/>
                                <a:gd name="T143" fmla="*/ 6712 h 2127"/>
                                <a:gd name="T144" fmla="+- 0 4778 4615"/>
                                <a:gd name="T145" fmla="*/ T144 w 2177"/>
                                <a:gd name="T146" fmla="+- 0 6580 4957"/>
                                <a:gd name="T147" fmla="*/ 6580 h 2127"/>
                                <a:gd name="T148" fmla="+- 0 4701 4615"/>
                                <a:gd name="T149" fmla="*/ T148 w 2177"/>
                                <a:gd name="T150" fmla="+- 0 6433 4957"/>
                                <a:gd name="T151" fmla="*/ 6433 h 2127"/>
                                <a:gd name="T152" fmla="+- 0 4647 4615"/>
                                <a:gd name="T153" fmla="*/ T152 w 2177"/>
                                <a:gd name="T154" fmla="+- 0 6275 4957"/>
                                <a:gd name="T155" fmla="*/ 6275 h 2127"/>
                                <a:gd name="T156" fmla="+- 0 4619 4615"/>
                                <a:gd name="T157" fmla="*/ T156 w 2177"/>
                                <a:gd name="T158" fmla="+- 0 6107 4957"/>
                                <a:gd name="T159" fmla="*/ 6107 h 21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177" h="2127">
                                  <a:moveTo>
                                    <a:pt x="0" y="1063"/>
                                  </a:moveTo>
                                  <a:lnTo>
                                    <a:pt x="4" y="976"/>
                                  </a:lnTo>
                                  <a:lnTo>
                                    <a:pt x="14" y="891"/>
                                  </a:lnTo>
                                  <a:lnTo>
                                    <a:pt x="32" y="807"/>
                                  </a:lnTo>
                                  <a:lnTo>
                                    <a:pt x="56" y="727"/>
                                  </a:lnTo>
                                  <a:lnTo>
                                    <a:pt x="86" y="649"/>
                                  </a:lnTo>
                                  <a:lnTo>
                                    <a:pt x="122" y="574"/>
                                  </a:lnTo>
                                  <a:lnTo>
                                    <a:pt x="163" y="503"/>
                                  </a:lnTo>
                                  <a:lnTo>
                                    <a:pt x="210" y="435"/>
                                  </a:lnTo>
                                  <a:lnTo>
                                    <a:pt x="262" y="371"/>
                                  </a:lnTo>
                                  <a:lnTo>
                                    <a:pt x="319" y="311"/>
                                  </a:lnTo>
                                  <a:lnTo>
                                    <a:pt x="380" y="256"/>
                                  </a:lnTo>
                                  <a:lnTo>
                                    <a:pt x="446" y="205"/>
                                  </a:lnTo>
                                  <a:lnTo>
                                    <a:pt x="516" y="159"/>
                                  </a:lnTo>
                                  <a:lnTo>
                                    <a:pt x="589" y="119"/>
                                  </a:lnTo>
                                  <a:lnTo>
                                    <a:pt x="665" y="84"/>
                                  </a:lnTo>
                                  <a:lnTo>
                                    <a:pt x="745" y="54"/>
                                  </a:lnTo>
                                  <a:lnTo>
                                    <a:pt x="828" y="31"/>
                                  </a:lnTo>
                                  <a:lnTo>
                                    <a:pt x="913" y="14"/>
                                  </a:lnTo>
                                  <a:lnTo>
                                    <a:pt x="1000" y="4"/>
                                  </a:lnTo>
                                  <a:lnTo>
                                    <a:pt x="1090" y="0"/>
                                  </a:lnTo>
                                  <a:lnTo>
                                    <a:pt x="1179" y="4"/>
                                  </a:lnTo>
                                  <a:lnTo>
                                    <a:pt x="1266" y="14"/>
                                  </a:lnTo>
                                  <a:lnTo>
                                    <a:pt x="1351" y="31"/>
                                  </a:lnTo>
                                  <a:lnTo>
                                    <a:pt x="1433" y="54"/>
                                  </a:lnTo>
                                  <a:lnTo>
                                    <a:pt x="1513" y="84"/>
                                  </a:lnTo>
                                  <a:lnTo>
                                    <a:pt x="1589" y="119"/>
                                  </a:lnTo>
                                  <a:lnTo>
                                    <a:pt x="1662" y="159"/>
                                  </a:lnTo>
                                  <a:lnTo>
                                    <a:pt x="1732" y="205"/>
                                  </a:lnTo>
                                  <a:lnTo>
                                    <a:pt x="1797" y="256"/>
                                  </a:lnTo>
                                  <a:lnTo>
                                    <a:pt x="1858" y="311"/>
                                  </a:lnTo>
                                  <a:lnTo>
                                    <a:pt x="1915" y="371"/>
                                  </a:lnTo>
                                  <a:lnTo>
                                    <a:pt x="1967" y="435"/>
                                  </a:lnTo>
                                  <a:lnTo>
                                    <a:pt x="2014" y="503"/>
                                  </a:lnTo>
                                  <a:lnTo>
                                    <a:pt x="2056" y="574"/>
                                  </a:lnTo>
                                  <a:lnTo>
                                    <a:pt x="2092" y="649"/>
                                  </a:lnTo>
                                  <a:lnTo>
                                    <a:pt x="2122" y="727"/>
                                  </a:lnTo>
                                  <a:lnTo>
                                    <a:pt x="2145" y="807"/>
                                  </a:lnTo>
                                  <a:lnTo>
                                    <a:pt x="2163" y="891"/>
                                  </a:lnTo>
                                  <a:lnTo>
                                    <a:pt x="2173" y="976"/>
                                  </a:lnTo>
                                  <a:lnTo>
                                    <a:pt x="2177" y="1063"/>
                                  </a:lnTo>
                                  <a:lnTo>
                                    <a:pt x="2173" y="1150"/>
                                  </a:lnTo>
                                  <a:lnTo>
                                    <a:pt x="2163" y="1235"/>
                                  </a:lnTo>
                                  <a:lnTo>
                                    <a:pt x="2145" y="1318"/>
                                  </a:lnTo>
                                  <a:lnTo>
                                    <a:pt x="2122" y="1399"/>
                                  </a:lnTo>
                                  <a:lnTo>
                                    <a:pt x="2092" y="1476"/>
                                  </a:lnTo>
                                  <a:lnTo>
                                    <a:pt x="2056" y="1551"/>
                                  </a:lnTo>
                                  <a:lnTo>
                                    <a:pt x="2014" y="1623"/>
                                  </a:lnTo>
                                  <a:lnTo>
                                    <a:pt x="1967" y="1690"/>
                                  </a:lnTo>
                                  <a:lnTo>
                                    <a:pt x="1915" y="1755"/>
                                  </a:lnTo>
                                  <a:lnTo>
                                    <a:pt x="1858" y="1814"/>
                                  </a:lnTo>
                                  <a:lnTo>
                                    <a:pt x="1797" y="1870"/>
                                  </a:lnTo>
                                  <a:lnTo>
                                    <a:pt x="1732" y="1921"/>
                                  </a:lnTo>
                                  <a:lnTo>
                                    <a:pt x="1662" y="1967"/>
                                  </a:lnTo>
                                  <a:lnTo>
                                    <a:pt x="1589" y="2007"/>
                                  </a:lnTo>
                                  <a:lnTo>
                                    <a:pt x="1513" y="2043"/>
                                  </a:lnTo>
                                  <a:lnTo>
                                    <a:pt x="1433" y="2072"/>
                                  </a:lnTo>
                                  <a:lnTo>
                                    <a:pt x="1351" y="2095"/>
                                  </a:lnTo>
                                  <a:lnTo>
                                    <a:pt x="1266" y="2113"/>
                                  </a:lnTo>
                                  <a:lnTo>
                                    <a:pt x="1179" y="2123"/>
                                  </a:lnTo>
                                  <a:lnTo>
                                    <a:pt x="1090" y="2126"/>
                                  </a:lnTo>
                                  <a:lnTo>
                                    <a:pt x="1000" y="2123"/>
                                  </a:lnTo>
                                  <a:lnTo>
                                    <a:pt x="913" y="2113"/>
                                  </a:lnTo>
                                  <a:lnTo>
                                    <a:pt x="828" y="2095"/>
                                  </a:lnTo>
                                  <a:lnTo>
                                    <a:pt x="745" y="2072"/>
                                  </a:lnTo>
                                  <a:lnTo>
                                    <a:pt x="665" y="2043"/>
                                  </a:lnTo>
                                  <a:lnTo>
                                    <a:pt x="589" y="2007"/>
                                  </a:lnTo>
                                  <a:lnTo>
                                    <a:pt x="516" y="1967"/>
                                  </a:lnTo>
                                  <a:lnTo>
                                    <a:pt x="446" y="1921"/>
                                  </a:lnTo>
                                  <a:lnTo>
                                    <a:pt x="380" y="1870"/>
                                  </a:lnTo>
                                  <a:lnTo>
                                    <a:pt x="319" y="1814"/>
                                  </a:lnTo>
                                  <a:lnTo>
                                    <a:pt x="262" y="1755"/>
                                  </a:lnTo>
                                  <a:lnTo>
                                    <a:pt x="210" y="1690"/>
                                  </a:lnTo>
                                  <a:lnTo>
                                    <a:pt x="163" y="1623"/>
                                  </a:lnTo>
                                  <a:lnTo>
                                    <a:pt x="122" y="1551"/>
                                  </a:lnTo>
                                  <a:lnTo>
                                    <a:pt x="86" y="1476"/>
                                  </a:lnTo>
                                  <a:lnTo>
                                    <a:pt x="56" y="1399"/>
                                  </a:lnTo>
                                  <a:lnTo>
                                    <a:pt x="32" y="1318"/>
                                  </a:lnTo>
                                  <a:lnTo>
                                    <a:pt x="14" y="1235"/>
                                  </a:lnTo>
                                  <a:lnTo>
                                    <a:pt x="4" y="1150"/>
                                  </a:lnTo>
                                  <a:lnTo>
                                    <a:pt x="0" y="106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5609" y="5675"/>
                              <a:ext cx="19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730" y="5869"/>
                              <a:ext cx="194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4884" y="6066"/>
                              <a:ext cx="163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0" name="Group 20"/>
                        <wpg:cNvGrpSpPr>
                          <a:grpSpLocks/>
                        </wpg:cNvGrpSpPr>
                        <wpg:grpSpPr bwMode="auto">
                          <a:xfrm>
                            <a:off x="2614" y="6020"/>
                            <a:ext cx="2002" cy="2"/>
                            <a:chOff x="2614" y="6020"/>
                            <a:chExt cx="2002" cy="2"/>
                          </a:xfrm>
                        </wpg:grpSpPr>
                        <wps:wsp>
                          <wps:cNvPr id="21" name="Freeform 21"/>
                          <wps:cNvSpPr>
                            <a:spLocks/>
                          </wps:cNvSpPr>
                          <wps:spPr bwMode="auto">
                            <a:xfrm>
                              <a:off x="2614" y="6020"/>
                              <a:ext cx="2002" cy="2"/>
                            </a:xfrm>
                            <a:custGeom>
                              <a:avLst/>
                              <a:gdLst>
                                <a:gd name="T0" fmla="+- 0 2614 2614"/>
                                <a:gd name="T1" fmla="*/ T0 w 2002"/>
                                <a:gd name="T2" fmla="+- 0 4615 2614"/>
                                <a:gd name="T3" fmla="*/ T2 w 2002"/>
                              </a:gdLst>
                              <a:ahLst/>
                              <a:cxnLst>
                                <a:cxn ang="0">
                                  <a:pos x="T1" y="0"/>
                                </a:cxn>
                                <a:cxn ang="0">
                                  <a:pos x="T3" y="0"/>
                                </a:cxn>
                              </a:cxnLst>
                              <a:rect l="0" t="0" r="r" b="b"/>
                              <a:pathLst>
                                <a:path w="2002">
                                  <a:moveTo>
                                    <a:pt x="0" y="0"/>
                                  </a:moveTo>
                                  <a:lnTo>
                                    <a:pt x="200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 name="Group 22"/>
                        <wpg:cNvGrpSpPr>
                          <a:grpSpLocks/>
                        </wpg:cNvGrpSpPr>
                        <wpg:grpSpPr bwMode="auto">
                          <a:xfrm>
                            <a:off x="2486" y="5975"/>
                            <a:ext cx="137" cy="89"/>
                            <a:chOff x="2486" y="5975"/>
                            <a:chExt cx="137" cy="89"/>
                          </a:xfrm>
                        </wpg:grpSpPr>
                        <wps:wsp>
                          <wps:cNvPr id="23" name="Freeform 23"/>
                          <wps:cNvSpPr>
                            <a:spLocks/>
                          </wps:cNvSpPr>
                          <wps:spPr bwMode="auto">
                            <a:xfrm>
                              <a:off x="2486" y="5975"/>
                              <a:ext cx="137" cy="89"/>
                            </a:xfrm>
                            <a:custGeom>
                              <a:avLst/>
                              <a:gdLst>
                                <a:gd name="T0" fmla="+- 0 2623 2486"/>
                                <a:gd name="T1" fmla="*/ T0 w 137"/>
                                <a:gd name="T2" fmla="+- 0 5975 5975"/>
                                <a:gd name="T3" fmla="*/ 5975 h 89"/>
                                <a:gd name="T4" fmla="+- 0 2486 2486"/>
                                <a:gd name="T5" fmla="*/ T4 w 137"/>
                                <a:gd name="T6" fmla="+- 0 6020 5975"/>
                                <a:gd name="T7" fmla="*/ 6020 h 89"/>
                                <a:gd name="T8" fmla="+- 0 2623 2486"/>
                                <a:gd name="T9" fmla="*/ T8 w 137"/>
                                <a:gd name="T10" fmla="+- 0 6063 5975"/>
                                <a:gd name="T11" fmla="*/ 6063 h 89"/>
                                <a:gd name="T12" fmla="+- 0 2623 2486"/>
                                <a:gd name="T13" fmla="*/ T12 w 137"/>
                                <a:gd name="T14" fmla="+- 0 5975 5975"/>
                                <a:gd name="T15" fmla="*/ 5975 h 89"/>
                              </a:gdLst>
                              <a:ahLst/>
                              <a:cxnLst>
                                <a:cxn ang="0">
                                  <a:pos x="T1" y="T3"/>
                                </a:cxn>
                                <a:cxn ang="0">
                                  <a:pos x="T5" y="T7"/>
                                </a:cxn>
                                <a:cxn ang="0">
                                  <a:pos x="T9" y="T11"/>
                                </a:cxn>
                                <a:cxn ang="0">
                                  <a:pos x="T13" y="T15"/>
                                </a:cxn>
                              </a:cxnLst>
                              <a:rect l="0" t="0" r="r" b="b"/>
                              <a:pathLst>
                                <a:path w="137" h="89">
                                  <a:moveTo>
                                    <a:pt x="137" y="0"/>
                                  </a:moveTo>
                                  <a:lnTo>
                                    <a:pt x="0" y="45"/>
                                  </a:lnTo>
                                  <a:lnTo>
                                    <a:pt x="137" y="88"/>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 name="Picture 2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933" y="5857"/>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2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247" y="5857"/>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6" name="Group 26"/>
                        <wpg:cNvGrpSpPr>
                          <a:grpSpLocks/>
                        </wpg:cNvGrpSpPr>
                        <wpg:grpSpPr bwMode="auto">
                          <a:xfrm>
                            <a:off x="2390" y="5279"/>
                            <a:ext cx="2477" cy="509"/>
                            <a:chOff x="2390" y="5279"/>
                            <a:chExt cx="2477" cy="509"/>
                          </a:xfrm>
                        </wpg:grpSpPr>
                        <wps:wsp>
                          <wps:cNvPr id="27" name="Freeform 27"/>
                          <wps:cNvSpPr>
                            <a:spLocks/>
                          </wps:cNvSpPr>
                          <wps:spPr bwMode="auto">
                            <a:xfrm>
                              <a:off x="2390" y="5279"/>
                              <a:ext cx="2477" cy="509"/>
                            </a:xfrm>
                            <a:custGeom>
                              <a:avLst/>
                              <a:gdLst>
                                <a:gd name="T0" fmla="+- 0 2390 2390"/>
                                <a:gd name="T1" fmla="*/ T0 w 2477"/>
                                <a:gd name="T2" fmla="+- 0 5787 5279"/>
                                <a:gd name="T3" fmla="*/ 5787 h 509"/>
                                <a:gd name="T4" fmla="+- 0 2390 2390"/>
                                <a:gd name="T5" fmla="*/ T4 w 2477"/>
                                <a:gd name="T6" fmla="+- 0 5279 5279"/>
                                <a:gd name="T7" fmla="*/ 5279 h 509"/>
                                <a:gd name="T8" fmla="+- 0 4867 2390"/>
                                <a:gd name="T9" fmla="*/ T8 w 2477"/>
                                <a:gd name="T10" fmla="+- 0 5279 5279"/>
                                <a:gd name="T11" fmla="*/ 5279 h 509"/>
                              </a:gdLst>
                              <a:ahLst/>
                              <a:cxnLst>
                                <a:cxn ang="0">
                                  <a:pos x="T1" y="T3"/>
                                </a:cxn>
                                <a:cxn ang="0">
                                  <a:pos x="T5" y="T7"/>
                                </a:cxn>
                                <a:cxn ang="0">
                                  <a:pos x="T9" y="T11"/>
                                </a:cxn>
                              </a:cxnLst>
                              <a:rect l="0" t="0" r="r" b="b"/>
                              <a:pathLst>
                                <a:path w="2477" h="509">
                                  <a:moveTo>
                                    <a:pt x="0" y="508"/>
                                  </a:moveTo>
                                  <a:lnTo>
                                    <a:pt x="0" y="0"/>
                                  </a:lnTo>
                                  <a:lnTo>
                                    <a:pt x="247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 name="Group 28"/>
                        <wpg:cNvGrpSpPr>
                          <a:grpSpLocks/>
                        </wpg:cNvGrpSpPr>
                        <wpg:grpSpPr bwMode="auto">
                          <a:xfrm>
                            <a:off x="4855" y="5235"/>
                            <a:ext cx="92" cy="89"/>
                            <a:chOff x="4855" y="5235"/>
                            <a:chExt cx="92" cy="89"/>
                          </a:xfrm>
                        </wpg:grpSpPr>
                        <wps:wsp>
                          <wps:cNvPr id="29" name="Freeform 29"/>
                          <wps:cNvSpPr>
                            <a:spLocks/>
                          </wps:cNvSpPr>
                          <wps:spPr bwMode="auto">
                            <a:xfrm>
                              <a:off x="4855" y="5235"/>
                              <a:ext cx="92" cy="89"/>
                            </a:xfrm>
                            <a:custGeom>
                              <a:avLst/>
                              <a:gdLst>
                                <a:gd name="T0" fmla="+- 0 4855 4855"/>
                                <a:gd name="T1" fmla="*/ T0 w 92"/>
                                <a:gd name="T2" fmla="+- 0 5235 5235"/>
                                <a:gd name="T3" fmla="*/ 5235 h 89"/>
                                <a:gd name="T4" fmla="+- 0 4855 4855"/>
                                <a:gd name="T5" fmla="*/ T4 w 92"/>
                                <a:gd name="T6" fmla="+- 0 5324 5235"/>
                                <a:gd name="T7" fmla="*/ 5324 h 89"/>
                                <a:gd name="T8" fmla="+- 0 4946 4855"/>
                                <a:gd name="T9" fmla="*/ T8 w 92"/>
                                <a:gd name="T10" fmla="+- 0 5279 5235"/>
                                <a:gd name="T11" fmla="*/ 5279 h 89"/>
                                <a:gd name="T12" fmla="+- 0 4855 4855"/>
                                <a:gd name="T13" fmla="*/ T12 w 92"/>
                                <a:gd name="T14" fmla="+- 0 5235 5235"/>
                                <a:gd name="T15" fmla="*/ 5235 h 89"/>
                              </a:gdLst>
                              <a:ahLst/>
                              <a:cxnLst>
                                <a:cxn ang="0">
                                  <a:pos x="T1" y="T3"/>
                                </a:cxn>
                                <a:cxn ang="0">
                                  <a:pos x="T5" y="T7"/>
                                </a:cxn>
                                <a:cxn ang="0">
                                  <a:pos x="T9" y="T11"/>
                                </a:cxn>
                                <a:cxn ang="0">
                                  <a:pos x="T13" y="T15"/>
                                </a:cxn>
                              </a:cxnLst>
                              <a:rect l="0" t="0" r="r" b="b"/>
                              <a:pathLst>
                                <a:path w="92" h="89">
                                  <a:moveTo>
                                    <a:pt x="0" y="0"/>
                                  </a:moveTo>
                                  <a:lnTo>
                                    <a:pt x="0" y="89"/>
                                  </a:lnTo>
                                  <a:lnTo>
                                    <a:pt x="91" y="4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 name="Picture 3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755" y="5118"/>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1" name="Picture 3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3070" y="5118"/>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2" name="Group 32"/>
                        <wpg:cNvGrpSpPr>
                          <a:grpSpLocks/>
                        </wpg:cNvGrpSpPr>
                        <wpg:grpSpPr bwMode="auto">
                          <a:xfrm>
                            <a:off x="2014" y="4830"/>
                            <a:ext cx="3260" cy="958"/>
                            <a:chOff x="2014" y="4830"/>
                            <a:chExt cx="3260" cy="958"/>
                          </a:xfrm>
                        </wpg:grpSpPr>
                        <wps:wsp>
                          <wps:cNvPr id="353" name="Freeform 33"/>
                          <wps:cNvSpPr>
                            <a:spLocks/>
                          </wps:cNvSpPr>
                          <wps:spPr bwMode="auto">
                            <a:xfrm>
                              <a:off x="2014" y="4830"/>
                              <a:ext cx="3260" cy="958"/>
                            </a:xfrm>
                            <a:custGeom>
                              <a:avLst/>
                              <a:gdLst>
                                <a:gd name="T0" fmla="+- 0 2014 2014"/>
                                <a:gd name="T1" fmla="*/ T0 w 3260"/>
                                <a:gd name="T2" fmla="+- 0 5787 4830"/>
                                <a:gd name="T3" fmla="*/ 5787 h 958"/>
                                <a:gd name="T4" fmla="+- 0 2014 2014"/>
                                <a:gd name="T5" fmla="*/ T4 w 3260"/>
                                <a:gd name="T6" fmla="+- 0 4830 4830"/>
                                <a:gd name="T7" fmla="*/ 4830 h 958"/>
                                <a:gd name="T8" fmla="+- 0 5273 2014"/>
                                <a:gd name="T9" fmla="*/ T8 w 3260"/>
                                <a:gd name="T10" fmla="+- 0 4830 4830"/>
                                <a:gd name="T11" fmla="*/ 4830 h 958"/>
                                <a:gd name="T12" fmla="+- 0 5273 2014"/>
                                <a:gd name="T13" fmla="*/ T12 w 3260"/>
                                <a:gd name="T14" fmla="+- 0 4964 4830"/>
                                <a:gd name="T15" fmla="*/ 4964 h 958"/>
                              </a:gdLst>
                              <a:ahLst/>
                              <a:cxnLst>
                                <a:cxn ang="0">
                                  <a:pos x="T1" y="T3"/>
                                </a:cxn>
                                <a:cxn ang="0">
                                  <a:pos x="T5" y="T7"/>
                                </a:cxn>
                                <a:cxn ang="0">
                                  <a:pos x="T9" y="T11"/>
                                </a:cxn>
                                <a:cxn ang="0">
                                  <a:pos x="T13" y="T15"/>
                                </a:cxn>
                              </a:cxnLst>
                              <a:rect l="0" t="0" r="r" b="b"/>
                              <a:pathLst>
                                <a:path w="3260" h="958">
                                  <a:moveTo>
                                    <a:pt x="0" y="957"/>
                                  </a:moveTo>
                                  <a:lnTo>
                                    <a:pt x="0" y="0"/>
                                  </a:lnTo>
                                  <a:lnTo>
                                    <a:pt x="3259" y="0"/>
                                  </a:lnTo>
                                  <a:lnTo>
                                    <a:pt x="3259" y="13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 name="Group 34"/>
                        <wpg:cNvGrpSpPr>
                          <a:grpSpLocks/>
                        </wpg:cNvGrpSpPr>
                        <wpg:grpSpPr bwMode="auto">
                          <a:xfrm>
                            <a:off x="5227" y="4952"/>
                            <a:ext cx="92" cy="92"/>
                            <a:chOff x="5227" y="4952"/>
                            <a:chExt cx="92" cy="92"/>
                          </a:xfrm>
                        </wpg:grpSpPr>
                        <wps:wsp>
                          <wps:cNvPr id="355" name="Freeform 35"/>
                          <wps:cNvSpPr>
                            <a:spLocks/>
                          </wps:cNvSpPr>
                          <wps:spPr bwMode="auto">
                            <a:xfrm>
                              <a:off x="5227" y="4952"/>
                              <a:ext cx="92" cy="92"/>
                            </a:xfrm>
                            <a:custGeom>
                              <a:avLst/>
                              <a:gdLst>
                                <a:gd name="T0" fmla="+- 0 5318 5227"/>
                                <a:gd name="T1" fmla="*/ T0 w 92"/>
                                <a:gd name="T2" fmla="+- 0 4952 4952"/>
                                <a:gd name="T3" fmla="*/ 4952 h 92"/>
                                <a:gd name="T4" fmla="+- 0 5227 5227"/>
                                <a:gd name="T5" fmla="*/ T4 w 92"/>
                                <a:gd name="T6" fmla="+- 0 4952 4952"/>
                                <a:gd name="T7" fmla="*/ 4952 h 92"/>
                                <a:gd name="T8" fmla="+- 0 5273 5227"/>
                                <a:gd name="T9" fmla="*/ T8 w 92"/>
                                <a:gd name="T10" fmla="+- 0 5043 4952"/>
                                <a:gd name="T11" fmla="*/ 5043 h 92"/>
                                <a:gd name="T12" fmla="+- 0 5318 5227"/>
                                <a:gd name="T13" fmla="*/ T12 w 92"/>
                                <a:gd name="T14" fmla="+- 0 4952 4952"/>
                                <a:gd name="T15" fmla="*/ 4952 h 92"/>
                              </a:gdLst>
                              <a:ahLst/>
                              <a:cxnLst>
                                <a:cxn ang="0">
                                  <a:pos x="T1" y="T3"/>
                                </a:cxn>
                                <a:cxn ang="0">
                                  <a:pos x="T5" y="T7"/>
                                </a:cxn>
                                <a:cxn ang="0">
                                  <a:pos x="T9" y="T11"/>
                                </a:cxn>
                                <a:cxn ang="0">
                                  <a:pos x="T13" y="T15"/>
                                </a:cxn>
                              </a:cxnLst>
                              <a:rect l="0" t="0" r="r" b="b"/>
                              <a:pathLst>
                                <a:path w="92" h="92">
                                  <a:moveTo>
                                    <a:pt x="91" y="0"/>
                                  </a:moveTo>
                                  <a:lnTo>
                                    <a:pt x="0" y="0"/>
                                  </a:lnTo>
                                  <a:lnTo>
                                    <a:pt x="46"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56" name="Picture 3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2705" y="4667"/>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7" name="Group 37"/>
                        <wpg:cNvGrpSpPr>
                          <a:grpSpLocks/>
                        </wpg:cNvGrpSpPr>
                        <wpg:grpSpPr bwMode="auto">
                          <a:xfrm>
                            <a:off x="2201" y="5072"/>
                            <a:ext cx="2926" cy="716"/>
                            <a:chOff x="2201" y="5072"/>
                            <a:chExt cx="2926" cy="716"/>
                          </a:xfrm>
                        </wpg:grpSpPr>
                        <wps:wsp>
                          <wps:cNvPr id="362" name="Freeform 38"/>
                          <wps:cNvSpPr>
                            <a:spLocks/>
                          </wps:cNvSpPr>
                          <wps:spPr bwMode="auto">
                            <a:xfrm>
                              <a:off x="2201" y="5072"/>
                              <a:ext cx="2926" cy="716"/>
                            </a:xfrm>
                            <a:custGeom>
                              <a:avLst/>
                              <a:gdLst>
                                <a:gd name="T0" fmla="+- 0 2201 2201"/>
                                <a:gd name="T1" fmla="*/ T0 w 2926"/>
                                <a:gd name="T2" fmla="+- 0 5787 5072"/>
                                <a:gd name="T3" fmla="*/ 5787 h 716"/>
                                <a:gd name="T4" fmla="+- 0 2201 2201"/>
                                <a:gd name="T5" fmla="*/ T4 w 2926"/>
                                <a:gd name="T6" fmla="+- 0 5072 5072"/>
                                <a:gd name="T7" fmla="*/ 5072 h 716"/>
                                <a:gd name="T8" fmla="+- 0 5126 2201"/>
                                <a:gd name="T9" fmla="*/ T8 w 2926"/>
                                <a:gd name="T10" fmla="+- 0 5072 5072"/>
                                <a:gd name="T11" fmla="*/ 5072 h 716"/>
                              </a:gdLst>
                              <a:ahLst/>
                              <a:cxnLst>
                                <a:cxn ang="0">
                                  <a:pos x="T1" y="T3"/>
                                </a:cxn>
                                <a:cxn ang="0">
                                  <a:pos x="T5" y="T7"/>
                                </a:cxn>
                                <a:cxn ang="0">
                                  <a:pos x="T9" y="T11"/>
                                </a:cxn>
                              </a:cxnLst>
                              <a:rect l="0" t="0" r="r" b="b"/>
                              <a:pathLst>
                                <a:path w="2926" h="716">
                                  <a:moveTo>
                                    <a:pt x="0" y="715"/>
                                  </a:moveTo>
                                  <a:lnTo>
                                    <a:pt x="0" y="0"/>
                                  </a:lnTo>
                                  <a:lnTo>
                                    <a:pt x="2925"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3" name="Group 39"/>
                        <wpg:cNvGrpSpPr>
                          <a:grpSpLocks/>
                        </wpg:cNvGrpSpPr>
                        <wpg:grpSpPr bwMode="auto">
                          <a:xfrm>
                            <a:off x="5117" y="5029"/>
                            <a:ext cx="92" cy="89"/>
                            <a:chOff x="5117" y="5029"/>
                            <a:chExt cx="92" cy="89"/>
                          </a:xfrm>
                        </wpg:grpSpPr>
                        <wps:wsp>
                          <wps:cNvPr id="364" name="Freeform 40"/>
                          <wps:cNvSpPr>
                            <a:spLocks/>
                          </wps:cNvSpPr>
                          <wps:spPr bwMode="auto">
                            <a:xfrm>
                              <a:off x="5117" y="5029"/>
                              <a:ext cx="92" cy="89"/>
                            </a:xfrm>
                            <a:custGeom>
                              <a:avLst/>
                              <a:gdLst>
                                <a:gd name="T0" fmla="+- 0 5117 5117"/>
                                <a:gd name="T1" fmla="*/ T0 w 92"/>
                                <a:gd name="T2" fmla="+- 0 5029 5029"/>
                                <a:gd name="T3" fmla="*/ 5029 h 89"/>
                                <a:gd name="T4" fmla="+- 0 5117 5117"/>
                                <a:gd name="T5" fmla="*/ T4 w 92"/>
                                <a:gd name="T6" fmla="+- 0 5118 5029"/>
                                <a:gd name="T7" fmla="*/ 5118 h 89"/>
                                <a:gd name="T8" fmla="+- 0 5208 5117"/>
                                <a:gd name="T9" fmla="*/ T8 w 92"/>
                                <a:gd name="T10" fmla="+- 0 5072 5029"/>
                                <a:gd name="T11" fmla="*/ 5072 h 89"/>
                                <a:gd name="T12" fmla="+- 0 5117 5117"/>
                                <a:gd name="T13" fmla="*/ T12 w 92"/>
                                <a:gd name="T14" fmla="+- 0 5029 5029"/>
                                <a:gd name="T15" fmla="*/ 5029 h 89"/>
                              </a:gdLst>
                              <a:ahLst/>
                              <a:cxnLst>
                                <a:cxn ang="0">
                                  <a:pos x="T1" y="T3"/>
                                </a:cxn>
                                <a:cxn ang="0">
                                  <a:pos x="T5" y="T7"/>
                                </a:cxn>
                                <a:cxn ang="0">
                                  <a:pos x="T9" y="T11"/>
                                </a:cxn>
                                <a:cxn ang="0">
                                  <a:pos x="T13" y="T15"/>
                                </a:cxn>
                              </a:cxnLst>
                              <a:rect l="0" t="0" r="r" b="b"/>
                              <a:pathLst>
                                <a:path w="92" h="89">
                                  <a:moveTo>
                                    <a:pt x="0" y="0"/>
                                  </a:moveTo>
                                  <a:lnTo>
                                    <a:pt x="0" y="89"/>
                                  </a:lnTo>
                                  <a:lnTo>
                                    <a:pt x="91"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5" name="Group 41"/>
                        <wpg:cNvGrpSpPr>
                          <a:grpSpLocks/>
                        </wpg:cNvGrpSpPr>
                        <wpg:grpSpPr bwMode="auto">
                          <a:xfrm>
                            <a:off x="2722" y="4887"/>
                            <a:ext cx="941" cy="156"/>
                            <a:chOff x="2722" y="4887"/>
                            <a:chExt cx="941" cy="156"/>
                          </a:xfrm>
                        </wpg:grpSpPr>
                        <wps:wsp>
                          <wps:cNvPr id="366" name="Freeform 42"/>
                          <wps:cNvSpPr>
                            <a:spLocks/>
                          </wps:cNvSpPr>
                          <wps:spPr bwMode="auto">
                            <a:xfrm>
                              <a:off x="2722" y="4887"/>
                              <a:ext cx="941" cy="156"/>
                            </a:xfrm>
                            <a:custGeom>
                              <a:avLst/>
                              <a:gdLst>
                                <a:gd name="T0" fmla="+- 0 2722 2722"/>
                                <a:gd name="T1" fmla="*/ T0 w 941"/>
                                <a:gd name="T2" fmla="+- 0 4887 4887"/>
                                <a:gd name="T3" fmla="*/ 4887 h 156"/>
                                <a:gd name="T4" fmla="+- 0 3662 2722"/>
                                <a:gd name="T5" fmla="*/ T4 w 941"/>
                                <a:gd name="T6" fmla="+- 0 4887 4887"/>
                                <a:gd name="T7" fmla="*/ 4887 h 156"/>
                                <a:gd name="T8" fmla="+- 0 3662 2722"/>
                                <a:gd name="T9" fmla="*/ T8 w 941"/>
                                <a:gd name="T10" fmla="+- 0 5043 4887"/>
                                <a:gd name="T11" fmla="*/ 5043 h 156"/>
                                <a:gd name="T12" fmla="+- 0 2722 2722"/>
                                <a:gd name="T13" fmla="*/ T12 w 941"/>
                                <a:gd name="T14" fmla="+- 0 5043 4887"/>
                                <a:gd name="T15" fmla="*/ 5043 h 156"/>
                                <a:gd name="T16" fmla="+- 0 2722 2722"/>
                                <a:gd name="T17" fmla="*/ T16 w 941"/>
                                <a:gd name="T18" fmla="+- 0 4887 4887"/>
                                <a:gd name="T19" fmla="*/ 4887 h 156"/>
                              </a:gdLst>
                              <a:ahLst/>
                              <a:cxnLst>
                                <a:cxn ang="0">
                                  <a:pos x="T1" y="T3"/>
                                </a:cxn>
                                <a:cxn ang="0">
                                  <a:pos x="T5" y="T7"/>
                                </a:cxn>
                                <a:cxn ang="0">
                                  <a:pos x="T9" y="T11"/>
                                </a:cxn>
                                <a:cxn ang="0">
                                  <a:pos x="T13" y="T15"/>
                                </a:cxn>
                                <a:cxn ang="0">
                                  <a:pos x="T17" y="T19"/>
                                </a:cxn>
                              </a:cxnLst>
                              <a:rect l="0" t="0" r="r" b="b"/>
                              <a:pathLst>
                                <a:path w="941" h="156">
                                  <a:moveTo>
                                    <a:pt x="0" y="0"/>
                                  </a:moveTo>
                                  <a:lnTo>
                                    <a:pt x="940" y="0"/>
                                  </a:lnTo>
                                  <a:lnTo>
                                    <a:pt x="94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7" name="Picture 4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2736" y="4909"/>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68" name="Group 44"/>
                        <wpg:cNvGrpSpPr>
                          <a:grpSpLocks/>
                        </wpg:cNvGrpSpPr>
                        <wpg:grpSpPr bwMode="auto">
                          <a:xfrm>
                            <a:off x="2249" y="6375"/>
                            <a:ext cx="2458" cy="70"/>
                            <a:chOff x="2249" y="6375"/>
                            <a:chExt cx="2458" cy="70"/>
                          </a:xfrm>
                        </wpg:grpSpPr>
                        <wps:wsp>
                          <wps:cNvPr id="369" name="Freeform 45"/>
                          <wps:cNvSpPr>
                            <a:spLocks/>
                          </wps:cNvSpPr>
                          <wps:spPr bwMode="auto">
                            <a:xfrm>
                              <a:off x="2249" y="6375"/>
                              <a:ext cx="2458" cy="70"/>
                            </a:xfrm>
                            <a:custGeom>
                              <a:avLst/>
                              <a:gdLst>
                                <a:gd name="T0" fmla="+- 0 2249 2249"/>
                                <a:gd name="T1" fmla="*/ T0 w 2458"/>
                                <a:gd name="T2" fmla="+- 0 6375 6375"/>
                                <a:gd name="T3" fmla="*/ 6375 h 70"/>
                                <a:gd name="T4" fmla="+- 0 2249 2249"/>
                                <a:gd name="T5" fmla="*/ T4 w 2458"/>
                                <a:gd name="T6" fmla="+- 0 6445 6375"/>
                                <a:gd name="T7" fmla="*/ 6445 h 70"/>
                                <a:gd name="T8" fmla="+- 0 4706 2249"/>
                                <a:gd name="T9" fmla="*/ T8 w 2458"/>
                                <a:gd name="T10" fmla="+- 0 6445 6375"/>
                                <a:gd name="T11" fmla="*/ 6445 h 70"/>
                              </a:gdLst>
                              <a:ahLst/>
                              <a:cxnLst>
                                <a:cxn ang="0">
                                  <a:pos x="T1" y="T3"/>
                                </a:cxn>
                                <a:cxn ang="0">
                                  <a:pos x="T5" y="T7"/>
                                </a:cxn>
                                <a:cxn ang="0">
                                  <a:pos x="T9" y="T11"/>
                                </a:cxn>
                              </a:cxnLst>
                              <a:rect l="0" t="0" r="r" b="b"/>
                              <a:pathLst>
                                <a:path w="2458" h="70">
                                  <a:moveTo>
                                    <a:pt x="0" y="0"/>
                                  </a:moveTo>
                                  <a:lnTo>
                                    <a:pt x="0" y="70"/>
                                  </a:lnTo>
                                  <a:lnTo>
                                    <a:pt x="2457"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 name="Group 46"/>
                        <wpg:cNvGrpSpPr>
                          <a:grpSpLocks/>
                        </wpg:cNvGrpSpPr>
                        <wpg:grpSpPr bwMode="auto">
                          <a:xfrm>
                            <a:off x="2203" y="6251"/>
                            <a:ext cx="92" cy="135"/>
                            <a:chOff x="2203" y="6251"/>
                            <a:chExt cx="92" cy="135"/>
                          </a:xfrm>
                        </wpg:grpSpPr>
                        <wps:wsp>
                          <wps:cNvPr id="371" name="Freeform 47"/>
                          <wps:cNvSpPr>
                            <a:spLocks/>
                          </wps:cNvSpPr>
                          <wps:spPr bwMode="auto">
                            <a:xfrm>
                              <a:off x="2203" y="6251"/>
                              <a:ext cx="92" cy="135"/>
                            </a:xfrm>
                            <a:custGeom>
                              <a:avLst/>
                              <a:gdLst>
                                <a:gd name="T0" fmla="+- 0 2249 2203"/>
                                <a:gd name="T1" fmla="*/ T0 w 92"/>
                                <a:gd name="T2" fmla="+- 0 6251 6251"/>
                                <a:gd name="T3" fmla="*/ 6251 h 135"/>
                                <a:gd name="T4" fmla="+- 0 2203 2203"/>
                                <a:gd name="T5" fmla="*/ T4 w 92"/>
                                <a:gd name="T6" fmla="+- 0 6385 6251"/>
                                <a:gd name="T7" fmla="*/ 6385 h 135"/>
                                <a:gd name="T8" fmla="+- 0 2294 2203"/>
                                <a:gd name="T9" fmla="*/ T8 w 92"/>
                                <a:gd name="T10" fmla="+- 0 6385 6251"/>
                                <a:gd name="T11" fmla="*/ 6385 h 135"/>
                                <a:gd name="T12" fmla="+- 0 2249 2203"/>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2" name="Group 48"/>
                        <wpg:cNvGrpSpPr>
                          <a:grpSpLocks/>
                        </wpg:cNvGrpSpPr>
                        <wpg:grpSpPr bwMode="auto">
                          <a:xfrm>
                            <a:off x="2875" y="6260"/>
                            <a:ext cx="795" cy="156"/>
                            <a:chOff x="2875" y="6260"/>
                            <a:chExt cx="795" cy="156"/>
                          </a:xfrm>
                        </wpg:grpSpPr>
                        <wps:wsp>
                          <wps:cNvPr id="373" name="Freeform 49"/>
                          <wps:cNvSpPr>
                            <a:spLocks/>
                          </wps:cNvSpPr>
                          <wps:spPr bwMode="auto">
                            <a:xfrm>
                              <a:off x="2875" y="6260"/>
                              <a:ext cx="795" cy="156"/>
                            </a:xfrm>
                            <a:custGeom>
                              <a:avLst/>
                              <a:gdLst>
                                <a:gd name="T0" fmla="+- 0 2875 2875"/>
                                <a:gd name="T1" fmla="*/ T0 w 795"/>
                                <a:gd name="T2" fmla="+- 0 6260 6260"/>
                                <a:gd name="T3" fmla="*/ 6260 h 156"/>
                                <a:gd name="T4" fmla="+- 0 3669 2875"/>
                                <a:gd name="T5" fmla="*/ T4 w 795"/>
                                <a:gd name="T6" fmla="+- 0 6260 6260"/>
                                <a:gd name="T7" fmla="*/ 6260 h 156"/>
                                <a:gd name="T8" fmla="+- 0 3669 2875"/>
                                <a:gd name="T9" fmla="*/ T8 w 795"/>
                                <a:gd name="T10" fmla="+- 0 6416 6260"/>
                                <a:gd name="T11" fmla="*/ 6416 h 156"/>
                                <a:gd name="T12" fmla="+- 0 2875 2875"/>
                                <a:gd name="T13" fmla="*/ T12 w 795"/>
                                <a:gd name="T14" fmla="+- 0 6416 6260"/>
                                <a:gd name="T15" fmla="*/ 6416 h 156"/>
                                <a:gd name="T16" fmla="+- 0 2875 2875"/>
                                <a:gd name="T17" fmla="*/ T16 w 795"/>
                                <a:gd name="T18" fmla="+- 0 6260 6260"/>
                                <a:gd name="T19" fmla="*/ 626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4" name="Picture 5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2890" y="628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75" name="Group 51"/>
                        <wpg:cNvGrpSpPr>
                          <a:grpSpLocks/>
                        </wpg:cNvGrpSpPr>
                        <wpg:grpSpPr bwMode="auto">
                          <a:xfrm>
                            <a:off x="2614" y="6251"/>
                            <a:ext cx="2031" cy="5"/>
                            <a:chOff x="2614" y="6251"/>
                            <a:chExt cx="2031" cy="5"/>
                          </a:xfrm>
                        </wpg:grpSpPr>
                        <wps:wsp>
                          <wps:cNvPr id="376" name="Freeform 52"/>
                          <wps:cNvSpPr>
                            <a:spLocks/>
                          </wps:cNvSpPr>
                          <wps:spPr bwMode="auto">
                            <a:xfrm>
                              <a:off x="2614" y="6251"/>
                              <a:ext cx="2031" cy="5"/>
                            </a:xfrm>
                            <a:custGeom>
                              <a:avLst/>
                              <a:gdLst>
                                <a:gd name="T0" fmla="+- 0 2614 2614"/>
                                <a:gd name="T1" fmla="*/ T0 w 2031"/>
                                <a:gd name="T2" fmla="+- 0 6251 6251"/>
                                <a:gd name="T3" fmla="*/ 6251 h 5"/>
                                <a:gd name="T4" fmla="+- 0 4644 2614"/>
                                <a:gd name="T5" fmla="*/ T4 w 2031"/>
                                <a:gd name="T6" fmla="+- 0 6255 6251"/>
                                <a:gd name="T7" fmla="*/ 6255 h 5"/>
                              </a:gdLst>
                              <a:ahLst/>
                              <a:cxnLst>
                                <a:cxn ang="0">
                                  <a:pos x="T1" y="T3"/>
                                </a:cxn>
                                <a:cxn ang="0">
                                  <a:pos x="T5" y="T7"/>
                                </a:cxn>
                              </a:cxnLst>
                              <a:rect l="0" t="0" r="r" b="b"/>
                              <a:pathLst>
                                <a:path w="2031" h="5">
                                  <a:moveTo>
                                    <a:pt x="0" y="0"/>
                                  </a:moveTo>
                                  <a:lnTo>
                                    <a:pt x="2030" y="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 name="Group 53"/>
                        <wpg:cNvGrpSpPr>
                          <a:grpSpLocks/>
                        </wpg:cNvGrpSpPr>
                        <wpg:grpSpPr bwMode="auto">
                          <a:xfrm>
                            <a:off x="2486" y="6205"/>
                            <a:ext cx="137" cy="92"/>
                            <a:chOff x="2486" y="6205"/>
                            <a:chExt cx="137" cy="92"/>
                          </a:xfrm>
                        </wpg:grpSpPr>
                        <wps:wsp>
                          <wps:cNvPr id="378" name="Freeform 54"/>
                          <wps:cNvSpPr>
                            <a:spLocks/>
                          </wps:cNvSpPr>
                          <wps:spPr bwMode="auto">
                            <a:xfrm>
                              <a:off x="2486" y="6205"/>
                              <a:ext cx="137" cy="92"/>
                            </a:xfrm>
                            <a:custGeom>
                              <a:avLst/>
                              <a:gdLst>
                                <a:gd name="T0" fmla="+- 0 2623 2486"/>
                                <a:gd name="T1" fmla="*/ T0 w 137"/>
                                <a:gd name="T2" fmla="+- 0 6205 6205"/>
                                <a:gd name="T3" fmla="*/ 6205 h 92"/>
                                <a:gd name="T4" fmla="+- 0 2486 2486"/>
                                <a:gd name="T5" fmla="*/ T4 w 137"/>
                                <a:gd name="T6" fmla="+- 0 6251 6205"/>
                                <a:gd name="T7" fmla="*/ 6251 h 92"/>
                                <a:gd name="T8" fmla="+- 0 2623 2486"/>
                                <a:gd name="T9" fmla="*/ T8 w 137"/>
                                <a:gd name="T10" fmla="+- 0 6296 6205"/>
                                <a:gd name="T11" fmla="*/ 6296 h 92"/>
                                <a:gd name="T12" fmla="+- 0 2623 2486"/>
                                <a:gd name="T13" fmla="*/ T12 w 137"/>
                                <a:gd name="T14" fmla="+- 0 6205 6205"/>
                                <a:gd name="T15" fmla="*/ 6205 h 92"/>
                              </a:gdLst>
                              <a:ahLst/>
                              <a:cxnLst>
                                <a:cxn ang="0">
                                  <a:pos x="T1" y="T3"/>
                                </a:cxn>
                                <a:cxn ang="0">
                                  <a:pos x="T5" y="T7"/>
                                </a:cxn>
                                <a:cxn ang="0">
                                  <a:pos x="T9" y="T11"/>
                                </a:cxn>
                                <a:cxn ang="0">
                                  <a:pos x="T13" y="T15"/>
                                </a:cxn>
                              </a:cxnLst>
                              <a:rect l="0" t="0" r="r" b="b"/>
                              <a:pathLst>
                                <a:path w="137" h="92">
                                  <a:moveTo>
                                    <a:pt x="137" y="0"/>
                                  </a:moveTo>
                                  <a:lnTo>
                                    <a:pt x="0" y="46"/>
                                  </a:lnTo>
                                  <a:lnTo>
                                    <a:pt x="137" y="91"/>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9" name="Picture 5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3022" y="609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0" name="Group 56"/>
                        <wpg:cNvGrpSpPr>
                          <a:grpSpLocks/>
                        </wpg:cNvGrpSpPr>
                        <wpg:grpSpPr bwMode="auto">
                          <a:xfrm>
                            <a:off x="8875" y="5787"/>
                            <a:ext cx="1184" cy="464"/>
                            <a:chOff x="8875" y="5787"/>
                            <a:chExt cx="1184" cy="464"/>
                          </a:xfrm>
                        </wpg:grpSpPr>
                        <wps:wsp>
                          <wps:cNvPr id="381" name="Freeform 57"/>
                          <wps:cNvSpPr>
                            <a:spLocks/>
                          </wps:cNvSpPr>
                          <wps:spPr bwMode="auto">
                            <a:xfrm>
                              <a:off x="8875" y="5787"/>
                              <a:ext cx="1184" cy="464"/>
                            </a:xfrm>
                            <a:custGeom>
                              <a:avLst/>
                              <a:gdLst>
                                <a:gd name="T0" fmla="+- 0 8875 8875"/>
                                <a:gd name="T1" fmla="*/ T0 w 1184"/>
                                <a:gd name="T2" fmla="+- 0 6251 5787"/>
                                <a:gd name="T3" fmla="*/ 6251 h 464"/>
                                <a:gd name="T4" fmla="+- 0 10058 8875"/>
                                <a:gd name="T5" fmla="*/ T4 w 1184"/>
                                <a:gd name="T6" fmla="+- 0 6251 5787"/>
                                <a:gd name="T7" fmla="*/ 6251 h 464"/>
                                <a:gd name="T8" fmla="+- 0 10058 8875"/>
                                <a:gd name="T9" fmla="*/ T8 w 1184"/>
                                <a:gd name="T10" fmla="+- 0 5787 5787"/>
                                <a:gd name="T11" fmla="*/ 5787 h 464"/>
                                <a:gd name="T12" fmla="+- 0 8875 8875"/>
                                <a:gd name="T13" fmla="*/ T12 w 1184"/>
                                <a:gd name="T14" fmla="+- 0 5787 5787"/>
                                <a:gd name="T15" fmla="*/ 5787 h 464"/>
                                <a:gd name="T16" fmla="+- 0 8875 8875"/>
                                <a:gd name="T17" fmla="*/ T16 w 1184"/>
                                <a:gd name="T18" fmla="+- 0 6251 5787"/>
                                <a:gd name="T19" fmla="*/ 6251 h 464"/>
                              </a:gdLst>
                              <a:ahLst/>
                              <a:cxnLst>
                                <a:cxn ang="0">
                                  <a:pos x="T1" y="T3"/>
                                </a:cxn>
                                <a:cxn ang="0">
                                  <a:pos x="T5" y="T7"/>
                                </a:cxn>
                                <a:cxn ang="0">
                                  <a:pos x="T9" y="T11"/>
                                </a:cxn>
                                <a:cxn ang="0">
                                  <a:pos x="T13" y="T15"/>
                                </a:cxn>
                                <a:cxn ang="0">
                                  <a:pos x="T17" y="T19"/>
                                </a:cxn>
                              </a:cxnLst>
                              <a:rect l="0" t="0" r="r" b="b"/>
                              <a:pathLst>
                                <a:path w="1184" h="464">
                                  <a:moveTo>
                                    <a:pt x="0" y="464"/>
                                  </a:moveTo>
                                  <a:lnTo>
                                    <a:pt x="1183" y="464"/>
                                  </a:lnTo>
                                  <a:lnTo>
                                    <a:pt x="1183"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5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9276" y="5965"/>
                              <a:ext cx="37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3" name="Group 59"/>
                        <wpg:cNvGrpSpPr>
                          <a:grpSpLocks/>
                        </wpg:cNvGrpSpPr>
                        <wpg:grpSpPr bwMode="auto">
                          <a:xfrm>
                            <a:off x="6754" y="5603"/>
                            <a:ext cx="2194" cy="185"/>
                            <a:chOff x="6754" y="5603"/>
                            <a:chExt cx="2194" cy="185"/>
                          </a:xfrm>
                        </wpg:grpSpPr>
                        <wps:wsp>
                          <wps:cNvPr id="384" name="Freeform 60"/>
                          <wps:cNvSpPr>
                            <a:spLocks/>
                          </wps:cNvSpPr>
                          <wps:spPr bwMode="auto">
                            <a:xfrm>
                              <a:off x="6754" y="5603"/>
                              <a:ext cx="2194" cy="185"/>
                            </a:xfrm>
                            <a:custGeom>
                              <a:avLst/>
                              <a:gdLst>
                                <a:gd name="T0" fmla="+- 0 8947 6754"/>
                                <a:gd name="T1" fmla="*/ T0 w 2194"/>
                                <a:gd name="T2" fmla="+- 0 5787 5603"/>
                                <a:gd name="T3" fmla="*/ 5787 h 185"/>
                                <a:gd name="T4" fmla="+- 0 8947 6754"/>
                                <a:gd name="T5" fmla="*/ T4 w 2194"/>
                                <a:gd name="T6" fmla="+- 0 5603 5603"/>
                                <a:gd name="T7" fmla="*/ 5603 h 185"/>
                                <a:gd name="T8" fmla="+- 0 6754 6754"/>
                                <a:gd name="T9" fmla="*/ T8 w 2194"/>
                                <a:gd name="T10" fmla="+- 0 5603 5603"/>
                                <a:gd name="T11" fmla="*/ 5603 h 185"/>
                              </a:gdLst>
                              <a:ahLst/>
                              <a:cxnLst>
                                <a:cxn ang="0">
                                  <a:pos x="T1" y="T3"/>
                                </a:cxn>
                                <a:cxn ang="0">
                                  <a:pos x="T5" y="T7"/>
                                </a:cxn>
                                <a:cxn ang="0">
                                  <a:pos x="T9" y="T11"/>
                                </a:cxn>
                              </a:cxnLst>
                              <a:rect l="0" t="0" r="r" b="b"/>
                              <a:pathLst>
                                <a:path w="2194" h="185">
                                  <a:moveTo>
                                    <a:pt x="2193" y="184"/>
                                  </a:moveTo>
                                  <a:lnTo>
                                    <a:pt x="2193"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 name="Group 61"/>
                        <wpg:cNvGrpSpPr>
                          <a:grpSpLocks/>
                        </wpg:cNvGrpSpPr>
                        <wpg:grpSpPr bwMode="auto">
                          <a:xfrm>
                            <a:off x="6672" y="5557"/>
                            <a:ext cx="94" cy="92"/>
                            <a:chOff x="6672" y="5557"/>
                            <a:chExt cx="94" cy="92"/>
                          </a:xfrm>
                        </wpg:grpSpPr>
                        <wps:wsp>
                          <wps:cNvPr id="386" name="Freeform 62"/>
                          <wps:cNvSpPr>
                            <a:spLocks/>
                          </wps:cNvSpPr>
                          <wps:spPr bwMode="auto">
                            <a:xfrm>
                              <a:off x="6672" y="5557"/>
                              <a:ext cx="94" cy="92"/>
                            </a:xfrm>
                            <a:custGeom>
                              <a:avLst/>
                              <a:gdLst>
                                <a:gd name="T0" fmla="+- 0 6766 6672"/>
                                <a:gd name="T1" fmla="*/ T0 w 94"/>
                                <a:gd name="T2" fmla="+- 0 5557 5557"/>
                                <a:gd name="T3" fmla="*/ 5557 h 92"/>
                                <a:gd name="T4" fmla="+- 0 6672 6672"/>
                                <a:gd name="T5" fmla="*/ T4 w 94"/>
                                <a:gd name="T6" fmla="+- 0 5603 5557"/>
                                <a:gd name="T7" fmla="*/ 5603 h 92"/>
                                <a:gd name="T8" fmla="+- 0 6766 6672"/>
                                <a:gd name="T9" fmla="*/ T8 w 94"/>
                                <a:gd name="T10" fmla="+- 0 5648 5557"/>
                                <a:gd name="T11" fmla="*/ 5648 h 92"/>
                                <a:gd name="T12" fmla="+- 0 6766 6672"/>
                                <a:gd name="T13" fmla="*/ T12 w 94"/>
                                <a:gd name="T14" fmla="+- 0 5557 5557"/>
                                <a:gd name="T15" fmla="*/ 5557 h 92"/>
                              </a:gdLst>
                              <a:ahLst/>
                              <a:cxnLst>
                                <a:cxn ang="0">
                                  <a:pos x="T1" y="T3"/>
                                </a:cxn>
                                <a:cxn ang="0">
                                  <a:pos x="T5" y="T7"/>
                                </a:cxn>
                                <a:cxn ang="0">
                                  <a:pos x="T9" y="T11"/>
                                </a:cxn>
                                <a:cxn ang="0">
                                  <a:pos x="T13" y="T15"/>
                                </a:cxn>
                              </a:cxnLst>
                              <a:rect l="0" t="0" r="r" b="b"/>
                              <a:pathLst>
                                <a:path w="94" h="92">
                                  <a:moveTo>
                                    <a:pt x="94" y="0"/>
                                  </a:moveTo>
                                  <a:lnTo>
                                    <a:pt x="0" y="46"/>
                                  </a:lnTo>
                                  <a:lnTo>
                                    <a:pt x="94" y="91"/>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7" name="Picture 6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7555" y="5408"/>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8" name="Group 64"/>
                        <wpg:cNvGrpSpPr>
                          <a:grpSpLocks/>
                        </wpg:cNvGrpSpPr>
                        <wpg:grpSpPr bwMode="auto">
                          <a:xfrm>
                            <a:off x="6864" y="6147"/>
                            <a:ext cx="2012" cy="10"/>
                            <a:chOff x="6864" y="6147"/>
                            <a:chExt cx="2012" cy="10"/>
                          </a:xfrm>
                        </wpg:grpSpPr>
                        <wps:wsp>
                          <wps:cNvPr id="389" name="Freeform 65"/>
                          <wps:cNvSpPr>
                            <a:spLocks/>
                          </wps:cNvSpPr>
                          <wps:spPr bwMode="auto">
                            <a:xfrm>
                              <a:off x="6864" y="6147"/>
                              <a:ext cx="2012" cy="10"/>
                            </a:xfrm>
                            <a:custGeom>
                              <a:avLst/>
                              <a:gdLst>
                                <a:gd name="T0" fmla="+- 0 8875 6864"/>
                                <a:gd name="T1" fmla="*/ T0 w 2012"/>
                                <a:gd name="T2" fmla="+- 0 6157 6147"/>
                                <a:gd name="T3" fmla="*/ 6157 h 10"/>
                                <a:gd name="T4" fmla="+- 0 6864 6864"/>
                                <a:gd name="T5" fmla="*/ T4 w 2012"/>
                                <a:gd name="T6" fmla="+- 0 6147 6147"/>
                                <a:gd name="T7" fmla="*/ 6147 h 10"/>
                              </a:gdLst>
                              <a:ahLst/>
                              <a:cxnLst>
                                <a:cxn ang="0">
                                  <a:pos x="T1" y="T3"/>
                                </a:cxn>
                                <a:cxn ang="0">
                                  <a:pos x="T5" y="T7"/>
                                </a:cxn>
                              </a:cxnLst>
                              <a:rect l="0" t="0" r="r" b="b"/>
                              <a:pathLst>
                                <a:path w="2012" h="10">
                                  <a:moveTo>
                                    <a:pt x="2011" y="1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 name="Group 66"/>
                        <wpg:cNvGrpSpPr>
                          <a:grpSpLocks/>
                        </wpg:cNvGrpSpPr>
                        <wpg:grpSpPr bwMode="auto">
                          <a:xfrm>
                            <a:off x="6785" y="6102"/>
                            <a:ext cx="92" cy="92"/>
                            <a:chOff x="6785" y="6102"/>
                            <a:chExt cx="92" cy="92"/>
                          </a:xfrm>
                        </wpg:grpSpPr>
                        <wps:wsp>
                          <wps:cNvPr id="391" name="Freeform 67"/>
                          <wps:cNvSpPr>
                            <a:spLocks/>
                          </wps:cNvSpPr>
                          <wps:spPr bwMode="auto">
                            <a:xfrm>
                              <a:off x="6785" y="6102"/>
                              <a:ext cx="92" cy="92"/>
                            </a:xfrm>
                            <a:custGeom>
                              <a:avLst/>
                              <a:gdLst>
                                <a:gd name="T0" fmla="+- 0 6876 6785"/>
                                <a:gd name="T1" fmla="*/ T0 w 92"/>
                                <a:gd name="T2" fmla="+- 0 6102 6102"/>
                                <a:gd name="T3" fmla="*/ 6102 h 92"/>
                                <a:gd name="T4" fmla="+- 0 6785 6785"/>
                                <a:gd name="T5" fmla="*/ T4 w 92"/>
                                <a:gd name="T6" fmla="+- 0 6147 6102"/>
                                <a:gd name="T7" fmla="*/ 6147 h 92"/>
                                <a:gd name="T8" fmla="+- 0 6876 6785"/>
                                <a:gd name="T9" fmla="*/ T8 w 92"/>
                                <a:gd name="T10" fmla="+- 0 6193 6102"/>
                                <a:gd name="T11" fmla="*/ 6193 h 92"/>
                                <a:gd name="T12" fmla="+- 0 6876 6785"/>
                                <a:gd name="T13" fmla="*/ T12 w 92"/>
                                <a:gd name="T14" fmla="+- 0 6102 6102"/>
                                <a:gd name="T15" fmla="*/ 6102 h 92"/>
                              </a:gdLst>
                              <a:ahLst/>
                              <a:cxnLst>
                                <a:cxn ang="0">
                                  <a:pos x="T1" y="T3"/>
                                </a:cxn>
                                <a:cxn ang="0">
                                  <a:pos x="T5" y="T7"/>
                                </a:cxn>
                                <a:cxn ang="0">
                                  <a:pos x="T9" y="T11"/>
                                </a:cxn>
                                <a:cxn ang="0">
                                  <a:pos x="T13" y="T15"/>
                                </a:cxn>
                              </a:cxnLst>
                              <a:rect l="0" t="0" r="r" b="b"/>
                              <a:pathLst>
                                <a:path w="92" h="92">
                                  <a:moveTo>
                                    <a:pt x="91" y="0"/>
                                  </a:moveTo>
                                  <a:lnTo>
                                    <a:pt x="0" y="45"/>
                                  </a:lnTo>
                                  <a:lnTo>
                                    <a:pt x="91"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2" name="Picture 6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7387" y="5958"/>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93" name="Group 69"/>
                        <wpg:cNvGrpSpPr>
                          <a:grpSpLocks/>
                        </wpg:cNvGrpSpPr>
                        <wpg:grpSpPr bwMode="auto">
                          <a:xfrm>
                            <a:off x="6862" y="5879"/>
                            <a:ext cx="2014" cy="3"/>
                            <a:chOff x="6862" y="5879"/>
                            <a:chExt cx="2014" cy="3"/>
                          </a:xfrm>
                        </wpg:grpSpPr>
                        <wps:wsp>
                          <wps:cNvPr id="394" name="Freeform 70"/>
                          <wps:cNvSpPr>
                            <a:spLocks/>
                          </wps:cNvSpPr>
                          <wps:spPr bwMode="auto">
                            <a:xfrm>
                              <a:off x="6862" y="5879"/>
                              <a:ext cx="2014" cy="3"/>
                            </a:xfrm>
                            <a:custGeom>
                              <a:avLst/>
                              <a:gdLst>
                                <a:gd name="T0" fmla="+- 0 8875 6862"/>
                                <a:gd name="T1" fmla="*/ T0 w 2014"/>
                                <a:gd name="T2" fmla="+- 0 5881 5879"/>
                                <a:gd name="T3" fmla="*/ 5881 h 3"/>
                                <a:gd name="T4" fmla="+- 0 6862 6862"/>
                                <a:gd name="T5" fmla="*/ T4 w 2014"/>
                                <a:gd name="T6" fmla="+- 0 5879 5879"/>
                                <a:gd name="T7" fmla="*/ 5879 h 3"/>
                              </a:gdLst>
                              <a:ahLst/>
                              <a:cxnLst>
                                <a:cxn ang="0">
                                  <a:pos x="T1" y="T3"/>
                                </a:cxn>
                                <a:cxn ang="0">
                                  <a:pos x="T5" y="T7"/>
                                </a:cxn>
                              </a:cxnLst>
                              <a:rect l="0" t="0" r="r" b="b"/>
                              <a:pathLst>
                                <a:path w="2014" h="3">
                                  <a:moveTo>
                                    <a:pt x="2013" y="2"/>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 name="Group 71"/>
                        <wpg:cNvGrpSpPr>
                          <a:grpSpLocks/>
                        </wpg:cNvGrpSpPr>
                        <wpg:grpSpPr bwMode="auto">
                          <a:xfrm>
                            <a:off x="6782" y="5833"/>
                            <a:ext cx="92" cy="89"/>
                            <a:chOff x="6782" y="5833"/>
                            <a:chExt cx="92" cy="89"/>
                          </a:xfrm>
                        </wpg:grpSpPr>
                        <wps:wsp>
                          <wps:cNvPr id="396" name="Freeform 72"/>
                          <wps:cNvSpPr>
                            <a:spLocks/>
                          </wps:cNvSpPr>
                          <wps:spPr bwMode="auto">
                            <a:xfrm>
                              <a:off x="6782" y="5833"/>
                              <a:ext cx="92" cy="89"/>
                            </a:xfrm>
                            <a:custGeom>
                              <a:avLst/>
                              <a:gdLst>
                                <a:gd name="T0" fmla="+- 0 6874 6782"/>
                                <a:gd name="T1" fmla="*/ T0 w 92"/>
                                <a:gd name="T2" fmla="+- 0 5833 5833"/>
                                <a:gd name="T3" fmla="*/ 5833 h 89"/>
                                <a:gd name="T4" fmla="+- 0 6782 6782"/>
                                <a:gd name="T5" fmla="*/ T4 w 92"/>
                                <a:gd name="T6" fmla="+- 0 5879 5833"/>
                                <a:gd name="T7" fmla="*/ 5879 h 89"/>
                                <a:gd name="T8" fmla="+- 0 6874 6782"/>
                                <a:gd name="T9" fmla="*/ T8 w 92"/>
                                <a:gd name="T10" fmla="+- 0 5922 5833"/>
                                <a:gd name="T11" fmla="*/ 5922 h 89"/>
                                <a:gd name="T12" fmla="+- 0 6874 6782"/>
                                <a:gd name="T13" fmla="*/ T12 w 92"/>
                                <a:gd name="T14" fmla="+- 0 5833 5833"/>
                                <a:gd name="T15" fmla="*/ 5833 h 89"/>
                              </a:gdLst>
                              <a:ahLst/>
                              <a:cxnLst>
                                <a:cxn ang="0">
                                  <a:pos x="T1" y="T3"/>
                                </a:cxn>
                                <a:cxn ang="0">
                                  <a:pos x="T5" y="T7"/>
                                </a:cxn>
                                <a:cxn ang="0">
                                  <a:pos x="T9" y="T11"/>
                                </a:cxn>
                                <a:cxn ang="0">
                                  <a:pos x="T13" y="T15"/>
                                </a:cxn>
                              </a:cxnLst>
                              <a:rect l="0" t="0" r="r" b="b"/>
                              <a:pathLst>
                                <a:path w="92" h="89">
                                  <a:moveTo>
                                    <a:pt x="92" y="0"/>
                                  </a:moveTo>
                                  <a:lnTo>
                                    <a:pt x="0" y="46"/>
                                  </a:lnTo>
                                  <a:lnTo>
                                    <a:pt x="92" y="89"/>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7" name="Group 73"/>
                        <wpg:cNvGrpSpPr>
                          <a:grpSpLocks/>
                        </wpg:cNvGrpSpPr>
                        <wpg:grpSpPr bwMode="auto">
                          <a:xfrm>
                            <a:off x="7519" y="5663"/>
                            <a:ext cx="646" cy="156"/>
                            <a:chOff x="7519" y="5663"/>
                            <a:chExt cx="646" cy="156"/>
                          </a:xfrm>
                        </wpg:grpSpPr>
                        <wps:wsp>
                          <wps:cNvPr id="398" name="Freeform 74"/>
                          <wps:cNvSpPr>
                            <a:spLocks/>
                          </wps:cNvSpPr>
                          <wps:spPr bwMode="auto">
                            <a:xfrm>
                              <a:off x="7519" y="5663"/>
                              <a:ext cx="646" cy="156"/>
                            </a:xfrm>
                            <a:custGeom>
                              <a:avLst/>
                              <a:gdLst>
                                <a:gd name="T0" fmla="+- 0 7519 7519"/>
                                <a:gd name="T1" fmla="*/ T0 w 646"/>
                                <a:gd name="T2" fmla="+- 0 5663 5663"/>
                                <a:gd name="T3" fmla="*/ 5663 h 156"/>
                                <a:gd name="T4" fmla="+- 0 8165 7519"/>
                                <a:gd name="T5" fmla="*/ T4 w 646"/>
                                <a:gd name="T6" fmla="+- 0 5663 5663"/>
                                <a:gd name="T7" fmla="*/ 5663 h 156"/>
                                <a:gd name="T8" fmla="+- 0 8165 7519"/>
                                <a:gd name="T9" fmla="*/ T8 w 646"/>
                                <a:gd name="T10" fmla="+- 0 5819 5663"/>
                                <a:gd name="T11" fmla="*/ 5819 h 156"/>
                                <a:gd name="T12" fmla="+- 0 7519 7519"/>
                                <a:gd name="T13" fmla="*/ T12 w 646"/>
                                <a:gd name="T14" fmla="+- 0 5819 5663"/>
                                <a:gd name="T15" fmla="*/ 5819 h 156"/>
                                <a:gd name="T16" fmla="+- 0 7519 7519"/>
                                <a:gd name="T17" fmla="*/ T16 w 646"/>
                                <a:gd name="T18" fmla="+- 0 5663 5663"/>
                                <a:gd name="T19" fmla="*/ 5663 h 156"/>
                              </a:gdLst>
                              <a:ahLst/>
                              <a:cxnLst>
                                <a:cxn ang="0">
                                  <a:pos x="T1" y="T3"/>
                                </a:cxn>
                                <a:cxn ang="0">
                                  <a:pos x="T5" y="T7"/>
                                </a:cxn>
                                <a:cxn ang="0">
                                  <a:pos x="T9" y="T11"/>
                                </a:cxn>
                                <a:cxn ang="0">
                                  <a:pos x="T13" y="T15"/>
                                </a:cxn>
                                <a:cxn ang="0">
                                  <a:pos x="T17" y="T19"/>
                                </a:cxn>
                              </a:cxnLst>
                              <a:rect l="0" t="0" r="r" b="b"/>
                              <a:pathLst>
                                <a:path w="646" h="156">
                                  <a:moveTo>
                                    <a:pt x="0" y="0"/>
                                  </a:moveTo>
                                  <a:lnTo>
                                    <a:pt x="646" y="0"/>
                                  </a:lnTo>
                                  <a:lnTo>
                                    <a:pt x="646"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9" name="Picture 7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534" y="568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0" name="Group 76"/>
                        <wpg:cNvGrpSpPr>
                          <a:grpSpLocks/>
                        </wpg:cNvGrpSpPr>
                        <wpg:grpSpPr bwMode="auto">
                          <a:xfrm>
                            <a:off x="6204" y="4748"/>
                            <a:ext cx="3262" cy="1040"/>
                            <a:chOff x="6204" y="4748"/>
                            <a:chExt cx="3262" cy="1040"/>
                          </a:xfrm>
                        </wpg:grpSpPr>
                        <wps:wsp>
                          <wps:cNvPr id="401" name="Freeform 77"/>
                          <wps:cNvSpPr>
                            <a:spLocks/>
                          </wps:cNvSpPr>
                          <wps:spPr bwMode="auto">
                            <a:xfrm>
                              <a:off x="6204" y="4748"/>
                              <a:ext cx="3262" cy="1040"/>
                            </a:xfrm>
                            <a:custGeom>
                              <a:avLst/>
                              <a:gdLst>
                                <a:gd name="T0" fmla="+- 0 9466 6204"/>
                                <a:gd name="T1" fmla="*/ T0 w 3262"/>
                                <a:gd name="T2" fmla="+- 0 5787 4748"/>
                                <a:gd name="T3" fmla="*/ 5787 h 1040"/>
                                <a:gd name="T4" fmla="+- 0 9466 6204"/>
                                <a:gd name="T5" fmla="*/ T4 w 3262"/>
                                <a:gd name="T6" fmla="+- 0 4748 4748"/>
                                <a:gd name="T7" fmla="*/ 4748 h 1040"/>
                                <a:gd name="T8" fmla="+- 0 6204 6204"/>
                                <a:gd name="T9" fmla="*/ T8 w 3262"/>
                                <a:gd name="T10" fmla="+- 0 4748 4748"/>
                                <a:gd name="T11" fmla="*/ 4748 h 1040"/>
                                <a:gd name="T12" fmla="+- 0 6204 6204"/>
                                <a:gd name="T13" fmla="*/ T12 w 3262"/>
                                <a:gd name="T14" fmla="+- 0 4995 4748"/>
                                <a:gd name="T15" fmla="*/ 4995 h 1040"/>
                              </a:gdLst>
                              <a:ahLst/>
                              <a:cxnLst>
                                <a:cxn ang="0">
                                  <a:pos x="T1" y="T3"/>
                                </a:cxn>
                                <a:cxn ang="0">
                                  <a:pos x="T5" y="T7"/>
                                </a:cxn>
                                <a:cxn ang="0">
                                  <a:pos x="T9" y="T11"/>
                                </a:cxn>
                                <a:cxn ang="0">
                                  <a:pos x="T13" y="T15"/>
                                </a:cxn>
                              </a:cxnLst>
                              <a:rect l="0" t="0" r="r" b="b"/>
                              <a:pathLst>
                                <a:path w="3262" h="1040">
                                  <a:moveTo>
                                    <a:pt x="3262" y="1039"/>
                                  </a:moveTo>
                                  <a:lnTo>
                                    <a:pt x="3262" y="0"/>
                                  </a:lnTo>
                                  <a:lnTo>
                                    <a:pt x="0" y="0"/>
                                  </a:lnTo>
                                  <a:lnTo>
                                    <a:pt x="0" y="24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 name="Group 78"/>
                        <wpg:cNvGrpSpPr>
                          <a:grpSpLocks/>
                        </wpg:cNvGrpSpPr>
                        <wpg:grpSpPr bwMode="auto">
                          <a:xfrm>
                            <a:off x="6158" y="4986"/>
                            <a:ext cx="94" cy="89"/>
                            <a:chOff x="6158" y="4986"/>
                            <a:chExt cx="94" cy="89"/>
                          </a:xfrm>
                        </wpg:grpSpPr>
                        <wps:wsp>
                          <wps:cNvPr id="403" name="Freeform 79"/>
                          <wps:cNvSpPr>
                            <a:spLocks/>
                          </wps:cNvSpPr>
                          <wps:spPr bwMode="auto">
                            <a:xfrm>
                              <a:off x="6158" y="4986"/>
                              <a:ext cx="94" cy="89"/>
                            </a:xfrm>
                            <a:custGeom>
                              <a:avLst/>
                              <a:gdLst>
                                <a:gd name="T0" fmla="+- 0 6252 6158"/>
                                <a:gd name="T1" fmla="*/ T0 w 94"/>
                                <a:gd name="T2" fmla="+- 0 4986 4986"/>
                                <a:gd name="T3" fmla="*/ 4986 h 89"/>
                                <a:gd name="T4" fmla="+- 0 6158 6158"/>
                                <a:gd name="T5" fmla="*/ T4 w 94"/>
                                <a:gd name="T6" fmla="+- 0 4986 4986"/>
                                <a:gd name="T7" fmla="*/ 4986 h 89"/>
                                <a:gd name="T8" fmla="+- 0 6204 6158"/>
                                <a:gd name="T9" fmla="*/ T8 w 94"/>
                                <a:gd name="T10" fmla="+- 0 5075 4986"/>
                                <a:gd name="T11" fmla="*/ 5075 h 89"/>
                                <a:gd name="T12" fmla="+- 0 6252 6158"/>
                                <a:gd name="T13" fmla="*/ T12 w 94"/>
                                <a:gd name="T14" fmla="+- 0 4986 4986"/>
                                <a:gd name="T15" fmla="*/ 4986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4" name="Picture 8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954" y="4554"/>
                              <a:ext cx="58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5" name="Group 81"/>
                        <wpg:cNvGrpSpPr>
                          <a:grpSpLocks/>
                        </wpg:cNvGrpSpPr>
                        <wpg:grpSpPr bwMode="auto">
                          <a:xfrm>
                            <a:off x="6353" y="5094"/>
                            <a:ext cx="2902" cy="694"/>
                            <a:chOff x="6353" y="5094"/>
                            <a:chExt cx="2902" cy="694"/>
                          </a:xfrm>
                        </wpg:grpSpPr>
                        <wps:wsp>
                          <wps:cNvPr id="406" name="Freeform 82"/>
                          <wps:cNvSpPr>
                            <a:spLocks/>
                          </wps:cNvSpPr>
                          <wps:spPr bwMode="auto">
                            <a:xfrm>
                              <a:off x="6353" y="5094"/>
                              <a:ext cx="2902" cy="694"/>
                            </a:xfrm>
                            <a:custGeom>
                              <a:avLst/>
                              <a:gdLst>
                                <a:gd name="T0" fmla="+- 0 9254 6353"/>
                                <a:gd name="T1" fmla="*/ T0 w 2902"/>
                                <a:gd name="T2" fmla="+- 0 5787 5094"/>
                                <a:gd name="T3" fmla="*/ 5787 h 694"/>
                                <a:gd name="T4" fmla="+- 0 9254 6353"/>
                                <a:gd name="T5" fmla="*/ T4 w 2902"/>
                                <a:gd name="T6" fmla="+- 0 5094 5094"/>
                                <a:gd name="T7" fmla="*/ 5094 h 694"/>
                                <a:gd name="T8" fmla="+- 0 6353 6353"/>
                                <a:gd name="T9" fmla="*/ T8 w 2902"/>
                                <a:gd name="T10" fmla="+- 0 5094 5094"/>
                                <a:gd name="T11" fmla="*/ 5094 h 694"/>
                              </a:gdLst>
                              <a:ahLst/>
                              <a:cxnLst>
                                <a:cxn ang="0">
                                  <a:pos x="T1" y="T3"/>
                                </a:cxn>
                                <a:cxn ang="0">
                                  <a:pos x="T5" y="T7"/>
                                </a:cxn>
                                <a:cxn ang="0">
                                  <a:pos x="T9" y="T11"/>
                                </a:cxn>
                              </a:cxnLst>
                              <a:rect l="0" t="0" r="r" b="b"/>
                              <a:pathLst>
                                <a:path w="2902" h="694">
                                  <a:moveTo>
                                    <a:pt x="2901" y="693"/>
                                  </a:moveTo>
                                  <a:lnTo>
                                    <a:pt x="290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 name="Group 83"/>
                        <wpg:cNvGrpSpPr>
                          <a:grpSpLocks/>
                        </wpg:cNvGrpSpPr>
                        <wpg:grpSpPr bwMode="auto">
                          <a:xfrm>
                            <a:off x="6271" y="5051"/>
                            <a:ext cx="94" cy="89"/>
                            <a:chOff x="6271" y="5051"/>
                            <a:chExt cx="94" cy="89"/>
                          </a:xfrm>
                        </wpg:grpSpPr>
                        <wps:wsp>
                          <wps:cNvPr id="408" name="Freeform 84"/>
                          <wps:cNvSpPr>
                            <a:spLocks/>
                          </wps:cNvSpPr>
                          <wps:spPr bwMode="auto">
                            <a:xfrm>
                              <a:off x="6271" y="5051"/>
                              <a:ext cx="94" cy="89"/>
                            </a:xfrm>
                            <a:custGeom>
                              <a:avLst/>
                              <a:gdLst>
                                <a:gd name="T0" fmla="+- 0 6365 6271"/>
                                <a:gd name="T1" fmla="*/ T0 w 94"/>
                                <a:gd name="T2" fmla="+- 0 5051 5051"/>
                                <a:gd name="T3" fmla="*/ 5051 h 89"/>
                                <a:gd name="T4" fmla="+- 0 6271 6271"/>
                                <a:gd name="T5" fmla="*/ T4 w 94"/>
                                <a:gd name="T6" fmla="+- 0 5094 5051"/>
                                <a:gd name="T7" fmla="*/ 5094 h 89"/>
                                <a:gd name="T8" fmla="+- 0 6365 6271"/>
                                <a:gd name="T9" fmla="*/ T8 w 94"/>
                                <a:gd name="T10" fmla="+- 0 5139 5051"/>
                                <a:gd name="T11" fmla="*/ 5139 h 89"/>
                                <a:gd name="T12" fmla="+- 0 6365 6271"/>
                                <a:gd name="T13" fmla="*/ T12 w 94"/>
                                <a:gd name="T14" fmla="+- 0 5051 5051"/>
                                <a:gd name="T15" fmla="*/ 5051 h 89"/>
                              </a:gdLst>
                              <a:ahLst/>
                              <a:cxnLst>
                                <a:cxn ang="0">
                                  <a:pos x="T1" y="T3"/>
                                </a:cxn>
                                <a:cxn ang="0">
                                  <a:pos x="T5" y="T7"/>
                                </a:cxn>
                                <a:cxn ang="0">
                                  <a:pos x="T9" y="T11"/>
                                </a:cxn>
                                <a:cxn ang="0">
                                  <a:pos x="T13" y="T15"/>
                                </a:cxn>
                              </a:cxnLst>
                              <a:rect l="0" t="0" r="r" b="b"/>
                              <a:pathLst>
                                <a:path w="94" h="89">
                                  <a:moveTo>
                                    <a:pt x="94" y="0"/>
                                  </a:moveTo>
                                  <a:lnTo>
                                    <a:pt x="0" y="43"/>
                                  </a:lnTo>
                                  <a:lnTo>
                                    <a:pt x="94" y="88"/>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9" name="Group 85"/>
                        <wpg:cNvGrpSpPr>
                          <a:grpSpLocks/>
                        </wpg:cNvGrpSpPr>
                        <wpg:grpSpPr bwMode="auto">
                          <a:xfrm>
                            <a:off x="7543" y="4878"/>
                            <a:ext cx="1210" cy="156"/>
                            <a:chOff x="7543" y="4878"/>
                            <a:chExt cx="1210" cy="156"/>
                          </a:xfrm>
                        </wpg:grpSpPr>
                        <wps:wsp>
                          <wps:cNvPr id="410" name="Freeform 86"/>
                          <wps:cNvSpPr>
                            <a:spLocks/>
                          </wps:cNvSpPr>
                          <wps:spPr bwMode="auto">
                            <a:xfrm>
                              <a:off x="7543" y="4878"/>
                              <a:ext cx="1210" cy="156"/>
                            </a:xfrm>
                            <a:custGeom>
                              <a:avLst/>
                              <a:gdLst>
                                <a:gd name="T0" fmla="+- 0 7543 7543"/>
                                <a:gd name="T1" fmla="*/ T0 w 1210"/>
                                <a:gd name="T2" fmla="+- 0 4878 4878"/>
                                <a:gd name="T3" fmla="*/ 4878 h 156"/>
                                <a:gd name="T4" fmla="+- 0 8753 7543"/>
                                <a:gd name="T5" fmla="*/ T4 w 1210"/>
                                <a:gd name="T6" fmla="+- 0 4878 4878"/>
                                <a:gd name="T7" fmla="*/ 4878 h 156"/>
                                <a:gd name="T8" fmla="+- 0 8753 7543"/>
                                <a:gd name="T9" fmla="*/ T8 w 1210"/>
                                <a:gd name="T10" fmla="+- 0 5034 4878"/>
                                <a:gd name="T11" fmla="*/ 5034 h 156"/>
                                <a:gd name="T12" fmla="+- 0 7543 7543"/>
                                <a:gd name="T13" fmla="*/ T12 w 1210"/>
                                <a:gd name="T14" fmla="+- 0 5034 4878"/>
                                <a:gd name="T15" fmla="*/ 5034 h 156"/>
                                <a:gd name="T16" fmla="+- 0 7543 7543"/>
                                <a:gd name="T17" fmla="*/ T16 w 1210"/>
                                <a:gd name="T18" fmla="+- 0 4878 4878"/>
                                <a:gd name="T19" fmla="*/ 4878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1" name="Picture 8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558" y="4902"/>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2" name="Picture 8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877" y="4902"/>
                              <a:ext cx="8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13" name="Group 89"/>
                        <wpg:cNvGrpSpPr>
                          <a:grpSpLocks/>
                        </wpg:cNvGrpSpPr>
                        <wpg:grpSpPr bwMode="auto">
                          <a:xfrm>
                            <a:off x="6602" y="5353"/>
                            <a:ext cx="2511" cy="435"/>
                            <a:chOff x="6602" y="5353"/>
                            <a:chExt cx="2511" cy="435"/>
                          </a:xfrm>
                        </wpg:grpSpPr>
                        <wps:wsp>
                          <wps:cNvPr id="414" name="Freeform 90"/>
                          <wps:cNvSpPr>
                            <a:spLocks/>
                          </wps:cNvSpPr>
                          <wps:spPr bwMode="auto">
                            <a:xfrm>
                              <a:off x="6602" y="5353"/>
                              <a:ext cx="2511" cy="435"/>
                            </a:xfrm>
                            <a:custGeom>
                              <a:avLst/>
                              <a:gdLst>
                                <a:gd name="T0" fmla="+- 0 9113 6602"/>
                                <a:gd name="T1" fmla="*/ T0 w 2511"/>
                                <a:gd name="T2" fmla="+- 0 5787 5353"/>
                                <a:gd name="T3" fmla="*/ 5787 h 435"/>
                                <a:gd name="T4" fmla="+- 0 9113 6602"/>
                                <a:gd name="T5" fmla="*/ T4 w 2511"/>
                                <a:gd name="T6" fmla="+- 0 5353 5353"/>
                                <a:gd name="T7" fmla="*/ 5353 h 435"/>
                                <a:gd name="T8" fmla="+- 0 6602 6602"/>
                                <a:gd name="T9" fmla="*/ T8 w 2511"/>
                                <a:gd name="T10" fmla="+- 0 5353 5353"/>
                                <a:gd name="T11" fmla="*/ 5353 h 435"/>
                              </a:gdLst>
                              <a:ahLst/>
                              <a:cxnLst>
                                <a:cxn ang="0">
                                  <a:pos x="T1" y="T3"/>
                                </a:cxn>
                                <a:cxn ang="0">
                                  <a:pos x="T5" y="T7"/>
                                </a:cxn>
                                <a:cxn ang="0">
                                  <a:pos x="T9" y="T11"/>
                                </a:cxn>
                              </a:cxnLst>
                              <a:rect l="0" t="0" r="r" b="b"/>
                              <a:pathLst>
                                <a:path w="2511" h="435">
                                  <a:moveTo>
                                    <a:pt x="2511" y="434"/>
                                  </a:moveTo>
                                  <a:lnTo>
                                    <a:pt x="251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 name="Group 91"/>
                        <wpg:cNvGrpSpPr>
                          <a:grpSpLocks/>
                        </wpg:cNvGrpSpPr>
                        <wpg:grpSpPr bwMode="auto">
                          <a:xfrm>
                            <a:off x="6523" y="5310"/>
                            <a:ext cx="92" cy="89"/>
                            <a:chOff x="6523" y="5310"/>
                            <a:chExt cx="92" cy="89"/>
                          </a:xfrm>
                        </wpg:grpSpPr>
                        <wps:wsp>
                          <wps:cNvPr id="416" name="Freeform 92"/>
                          <wps:cNvSpPr>
                            <a:spLocks/>
                          </wps:cNvSpPr>
                          <wps:spPr bwMode="auto">
                            <a:xfrm>
                              <a:off x="6523" y="5310"/>
                              <a:ext cx="92" cy="89"/>
                            </a:xfrm>
                            <a:custGeom>
                              <a:avLst/>
                              <a:gdLst>
                                <a:gd name="T0" fmla="+- 0 6614 6523"/>
                                <a:gd name="T1" fmla="*/ T0 w 92"/>
                                <a:gd name="T2" fmla="+- 0 5310 5310"/>
                                <a:gd name="T3" fmla="*/ 5310 h 89"/>
                                <a:gd name="T4" fmla="+- 0 6523 6523"/>
                                <a:gd name="T5" fmla="*/ T4 w 92"/>
                                <a:gd name="T6" fmla="+- 0 5353 5310"/>
                                <a:gd name="T7" fmla="*/ 5353 h 89"/>
                                <a:gd name="T8" fmla="+- 0 6614 6523"/>
                                <a:gd name="T9" fmla="*/ T8 w 92"/>
                                <a:gd name="T10" fmla="+- 0 5399 5310"/>
                                <a:gd name="T11" fmla="*/ 5399 h 89"/>
                                <a:gd name="T12" fmla="+- 0 6614 6523"/>
                                <a:gd name="T13" fmla="*/ T12 w 92"/>
                                <a:gd name="T14" fmla="+- 0 5310 5310"/>
                                <a:gd name="T15" fmla="*/ 5310 h 89"/>
                              </a:gdLst>
                              <a:ahLst/>
                              <a:cxnLst>
                                <a:cxn ang="0">
                                  <a:pos x="T1" y="T3"/>
                                </a:cxn>
                                <a:cxn ang="0">
                                  <a:pos x="T5" y="T7"/>
                                </a:cxn>
                                <a:cxn ang="0">
                                  <a:pos x="T9" y="T11"/>
                                </a:cxn>
                                <a:cxn ang="0">
                                  <a:pos x="T13" y="T15"/>
                                </a:cxn>
                              </a:cxnLst>
                              <a:rect l="0" t="0" r="r" b="b"/>
                              <a:pathLst>
                                <a:path w="92" h="89">
                                  <a:moveTo>
                                    <a:pt x="91" y="0"/>
                                  </a:moveTo>
                                  <a:lnTo>
                                    <a:pt x="0" y="43"/>
                                  </a:lnTo>
                                  <a:lnTo>
                                    <a:pt x="91"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7" name="Group 93"/>
                        <wpg:cNvGrpSpPr>
                          <a:grpSpLocks/>
                        </wpg:cNvGrpSpPr>
                        <wpg:grpSpPr bwMode="auto">
                          <a:xfrm>
                            <a:off x="7517" y="5137"/>
                            <a:ext cx="1092" cy="156"/>
                            <a:chOff x="7517" y="5137"/>
                            <a:chExt cx="1092" cy="156"/>
                          </a:xfrm>
                        </wpg:grpSpPr>
                        <wps:wsp>
                          <wps:cNvPr id="418" name="Freeform 94"/>
                          <wps:cNvSpPr>
                            <a:spLocks/>
                          </wps:cNvSpPr>
                          <wps:spPr bwMode="auto">
                            <a:xfrm>
                              <a:off x="7517" y="5137"/>
                              <a:ext cx="1092" cy="156"/>
                            </a:xfrm>
                            <a:custGeom>
                              <a:avLst/>
                              <a:gdLst>
                                <a:gd name="T0" fmla="+- 0 7517 7517"/>
                                <a:gd name="T1" fmla="*/ T0 w 1092"/>
                                <a:gd name="T2" fmla="+- 0 5137 5137"/>
                                <a:gd name="T3" fmla="*/ 5137 h 156"/>
                                <a:gd name="T4" fmla="+- 0 8609 7517"/>
                                <a:gd name="T5" fmla="*/ T4 w 1092"/>
                                <a:gd name="T6" fmla="+- 0 5137 5137"/>
                                <a:gd name="T7" fmla="*/ 5137 h 156"/>
                                <a:gd name="T8" fmla="+- 0 8609 7517"/>
                                <a:gd name="T9" fmla="*/ T8 w 1092"/>
                                <a:gd name="T10" fmla="+- 0 5293 5137"/>
                                <a:gd name="T11" fmla="*/ 5293 h 156"/>
                                <a:gd name="T12" fmla="+- 0 7517 7517"/>
                                <a:gd name="T13" fmla="*/ T12 w 1092"/>
                                <a:gd name="T14" fmla="+- 0 5293 5137"/>
                                <a:gd name="T15" fmla="*/ 5293 h 156"/>
                                <a:gd name="T16" fmla="+- 0 7517 7517"/>
                                <a:gd name="T17" fmla="*/ T16 w 1092"/>
                                <a:gd name="T18" fmla="+- 0 5137 5137"/>
                                <a:gd name="T19" fmla="*/ 5137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9" name="Picture 9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7531" y="5161"/>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0" name="Picture 9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7846" y="5161"/>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1" name="Group 97"/>
                        <wpg:cNvGrpSpPr>
                          <a:grpSpLocks/>
                        </wpg:cNvGrpSpPr>
                        <wpg:grpSpPr bwMode="auto">
                          <a:xfrm>
                            <a:off x="6691" y="6375"/>
                            <a:ext cx="2278" cy="70"/>
                            <a:chOff x="6691" y="6375"/>
                            <a:chExt cx="2278" cy="70"/>
                          </a:xfrm>
                        </wpg:grpSpPr>
                        <wps:wsp>
                          <wps:cNvPr id="422" name="Freeform 98"/>
                          <wps:cNvSpPr>
                            <a:spLocks/>
                          </wps:cNvSpPr>
                          <wps:spPr bwMode="auto">
                            <a:xfrm>
                              <a:off x="6691" y="6375"/>
                              <a:ext cx="2278" cy="70"/>
                            </a:xfrm>
                            <a:custGeom>
                              <a:avLst/>
                              <a:gdLst>
                                <a:gd name="T0" fmla="+- 0 8969 6691"/>
                                <a:gd name="T1" fmla="*/ T0 w 2278"/>
                                <a:gd name="T2" fmla="+- 0 6375 6375"/>
                                <a:gd name="T3" fmla="*/ 6375 h 70"/>
                                <a:gd name="T4" fmla="+- 0 8969 6691"/>
                                <a:gd name="T5" fmla="*/ T4 w 2278"/>
                                <a:gd name="T6" fmla="+- 0 6445 6375"/>
                                <a:gd name="T7" fmla="*/ 6445 h 70"/>
                                <a:gd name="T8" fmla="+- 0 6691 6691"/>
                                <a:gd name="T9" fmla="*/ T8 w 2278"/>
                                <a:gd name="T10" fmla="+- 0 6445 6375"/>
                                <a:gd name="T11" fmla="*/ 6445 h 70"/>
                              </a:gdLst>
                              <a:ahLst/>
                              <a:cxnLst>
                                <a:cxn ang="0">
                                  <a:pos x="T1" y="T3"/>
                                </a:cxn>
                                <a:cxn ang="0">
                                  <a:pos x="T5" y="T7"/>
                                </a:cxn>
                                <a:cxn ang="0">
                                  <a:pos x="T9" y="T11"/>
                                </a:cxn>
                              </a:cxnLst>
                              <a:rect l="0" t="0" r="r" b="b"/>
                              <a:pathLst>
                                <a:path w="2278" h="70">
                                  <a:moveTo>
                                    <a:pt x="2278" y="0"/>
                                  </a:moveTo>
                                  <a:lnTo>
                                    <a:pt x="2278" y="70"/>
                                  </a:lnTo>
                                  <a:lnTo>
                                    <a:pt x="0"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3" name="Group 99"/>
                        <wpg:cNvGrpSpPr>
                          <a:grpSpLocks/>
                        </wpg:cNvGrpSpPr>
                        <wpg:grpSpPr bwMode="auto">
                          <a:xfrm>
                            <a:off x="8923" y="6251"/>
                            <a:ext cx="94" cy="135"/>
                            <a:chOff x="8923" y="6251"/>
                            <a:chExt cx="94" cy="135"/>
                          </a:xfrm>
                        </wpg:grpSpPr>
                        <wps:wsp>
                          <wps:cNvPr id="424" name="Freeform 100"/>
                          <wps:cNvSpPr>
                            <a:spLocks/>
                          </wps:cNvSpPr>
                          <wps:spPr bwMode="auto">
                            <a:xfrm>
                              <a:off x="8923" y="6251"/>
                              <a:ext cx="94" cy="135"/>
                            </a:xfrm>
                            <a:custGeom>
                              <a:avLst/>
                              <a:gdLst>
                                <a:gd name="T0" fmla="+- 0 8969 8923"/>
                                <a:gd name="T1" fmla="*/ T0 w 94"/>
                                <a:gd name="T2" fmla="+- 0 6251 6251"/>
                                <a:gd name="T3" fmla="*/ 6251 h 135"/>
                                <a:gd name="T4" fmla="+- 0 8923 8923"/>
                                <a:gd name="T5" fmla="*/ T4 w 94"/>
                                <a:gd name="T6" fmla="+- 0 6385 6251"/>
                                <a:gd name="T7" fmla="*/ 6385 h 135"/>
                                <a:gd name="T8" fmla="+- 0 9017 8923"/>
                                <a:gd name="T9" fmla="*/ T8 w 94"/>
                                <a:gd name="T10" fmla="+- 0 6385 6251"/>
                                <a:gd name="T11" fmla="*/ 6385 h 135"/>
                                <a:gd name="T12" fmla="+- 0 8969 8923"/>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5" name="Group 101"/>
                        <wpg:cNvGrpSpPr>
                          <a:grpSpLocks/>
                        </wpg:cNvGrpSpPr>
                        <wpg:grpSpPr bwMode="auto">
                          <a:xfrm>
                            <a:off x="7476" y="6229"/>
                            <a:ext cx="944" cy="156"/>
                            <a:chOff x="7476" y="6229"/>
                            <a:chExt cx="944" cy="156"/>
                          </a:xfrm>
                        </wpg:grpSpPr>
                        <wps:wsp>
                          <wps:cNvPr id="426" name="Freeform 102"/>
                          <wps:cNvSpPr>
                            <a:spLocks/>
                          </wps:cNvSpPr>
                          <wps:spPr bwMode="auto">
                            <a:xfrm>
                              <a:off x="7476" y="6229"/>
                              <a:ext cx="944" cy="156"/>
                            </a:xfrm>
                            <a:custGeom>
                              <a:avLst/>
                              <a:gdLst>
                                <a:gd name="T0" fmla="+- 0 7476 7476"/>
                                <a:gd name="T1" fmla="*/ T0 w 944"/>
                                <a:gd name="T2" fmla="+- 0 6229 6229"/>
                                <a:gd name="T3" fmla="*/ 6229 h 156"/>
                                <a:gd name="T4" fmla="+- 0 8419 7476"/>
                                <a:gd name="T5" fmla="*/ T4 w 944"/>
                                <a:gd name="T6" fmla="+- 0 6229 6229"/>
                                <a:gd name="T7" fmla="*/ 6229 h 156"/>
                                <a:gd name="T8" fmla="+- 0 8419 7476"/>
                                <a:gd name="T9" fmla="*/ T8 w 944"/>
                                <a:gd name="T10" fmla="+- 0 6385 6229"/>
                                <a:gd name="T11" fmla="*/ 6385 h 156"/>
                                <a:gd name="T12" fmla="+- 0 7476 7476"/>
                                <a:gd name="T13" fmla="*/ T12 w 944"/>
                                <a:gd name="T14" fmla="+- 0 6385 6229"/>
                                <a:gd name="T15" fmla="*/ 6385 h 156"/>
                                <a:gd name="T16" fmla="+- 0 7476 7476"/>
                                <a:gd name="T17" fmla="*/ T16 w 944"/>
                                <a:gd name="T18" fmla="+- 0 6229 6229"/>
                                <a:gd name="T19" fmla="*/ 6229 h 156"/>
                              </a:gdLst>
                              <a:ahLst/>
                              <a:cxnLst>
                                <a:cxn ang="0">
                                  <a:pos x="T1" y="T3"/>
                                </a:cxn>
                                <a:cxn ang="0">
                                  <a:pos x="T5" y="T7"/>
                                </a:cxn>
                                <a:cxn ang="0">
                                  <a:pos x="T9" y="T11"/>
                                </a:cxn>
                                <a:cxn ang="0">
                                  <a:pos x="T13" y="T15"/>
                                </a:cxn>
                                <a:cxn ang="0">
                                  <a:pos x="T17" y="T19"/>
                                </a:cxn>
                              </a:cxnLst>
                              <a:rect l="0" t="0" r="r" b="b"/>
                              <a:pathLst>
                                <a:path w="944" h="156">
                                  <a:moveTo>
                                    <a:pt x="0" y="0"/>
                                  </a:moveTo>
                                  <a:lnTo>
                                    <a:pt x="943" y="0"/>
                                  </a:lnTo>
                                  <a:lnTo>
                                    <a:pt x="94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7" name="Picture 10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493" y="625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8" name="Group 104"/>
                        <wpg:cNvGrpSpPr>
                          <a:grpSpLocks/>
                        </wpg:cNvGrpSpPr>
                        <wpg:grpSpPr bwMode="auto">
                          <a:xfrm>
                            <a:off x="6173" y="6375"/>
                            <a:ext cx="3164" cy="824"/>
                            <a:chOff x="6173" y="6375"/>
                            <a:chExt cx="3164" cy="824"/>
                          </a:xfrm>
                        </wpg:grpSpPr>
                        <wps:wsp>
                          <wps:cNvPr id="429" name="Freeform 105"/>
                          <wps:cNvSpPr>
                            <a:spLocks/>
                          </wps:cNvSpPr>
                          <wps:spPr bwMode="auto">
                            <a:xfrm>
                              <a:off x="6173" y="6375"/>
                              <a:ext cx="3164" cy="824"/>
                            </a:xfrm>
                            <a:custGeom>
                              <a:avLst/>
                              <a:gdLst>
                                <a:gd name="T0" fmla="+- 0 9336 6173"/>
                                <a:gd name="T1" fmla="*/ T0 w 3164"/>
                                <a:gd name="T2" fmla="+- 0 6375 6375"/>
                                <a:gd name="T3" fmla="*/ 6375 h 824"/>
                                <a:gd name="T4" fmla="+- 0 9336 6173"/>
                                <a:gd name="T5" fmla="*/ T4 w 3164"/>
                                <a:gd name="T6" fmla="+- 0 7199 6375"/>
                                <a:gd name="T7" fmla="*/ 7199 h 824"/>
                                <a:gd name="T8" fmla="+- 0 6173 6173"/>
                                <a:gd name="T9" fmla="*/ T8 w 3164"/>
                                <a:gd name="T10" fmla="+- 0 7199 6375"/>
                                <a:gd name="T11" fmla="*/ 7199 h 824"/>
                                <a:gd name="T12" fmla="+- 0 6173 6173"/>
                                <a:gd name="T13" fmla="*/ T12 w 3164"/>
                                <a:gd name="T14" fmla="+- 0 6980 6375"/>
                                <a:gd name="T15" fmla="*/ 6980 h 824"/>
                              </a:gdLst>
                              <a:ahLst/>
                              <a:cxnLst>
                                <a:cxn ang="0">
                                  <a:pos x="T1" y="T3"/>
                                </a:cxn>
                                <a:cxn ang="0">
                                  <a:pos x="T5" y="T7"/>
                                </a:cxn>
                                <a:cxn ang="0">
                                  <a:pos x="T9" y="T11"/>
                                </a:cxn>
                                <a:cxn ang="0">
                                  <a:pos x="T13" y="T15"/>
                                </a:cxn>
                              </a:cxnLst>
                              <a:rect l="0" t="0" r="r" b="b"/>
                              <a:pathLst>
                                <a:path w="3164" h="824">
                                  <a:moveTo>
                                    <a:pt x="3163" y="0"/>
                                  </a:moveTo>
                                  <a:lnTo>
                                    <a:pt x="3163" y="824"/>
                                  </a:lnTo>
                                  <a:lnTo>
                                    <a:pt x="0" y="824"/>
                                  </a:lnTo>
                                  <a:lnTo>
                                    <a:pt x="0" y="60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 name="Group 106"/>
                        <wpg:cNvGrpSpPr>
                          <a:grpSpLocks/>
                        </wpg:cNvGrpSpPr>
                        <wpg:grpSpPr bwMode="auto">
                          <a:xfrm>
                            <a:off x="9290" y="6251"/>
                            <a:ext cx="92" cy="135"/>
                            <a:chOff x="9290" y="6251"/>
                            <a:chExt cx="92" cy="135"/>
                          </a:xfrm>
                        </wpg:grpSpPr>
                        <wps:wsp>
                          <wps:cNvPr id="431" name="Freeform 107"/>
                          <wps:cNvSpPr>
                            <a:spLocks/>
                          </wps:cNvSpPr>
                          <wps:spPr bwMode="auto">
                            <a:xfrm>
                              <a:off x="9290" y="6251"/>
                              <a:ext cx="92" cy="135"/>
                            </a:xfrm>
                            <a:custGeom>
                              <a:avLst/>
                              <a:gdLst>
                                <a:gd name="T0" fmla="+- 0 9336 9290"/>
                                <a:gd name="T1" fmla="*/ T0 w 92"/>
                                <a:gd name="T2" fmla="+- 0 6251 6251"/>
                                <a:gd name="T3" fmla="*/ 6251 h 135"/>
                                <a:gd name="T4" fmla="+- 0 9290 9290"/>
                                <a:gd name="T5" fmla="*/ T4 w 92"/>
                                <a:gd name="T6" fmla="+- 0 6385 6251"/>
                                <a:gd name="T7" fmla="*/ 6385 h 135"/>
                                <a:gd name="T8" fmla="+- 0 9382 9290"/>
                                <a:gd name="T9" fmla="*/ T8 w 92"/>
                                <a:gd name="T10" fmla="+- 0 6385 6251"/>
                                <a:gd name="T11" fmla="*/ 6385 h 135"/>
                                <a:gd name="T12" fmla="+- 0 9336 929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2"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2" name="Group 108"/>
                        <wpg:cNvGrpSpPr>
                          <a:grpSpLocks/>
                        </wpg:cNvGrpSpPr>
                        <wpg:grpSpPr bwMode="auto">
                          <a:xfrm>
                            <a:off x="7618" y="6983"/>
                            <a:ext cx="1092" cy="156"/>
                            <a:chOff x="7618" y="6983"/>
                            <a:chExt cx="1092" cy="156"/>
                          </a:xfrm>
                        </wpg:grpSpPr>
                        <wps:wsp>
                          <wps:cNvPr id="433" name="Freeform 109"/>
                          <wps:cNvSpPr>
                            <a:spLocks/>
                          </wps:cNvSpPr>
                          <wps:spPr bwMode="auto">
                            <a:xfrm>
                              <a:off x="7618" y="6983"/>
                              <a:ext cx="1092" cy="156"/>
                            </a:xfrm>
                            <a:custGeom>
                              <a:avLst/>
                              <a:gdLst>
                                <a:gd name="T0" fmla="+- 0 7618 7618"/>
                                <a:gd name="T1" fmla="*/ T0 w 1092"/>
                                <a:gd name="T2" fmla="+- 0 6983 6983"/>
                                <a:gd name="T3" fmla="*/ 6983 h 156"/>
                                <a:gd name="T4" fmla="+- 0 8709 7618"/>
                                <a:gd name="T5" fmla="*/ T4 w 1092"/>
                                <a:gd name="T6" fmla="+- 0 6983 6983"/>
                                <a:gd name="T7" fmla="*/ 6983 h 156"/>
                                <a:gd name="T8" fmla="+- 0 8709 7618"/>
                                <a:gd name="T9" fmla="*/ T8 w 1092"/>
                                <a:gd name="T10" fmla="+- 0 7139 6983"/>
                                <a:gd name="T11" fmla="*/ 7139 h 156"/>
                                <a:gd name="T12" fmla="+- 0 7618 7618"/>
                                <a:gd name="T13" fmla="*/ T12 w 1092"/>
                                <a:gd name="T14" fmla="+- 0 7139 6983"/>
                                <a:gd name="T15" fmla="*/ 7139 h 156"/>
                                <a:gd name="T16" fmla="+- 0 7618 7618"/>
                                <a:gd name="T17" fmla="*/ T16 w 1092"/>
                                <a:gd name="T18" fmla="+- 0 6983 6983"/>
                                <a:gd name="T19" fmla="*/ 6983 h 156"/>
                              </a:gdLst>
                              <a:ahLst/>
                              <a:cxnLst>
                                <a:cxn ang="0">
                                  <a:pos x="T1" y="T3"/>
                                </a:cxn>
                                <a:cxn ang="0">
                                  <a:pos x="T5" y="T7"/>
                                </a:cxn>
                                <a:cxn ang="0">
                                  <a:pos x="T9" y="T11"/>
                                </a:cxn>
                                <a:cxn ang="0">
                                  <a:pos x="T13" y="T15"/>
                                </a:cxn>
                                <a:cxn ang="0">
                                  <a:pos x="T17" y="T19"/>
                                </a:cxn>
                              </a:cxnLst>
                              <a:rect l="0" t="0" r="r" b="b"/>
                              <a:pathLst>
                                <a:path w="1092" h="156">
                                  <a:moveTo>
                                    <a:pt x="0" y="0"/>
                                  </a:moveTo>
                                  <a:lnTo>
                                    <a:pt x="1091" y="0"/>
                                  </a:lnTo>
                                  <a:lnTo>
                                    <a:pt x="109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34" name="Picture 11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634" y="7004"/>
                              <a:ext cx="10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35" name="Group 111"/>
                        <wpg:cNvGrpSpPr>
                          <a:grpSpLocks/>
                        </wpg:cNvGrpSpPr>
                        <wpg:grpSpPr bwMode="auto">
                          <a:xfrm>
                            <a:off x="6247" y="6375"/>
                            <a:ext cx="2960" cy="567"/>
                            <a:chOff x="6247" y="6375"/>
                            <a:chExt cx="2960" cy="567"/>
                          </a:xfrm>
                        </wpg:grpSpPr>
                        <wps:wsp>
                          <wps:cNvPr id="436" name="Freeform 112"/>
                          <wps:cNvSpPr>
                            <a:spLocks/>
                          </wps:cNvSpPr>
                          <wps:spPr bwMode="auto">
                            <a:xfrm>
                              <a:off x="6247" y="6375"/>
                              <a:ext cx="2960" cy="567"/>
                            </a:xfrm>
                            <a:custGeom>
                              <a:avLst/>
                              <a:gdLst>
                                <a:gd name="T0" fmla="+- 0 9206 6247"/>
                                <a:gd name="T1" fmla="*/ T0 w 2960"/>
                                <a:gd name="T2" fmla="+- 0 6375 6375"/>
                                <a:gd name="T3" fmla="*/ 6375 h 567"/>
                                <a:gd name="T4" fmla="+- 0 9206 6247"/>
                                <a:gd name="T5" fmla="*/ T4 w 2960"/>
                                <a:gd name="T6" fmla="+- 0 6942 6375"/>
                                <a:gd name="T7" fmla="*/ 6942 h 567"/>
                                <a:gd name="T8" fmla="+- 0 6247 6247"/>
                                <a:gd name="T9" fmla="*/ T8 w 2960"/>
                                <a:gd name="T10" fmla="+- 0 6942 6375"/>
                                <a:gd name="T11" fmla="*/ 6942 h 567"/>
                              </a:gdLst>
                              <a:ahLst/>
                              <a:cxnLst>
                                <a:cxn ang="0">
                                  <a:pos x="T1" y="T3"/>
                                </a:cxn>
                                <a:cxn ang="0">
                                  <a:pos x="T5" y="T7"/>
                                </a:cxn>
                                <a:cxn ang="0">
                                  <a:pos x="T9" y="T11"/>
                                </a:cxn>
                              </a:cxnLst>
                              <a:rect l="0" t="0" r="r" b="b"/>
                              <a:pathLst>
                                <a:path w="2960" h="567">
                                  <a:moveTo>
                                    <a:pt x="2959" y="0"/>
                                  </a:moveTo>
                                  <a:lnTo>
                                    <a:pt x="2959" y="567"/>
                                  </a:lnTo>
                                  <a:lnTo>
                                    <a:pt x="0" y="5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 name="Group 113"/>
                        <wpg:cNvGrpSpPr>
                          <a:grpSpLocks/>
                        </wpg:cNvGrpSpPr>
                        <wpg:grpSpPr bwMode="auto">
                          <a:xfrm>
                            <a:off x="9161" y="6251"/>
                            <a:ext cx="92" cy="135"/>
                            <a:chOff x="9161" y="6251"/>
                            <a:chExt cx="92" cy="135"/>
                          </a:xfrm>
                        </wpg:grpSpPr>
                        <wps:wsp>
                          <wps:cNvPr id="438" name="Freeform 114"/>
                          <wps:cNvSpPr>
                            <a:spLocks/>
                          </wps:cNvSpPr>
                          <wps:spPr bwMode="auto">
                            <a:xfrm>
                              <a:off x="9161" y="6251"/>
                              <a:ext cx="92" cy="135"/>
                            </a:xfrm>
                            <a:custGeom>
                              <a:avLst/>
                              <a:gdLst>
                                <a:gd name="T0" fmla="+- 0 9206 9161"/>
                                <a:gd name="T1" fmla="*/ T0 w 92"/>
                                <a:gd name="T2" fmla="+- 0 6251 6251"/>
                                <a:gd name="T3" fmla="*/ 6251 h 135"/>
                                <a:gd name="T4" fmla="+- 0 9161 9161"/>
                                <a:gd name="T5" fmla="*/ T4 w 92"/>
                                <a:gd name="T6" fmla="+- 0 6385 6251"/>
                                <a:gd name="T7" fmla="*/ 6385 h 135"/>
                                <a:gd name="T8" fmla="+- 0 9252 9161"/>
                                <a:gd name="T9" fmla="*/ T8 w 92"/>
                                <a:gd name="T10" fmla="+- 0 6385 6251"/>
                                <a:gd name="T11" fmla="*/ 6385 h 135"/>
                                <a:gd name="T12" fmla="+- 0 9206 916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9" name="Group 115"/>
                        <wpg:cNvGrpSpPr>
                          <a:grpSpLocks/>
                        </wpg:cNvGrpSpPr>
                        <wpg:grpSpPr bwMode="auto">
                          <a:xfrm>
                            <a:off x="7728" y="6726"/>
                            <a:ext cx="764" cy="156"/>
                            <a:chOff x="7728" y="6726"/>
                            <a:chExt cx="764" cy="156"/>
                          </a:xfrm>
                        </wpg:grpSpPr>
                        <wps:wsp>
                          <wps:cNvPr id="440" name="Freeform 116"/>
                          <wps:cNvSpPr>
                            <a:spLocks/>
                          </wps:cNvSpPr>
                          <wps:spPr bwMode="auto">
                            <a:xfrm>
                              <a:off x="7728" y="6726"/>
                              <a:ext cx="764" cy="156"/>
                            </a:xfrm>
                            <a:custGeom>
                              <a:avLst/>
                              <a:gdLst>
                                <a:gd name="T0" fmla="+- 0 7728 7728"/>
                                <a:gd name="T1" fmla="*/ T0 w 764"/>
                                <a:gd name="T2" fmla="+- 0 6726 6726"/>
                                <a:gd name="T3" fmla="*/ 6726 h 156"/>
                                <a:gd name="T4" fmla="+- 0 8491 7728"/>
                                <a:gd name="T5" fmla="*/ T4 w 764"/>
                                <a:gd name="T6" fmla="+- 0 6726 6726"/>
                                <a:gd name="T7" fmla="*/ 6726 h 156"/>
                                <a:gd name="T8" fmla="+- 0 8491 7728"/>
                                <a:gd name="T9" fmla="*/ T8 w 764"/>
                                <a:gd name="T10" fmla="+- 0 6882 6726"/>
                                <a:gd name="T11" fmla="*/ 6882 h 156"/>
                                <a:gd name="T12" fmla="+- 0 7728 7728"/>
                                <a:gd name="T13" fmla="*/ T12 w 764"/>
                                <a:gd name="T14" fmla="+- 0 6882 6726"/>
                                <a:gd name="T15" fmla="*/ 6882 h 156"/>
                                <a:gd name="T16" fmla="+- 0 7728 7728"/>
                                <a:gd name="T17" fmla="*/ T16 w 764"/>
                                <a:gd name="T18" fmla="+- 0 6726 6726"/>
                                <a:gd name="T19" fmla="*/ 6726 h 156"/>
                              </a:gdLst>
                              <a:ahLst/>
                              <a:cxnLst>
                                <a:cxn ang="0">
                                  <a:pos x="T1" y="T3"/>
                                </a:cxn>
                                <a:cxn ang="0">
                                  <a:pos x="T5" y="T7"/>
                                </a:cxn>
                                <a:cxn ang="0">
                                  <a:pos x="T9" y="T11"/>
                                </a:cxn>
                                <a:cxn ang="0">
                                  <a:pos x="T13" y="T15"/>
                                </a:cxn>
                                <a:cxn ang="0">
                                  <a:pos x="T17" y="T19"/>
                                </a:cxn>
                              </a:cxnLst>
                              <a:rect l="0" t="0" r="r" b="b"/>
                              <a:pathLst>
                                <a:path w="764" h="156">
                                  <a:moveTo>
                                    <a:pt x="0" y="0"/>
                                  </a:moveTo>
                                  <a:lnTo>
                                    <a:pt x="763" y="0"/>
                                  </a:lnTo>
                                  <a:lnTo>
                                    <a:pt x="76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1" name="Picture 1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742" y="6747"/>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2" name="Group 118"/>
                        <wpg:cNvGrpSpPr>
                          <a:grpSpLocks/>
                        </wpg:cNvGrpSpPr>
                        <wpg:grpSpPr bwMode="auto">
                          <a:xfrm>
                            <a:off x="6506" y="6375"/>
                            <a:ext cx="2607" cy="324"/>
                            <a:chOff x="6506" y="6375"/>
                            <a:chExt cx="2607" cy="324"/>
                          </a:xfrm>
                        </wpg:grpSpPr>
                        <wps:wsp>
                          <wps:cNvPr id="443" name="Freeform 119"/>
                          <wps:cNvSpPr>
                            <a:spLocks/>
                          </wps:cNvSpPr>
                          <wps:spPr bwMode="auto">
                            <a:xfrm>
                              <a:off x="6506" y="6375"/>
                              <a:ext cx="2607" cy="324"/>
                            </a:xfrm>
                            <a:custGeom>
                              <a:avLst/>
                              <a:gdLst>
                                <a:gd name="T0" fmla="+- 0 9113 6506"/>
                                <a:gd name="T1" fmla="*/ T0 w 2607"/>
                                <a:gd name="T2" fmla="+- 0 6375 6375"/>
                                <a:gd name="T3" fmla="*/ 6375 h 324"/>
                                <a:gd name="T4" fmla="+- 0 9113 6506"/>
                                <a:gd name="T5" fmla="*/ T4 w 2607"/>
                                <a:gd name="T6" fmla="+- 0 6699 6375"/>
                                <a:gd name="T7" fmla="*/ 6699 h 324"/>
                                <a:gd name="T8" fmla="+- 0 6506 6506"/>
                                <a:gd name="T9" fmla="*/ T8 w 2607"/>
                                <a:gd name="T10" fmla="+- 0 6699 6375"/>
                                <a:gd name="T11" fmla="*/ 6699 h 324"/>
                              </a:gdLst>
                              <a:ahLst/>
                              <a:cxnLst>
                                <a:cxn ang="0">
                                  <a:pos x="T1" y="T3"/>
                                </a:cxn>
                                <a:cxn ang="0">
                                  <a:pos x="T5" y="T7"/>
                                </a:cxn>
                                <a:cxn ang="0">
                                  <a:pos x="T9" y="T11"/>
                                </a:cxn>
                              </a:cxnLst>
                              <a:rect l="0" t="0" r="r" b="b"/>
                              <a:pathLst>
                                <a:path w="2607" h="324">
                                  <a:moveTo>
                                    <a:pt x="2607" y="0"/>
                                  </a:moveTo>
                                  <a:lnTo>
                                    <a:pt x="2607" y="324"/>
                                  </a:lnTo>
                                  <a:lnTo>
                                    <a:pt x="0" y="32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 name="Group 120"/>
                        <wpg:cNvGrpSpPr>
                          <a:grpSpLocks/>
                        </wpg:cNvGrpSpPr>
                        <wpg:grpSpPr bwMode="auto">
                          <a:xfrm>
                            <a:off x="9065" y="6251"/>
                            <a:ext cx="94" cy="135"/>
                            <a:chOff x="9065" y="6251"/>
                            <a:chExt cx="94" cy="135"/>
                          </a:xfrm>
                        </wpg:grpSpPr>
                        <wps:wsp>
                          <wps:cNvPr id="445" name="Freeform 121"/>
                          <wps:cNvSpPr>
                            <a:spLocks/>
                          </wps:cNvSpPr>
                          <wps:spPr bwMode="auto">
                            <a:xfrm>
                              <a:off x="9065" y="6251"/>
                              <a:ext cx="94" cy="135"/>
                            </a:xfrm>
                            <a:custGeom>
                              <a:avLst/>
                              <a:gdLst>
                                <a:gd name="T0" fmla="+- 0 9113 9065"/>
                                <a:gd name="T1" fmla="*/ T0 w 94"/>
                                <a:gd name="T2" fmla="+- 0 6251 6251"/>
                                <a:gd name="T3" fmla="*/ 6251 h 135"/>
                                <a:gd name="T4" fmla="+- 0 9065 9065"/>
                                <a:gd name="T5" fmla="*/ T4 w 94"/>
                                <a:gd name="T6" fmla="+- 0 6385 6251"/>
                                <a:gd name="T7" fmla="*/ 6385 h 135"/>
                                <a:gd name="T8" fmla="+- 0 9158 9065"/>
                                <a:gd name="T9" fmla="*/ T8 w 94"/>
                                <a:gd name="T10" fmla="+- 0 6385 6251"/>
                                <a:gd name="T11" fmla="*/ 6385 h 135"/>
                                <a:gd name="T12" fmla="+- 0 9113 9065"/>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3"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6" name="Group 122"/>
                        <wpg:cNvGrpSpPr>
                          <a:grpSpLocks/>
                        </wpg:cNvGrpSpPr>
                        <wpg:grpSpPr bwMode="auto">
                          <a:xfrm>
                            <a:off x="7740" y="6483"/>
                            <a:ext cx="646" cy="159"/>
                            <a:chOff x="7740" y="6483"/>
                            <a:chExt cx="646" cy="159"/>
                          </a:xfrm>
                        </wpg:grpSpPr>
                        <wps:wsp>
                          <wps:cNvPr id="447" name="Freeform 123"/>
                          <wps:cNvSpPr>
                            <a:spLocks/>
                          </wps:cNvSpPr>
                          <wps:spPr bwMode="auto">
                            <a:xfrm>
                              <a:off x="7740" y="6483"/>
                              <a:ext cx="646" cy="159"/>
                            </a:xfrm>
                            <a:custGeom>
                              <a:avLst/>
                              <a:gdLst>
                                <a:gd name="T0" fmla="+- 0 7740 7740"/>
                                <a:gd name="T1" fmla="*/ T0 w 646"/>
                                <a:gd name="T2" fmla="+- 0 6483 6483"/>
                                <a:gd name="T3" fmla="*/ 6483 h 159"/>
                                <a:gd name="T4" fmla="+- 0 8386 7740"/>
                                <a:gd name="T5" fmla="*/ T4 w 646"/>
                                <a:gd name="T6" fmla="+- 0 6483 6483"/>
                                <a:gd name="T7" fmla="*/ 6483 h 159"/>
                                <a:gd name="T8" fmla="+- 0 8386 7740"/>
                                <a:gd name="T9" fmla="*/ T8 w 646"/>
                                <a:gd name="T10" fmla="+- 0 6642 6483"/>
                                <a:gd name="T11" fmla="*/ 6642 h 159"/>
                                <a:gd name="T12" fmla="+- 0 7740 7740"/>
                                <a:gd name="T13" fmla="*/ T12 w 646"/>
                                <a:gd name="T14" fmla="+- 0 6642 6483"/>
                                <a:gd name="T15" fmla="*/ 6642 h 159"/>
                                <a:gd name="T16" fmla="+- 0 7740 7740"/>
                                <a:gd name="T17" fmla="*/ T16 w 646"/>
                                <a:gd name="T18" fmla="+- 0 6483 6483"/>
                                <a:gd name="T19" fmla="*/ 6483 h 159"/>
                              </a:gdLst>
                              <a:ahLst/>
                              <a:cxnLst>
                                <a:cxn ang="0">
                                  <a:pos x="T1" y="T3"/>
                                </a:cxn>
                                <a:cxn ang="0">
                                  <a:pos x="T5" y="T7"/>
                                </a:cxn>
                                <a:cxn ang="0">
                                  <a:pos x="T9" y="T11"/>
                                </a:cxn>
                                <a:cxn ang="0">
                                  <a:pos x="T13" y="T15"/>
                                </a:cxn>
                                <a:cxn ang="0">
                                  <a:pos x="T17" y="T19"/>
                                </a:cxn>
                              </a:cxnLst>
                              <a:rect l="0" t="0" r="r" b="b"/>
                              <a:pathLst>
                                <a:path w="646" h="159">
                                  <a:moveTo>
                                    <a:pt x="0" y="0"/>
                                  </a:moveTo>
                                  <a:lnTo>
                                    <a:pt x="646" y="0"/>
                                  </a:lnTo>
                                  <a:lnTo>
                                    <a:pt x="646"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8" name="Picture 124"/>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754" y="650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9" name="Group 125"/>
                        <wpg:cNvGrpSpPr>
                          <a:grpSpLocks/>
                        </wpg:cNvGrpSpPr>
                        <wpg:grpSpPr bwMode="auto">
                          <a:xfrm>
                            <a:off x="5827" y="6375"/>
                            <a:ext cx="3900" cy="1632"/>
                            <a:chOff x="5827" y="6375"/>
                            <a:chExt cx="3900" cy="1632"/>
                          </a:xfrm>
                        </wpg:grpSpPr>
                        <wps:wsp>
                          <wps:cNvPr id="450" name="Freeform 126"/>
                          <wps:cNvSpPr>
                            <a:spLocks/>
                          </wps:cNvSpPr>
                          <wps:spPr bwMode="auto">
                            <a:xfrm>
                              <a:off x="5827" y="6375"/>
                              <a:ext cx="3900" cy="1632"/>
                            </a:xfrm>
                            <a:custGeom>
                              <a:avLst/>
                              <a:gdLst>
                                <a:gd name="T0" fmla="+- 0 9727 5827"/>
                                <a:gd name="T1" fmla="*/ T0 w 3900"/>
                                <a:gd name="T2" fmla="+- 0 6375 6375"/>
                                <a:gd name="T3" fmla="*/ 6375 h 1632"/>
                                <a:gd name="T4" fmla="+- 0 9727 5827"/>
                                <a:gd name="T5" fmla="*/ T4 w 3900"/>
                                <a:gd name="T6" fmla="+- 0 8007 6375"/>
                                <a:gd name="T7" fmla="*/ 8007 h 1632"/>
                                <a:gd name="T8" fmla="+- 0 5827 5827"/>
                                <a:gd name="T9" fmla="*/ T8 w 3900"/>
                                <a:gd name="T10" fmla="+- 0 8007 6375"/>
                                <a:gd name="T11" fmla="*/ 8007 h 1632"/>
                                <a:gd name="T12" fmla="+- 0 5827 5827"/>
                                <a:gd name="T13" fmla="*/ T12 w 3900"/>
                                <a:gd name="T14" fmla="+- 0 7076 6375"/>
                                <a:gd name="T15" fmla="*/ 7076 h 1632"/>
                              </a:gdLst>
                              <a:ahLst/>
                              <a:cxnLst>
                                <a:cxn ang="0">
                                  <a:pos x="T1" y="T3"/>
                                </a:cxn>
                                <a:cxn ang="0">
                                  <a:pos x="T5" y="T7"/>
                                </a:cxn>
                                <a:cxn ang="0">
                                  <a:pos x="T9" y="T11"/>
                                </a:cxn>
                                <a:cxn ang="0">
                                  <a:pos x="T13" y="T15"/>
                                </a:cxn>
                              </a:cxnLst>
                              <a:rect l="0" t="0" r="r" b="b"/>
                              <a:pathLst>
                                <a:path w="3900" h="1632">
                                  <a:moveTo>
                                    <a:pt x="3900" y="0"/>
                                  </a:moveTo>
                                  <a:lnTo>
                                    <a:pt x="3900" y="1632"/>
                                  </a:lnTo>
                                  <a:lnTo>
                                    <a:pt x="0" y="1632"/>
                                  </a:lnTo>
                                  <a:lnTo>
                                    <a:pt x="0" y="7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1" name="Group 127"/>
                        <wpg:cNvGrpSpPr>
                          <a:grpSpLocks/>
                        </wpg:cNvGrpSpPr>
                        <wpg:grpSpPr bwMode="auto">
                          <a:xfrm>
                            <a:off x="9682" y="6251"/>
                            <a:ext cx="92" cy="135"/>
                            <a:chOff x="9682" y="6251"/>
                            <a:chExt cx="92" cy="135"/>
                          </a:xfrm>
                        </wpg:grpSpPr>
                        <wps:wsp>
                          <wps:cNvPr id="452" name="Freeform 128"/>
                          <wps:cNvSpPr>
                            <a:spLocks/>
                          </wps:cNvSpPr>
                          <wps:spPr bwMode="auto">
                            <a:xfrm>
                              <a:off x="9682" y="6251"/>
                              <a:ext cx="92" cy="135"/>
                            </a:xfrm>
                            <a:custGeom>
                              <a:avLst/>
                              <a:gdLst>
                                <a:gd name="T0" fmla="+- 0 9727 9682"/>
                                <a:gd name="T1" fmla="*/ T0 w 92"/>
                                <a:gd name="T2" fmla="+- 0 6251 6251"/>
                                <a:gd name="T3" fmla="*/ 6251 h 135"/>
                                <a:gd name="T4" fmla="+- 0 9682 9682"/>
                                <a:gd name="T5" fmla="*/ T4 w 92"/>
                                <a:gd name="T6" fmla="+- 0 6385 6251"/>
                                <a:gd name="T7" fmla="*/ 6385 h 135"/>
                                <a:gd name="T8" fmla="+- 0 9773 9682"/>
                                <a:gd name="T9" fmla="*/ T8 w 92"/>
                                <a:gd name="T10" fmla="+- 0 6385 6251"/>
                                <a:gd name="T11" fmla="*/ 6385 h 135"/>
                                <a:gd name="T12" fmla="+- 0 9727 9682"/>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3" name="Group 129"/>
                        <wpg:cNvGrpSpPr>
                          <a:grpSpLocks/>
                        </wpg:cNvGrpSpPr>
                        <wpg:grpSpPr bwMode="auto">
                          <a:xfrm>
                            <a:off x="7970" y="7791"/>
                            <a:ext cx="579" cy="156"/>
                            <a:chOff x="7970" y="7791"/>
                            <a:chExt cx="579" cy="156"/>
                          </a:xfrm>
                        </wpg:grpSpPr>
                        <wps:wsp>
                          <wps:cNvPr id="454" name="Freeform 130"/>
                          <wps:cNvSpPr>
                            <a:spLocks/>
                          </wps:cNvSpPr>
                          <wps:spPr bwMode="auto">
                            <a:xfrm>
                              <a:off x="7970" y="7791"/>
                              <a:ext cx="579" cy="156"/>
                            </a:xfrm>
                            <a:custGeom>
                              <a:avLst/>
                              <a:gdLst>
                                <a:gd name="T0" fmla="+- 0 7970 7970"/>
                                <a:gd name="T1" fmla="*/ T0 w 579"/>
                                <a:gd name="T2" fmla="+- 0 7791 7791"/>
                                <a:gd name="T3" fmla="*/ 7791 h 156"/>
                                <a:gd name="T4" fmla="+- 0 8549 7970"/>
                                <a:gd name="T5" fmla="*/ T4 w 579"/>
                                <a:gd name="T6" fmla="+- 0 7791 7791"/>
                                <a:gd name="T7" fmla="*/ 7791 h 156"/>
                                <a:gd name="T8" fmla="+- 0 8549 7970"/>
                                <a:gd name="T9" fmla="*/ T8 w 579"/>
                                <a:gd name="T10" fmla="+- 0 7947 7791"/>
                                <a:gd name="T11" fmla="*/ 7947 h 156"/>
                                <a:gd name="T12" fmla="+- 0 7970 7970"/>
                                <a:gd name="T13" fmla="*/ T12 w 579"/>
                                <a:gd name="T14" fmla="+- 0 7947 7791"/>
                                <a:gd name="T15" fmla="*/ 7947 h 156"/>
                                <a:gd name="T16" fmla="+- 0 7970 7970"/>
                                <a:gd name="T17" fmla="*/ T16 w 579"/>
                                <a:gd name="T18" fmla="+- 0 7791 7791"/>
                                <a:gd name="T19" fmla="*/ 7791 h 156"/>
                              </a:gdLst>
                              <a:ahLst/>
                              <a:cxnLst>
                                <a:cxn ang="0">
                                  <a:pos x="T1" y="T3"/>
                                </a:cxn>
                                <a:cxn ang="0">
                                  <a:pos x="T5" y="T7"/>
                                </a:cxn>
                                <a:cxn ang="0">
                                  <a:pos x="T9" y="T11"/>
                                </a:cxn>
                                <a:cxn ang="0">
                                  <a:pos x="T13" y="T15"/>
                                </a:cxn>
                                <a:cxn ang="0">
                                  <a:pos x="T17" y="T19"/>
                                </a:cxn>
                              </a:cxnLst>
                              <a:rect l="0" t="0" r="r" b="b"/>
                              <a:pathLst>
                                <a:path w="579" h="156">
                                  <a:moveTo>
                                    <a:pt x="0" y="0"/>
                                  </a:moveTo>
                                  <a:lnTo>
                                    <a:pt x="579" y="0"/>
                                  </a:lnTo>
                                  <a:lnTo>
                                    <a:pt x="5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7985" y="7813"/>
                              <a:ext cx="5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56" name="Group 132"/>
                        <wpg:cNvGrpSpPr>
                          <a:grpSpLocks/>
                        </wpg:cNvGrpSpPr>
                        <wpg:grpSpPr bwMode="auto">
                          <a:xfrm>
                            <a:off x="5928" y="6375"/>
                            <a:ext cx="3658" cy="1402"/>
                            <a:chOff x="5928" y="6375"/>
                            <a:chExt cx="3658" cy="1402"/>
                          </a:xfrm>
                        </wpg:grpSpPr>
                        <wps:wsp>
                          <wps:cNvPr id="457" name="Freeform 133"/>
                          <wps:cNvSpPr>
                            <a:spLocks/>
                          </wps:cNvSpPr>
                          <wps:spPr bwMode="auto">
                            <a:xfrm>
                              <a:off x="5928" y="6375"/>
                              <a:ext cx="3658" cy="1402"/>
                            </a:xfrm>
                            <a:custGeom>
                              <a:avLst/>
                              <a:gdLst>
                                <a:gd name="T0" fmla="+- 0 9586 5928"/>
                                <a:gd name="T1" fmla="*/ T0 w 3658"/>
                                <a:gd name="T2" fmla="+- 0 6375 6375"/>
                                <a:gd name="T3" fmla="*/ 6375 h 1402"/>
                                <a:gd name="T4" fmla="+- 0 9586 5928"/>
                                <a:gd name="T5" fmla="*/ T4 w 3658"/>
                                <a:gd name="T6" fmla="+- 0 7777 6375"/>
                                <a:gd name="T7" fmla="*/ 7777 h 1402"/>
                                <a:gd name="T8" fmla="+- 0 5928 5928"/>
                                <a:gd name="T9" fmla="*/ T8 w 3658"/>
                                <a:gd name="T10" fmla="+- 0 7777 6375"/>
                                <a:gd name="T11" fmla="*/ 7777 h 1402"/>
                                <a:gd name="T12" fmla="+- 0 5928 5928"/>
                                <a:gd name="T13" fmla="*/ T12 w 3658"/>
                                <a:gd name="T14" fmla="+- 0 7059 6375"/>
                                <a:gd name="T15" fmla="*/ 7059 h 1402"/>
                              </a:gdLst>
                              <a:ahLst/>
                              <a:cxnLst>
                                <a:cxn ang="0">
                                  <a:pos x="T1" y="T3"/>
                                </a:cxn>
                                <a:cxn ang="0">
                                  <a:pos x="T5" y="T7"/>
                                </a:cxn>
                                <a:cxn ang="0">
                                  <a:pos x="T9" y="T11"/>
                                </a:cxn>
                                <a:cxn ang="0">
                                  <a:pos x="T13" y="T15"/>
                                </a:cxn>
                              </a:cxnLst>
                              <a:rect l="0" t="0" r="r" b="b"/>
                              <a:pathLst>
                                <a:path w="3658" h="1402">
                                  <a:moveTo>
                                    <a:pt x="3658" y="0"/>
                                  </a:moveTo>
                                  <a:lnTo>
                                    <a:pt x="3658" y="1402"/>
                                  </a:lnTo>
                                  <a:lnTo>
                                    <a:pt x="0" y="1402"/>
                                  </a:lnTo>
                                  <a:lnTo>
                                    <a:pt x="0" y="68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 name="Group 134"/>
                        <wpg:cNvGrpSpPr>
                          <a:grpSpLocks/>
                        </wpg:cNvGrpSpPr>
                        <wpg:grpSpPr bwMode="auto">
                          <a:xfrm>
                            <a:off x="9540" y="6251"/>
                            <a:ext cx="92" cy="135"/>
                            <a:chOff x="9540" y="6251"/>
                            <a:chExt cx="92" cy="135"/>
                          </a:xfrm>
                        </wpg:grpSpPr>
                        <wps:wsp>
                          <wps:cNvPr id="459" name="Freeform 135"/>
                          <wps:cNvSpPr>
                            <a:spLocks/>
                          </wps:cNvSpPr>
                          <wps:spPr bwMode="auto">
                            <a:xfrm>
                              <a:off x="9540" y="6251"/>
                              <a:ext cx="92" cy="135"/>
                            </a:xfrm>
                            <a:custGeom>
                              <a:avLst/>
                              <a:gdLst>
                                <a:gd name="T0" fmla="+- 0 9586 9540"/>
                                <a:gd name="T1" fmla="*/ T0 w 92"/>
                                <a:gd name="T2" fmla="+- 0 6251 6251"/>
                                <a:gd name="T3" fmla="*/ 6251 h 135"/>
                                <a:gd name="T4" fmla="+- 0 9540 9540"/>
                                <a:gd name="T5" fmla="*/ T4 w 92"/>
                                <a:gd name="T6" fmla="+- 0 6385 6251"/>
                                <a:gd name="T7" fmla="*/ 6385 h 135"/>
                                <a:gd name="T8" fmla="+- 0 9631 9540"/>
                                <a:gd name="T9" fmla="*/ T8 w 92"/>
                                <a:gd name="T10" fmla="+- 0 6385 6251"/>
                                <a:gd name="T11" fmla="*/ 6385 h 135"/>
                                <a:gd name="T12" fmla="+- 0 9586 954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0" name="Group 136"/>
                        <wpg:cNvGrpSpPr>
                          <a:grpSpLocks/>
                        </wpg:cNvGrpSpPr>
                        <wpg:grpSpPr bwMode="auto">
                          <a:xfrm>
                            <a:off x="7601" y="7561"/>
                            <a:ext cx="1246" cy="156"/>
                            <a:chOff x="7601" y="7561"/>
                            <a:chExt cx="1246" cy="156"/>
                          </a:xfrm>
                        </wpg:grpSpPr>
                        <wps:wsp>
                          <wps:cNvPr id="461" name="Freeform 137"/>
                          <wps:cNvSpPr>
                            <a:spLocks/>
                          </wps:cNvSpPr>
                          <wps:spPr bwMode="auto">
                            <a:xfrm>
                              <a:off x="7601" y="7561"/>
                              <a:ext cx="1246" cy="156"/>
                            </a:xfrm>
                            <a:custGeom>
                              <a:avLst/>
                              <a:gdLst>
                                <a:gd name="T0" fmla="+- 0 7601 7601"/>
                                <a:gd name="T1" fmla="*/ T0 w 1246"/>
                                <a:gd name="T2" fmla="+- 0 7561 7561"/>
                                <a:gd name="T3" fmla="*/ 7561 h 156"/>
                                <a:gd name="T4" fmla="+- 0 8846 7601"/>
                                <a:gd name="T5" fmla="*/ T4 w 1246"/>
                                <a:gd name="T6" fmla="+- 0 7561 7561"/>
                                <a:gd name="T7" fmla="*/ 7561 h 156"/>
                                <a:gd name="T8" fmla="+- 0 8846 7601"/>
                                <a:gd name="T9" fmla="*/ T8 w 1246"/>
                                <a:gd name="T10" fmla="+- 0 7717 7561"/>
                                <a:gd name="T11" fmla="*/ 7717 h 156"/>
                                <a:gd name="T12" fmla="+- 0 7601 7601"/>
                                <a:gd name="T13" fmla="*/ T12 w 1246"/>
                                <a:gd name="T14" fmla="+- 0 7717 7561"/>
                                <a:gd name="T15" fmla="*/ 7717 h 156"/>
                                <a:gd name="T16" fmla="+- 0 7601 7601"/>
                                <a:gd name="T17" fmla="*/ T16 w 1246"/>
                                <a:gd name="T18" fmla="+- 0 7561 7561"/>
                                <a:gd name="T19" fmla="*/ 7561 h 156"/>
                              </a:gdLst>
                              <a:ahLst/>
                              <a:cxnLst>
                                <a:cxn ang="0">
                                  <a:pos x="T1" y="T3"/>
                                </a:cxn>
                                <a:cxn ang="0">
                                  <a:pos x="T5" y="T7"/>
                                </a:cxn>
                                <a:cxn ang="0">
                                  <a:pos x="T9" y="T11"/>
                                </a:cxn>
                                <a:cxn ang="0">
                                  <a:pos x="T13" y="T15"/>
                                </a:cxn>
                                <a:cxn ang="0">
                                  <a:pos x="T17" y="T19"/>
                                </a:cxn>
                              </a:cxnLst>
                              <a:rect l="0" t="0" r="r" b="b"/>
                              <a:pathLst>
                                <a:path w="1246" h="156">
                                  <a:moveTo>
                                    <a:pt x="0" y="0"/>
                                  </a:moveTo>
                                  <a:lnTo>
                                    <a:pt x="1245" y="0"/>
                                  </a:lnTo>
                                  <a:lnTo>
                                    <a:pt x="1245"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2" name="Picture 13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7615" y="7583"/>
                              <a:ext cx="122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63" name="Group 139"/>
                        <wpg:cNvGrpSpPr>
                          <a:grpSpLocks/>
                        </wpg:cNvGrpSpPr>
                        <wpg:grpSpPr bwMode="auto">
                          <a:xfrm>
                            <a:off x="6053" y="6375"/>
                            <a:ext cx="3413" cy="1124"/>
                            <a:chOff x="6053" y="6375"/>
                            <a:chExt cx="3413" cy="1124"/>
                          </a:xfrm>
                        </wpg:grpSpPr>
                        <wps:wsp>
                          <wps:cNvPr id="464" name="Freeform 140"/>
                          <wps:cNvSpPr>
                            <a:spLocks/>
                          </wps:cNvSpPr>
                          <wps:spPr bwMode="auto">
                            <a:xfrm>
                              <a:off x="6053" y="6375"/>
                              <a:ext cx="3413" cy="1124"/>
                            </a:xfrm>
                            <a:custGeom>
                              <a:avLst/>
                              <a:gdLst>
                                <a:gd name="T0" fmla="+- 0 9466 6053"/>
                                <a:gd name="T1" fmla="*/ T0 w 3413"/>
                                <a:gd name="T2" fmla="+- 0 6375 6375"/>
                                <a:gd name="T3" fmla="*/ 6375 h 1124"/>
                                <a:gd name="T4" fmla="+- 0 9466 6053"/>
                                <a:gd name="T5" fmla="*/ T4 w 3413"/>
                                <a:gd name="T6" fmla="+- 0 7499 6375"/>
                                <a:gd name="T7" fmla="*/ 7499 h 1124"/>
                                <a:gd name="T8" fmla="+- 0 6053 6053"/>
                                <a:gd name="T9" fmla="*/ T8 w 3413"/>
                                <a:gd name="T10" fmla="+- 0 7499 6375"/>
                                <a:gd name="T11" fmla="*/ 7499 h 1124"/>
                                <a:gd name="T12" fmla="+- 0 6053 6053"/>
                                <a:gd name="T13" fmla="*/ T12 w 3413"/>
                                <a:gd name="T14" fmla="+- 0 7028 6375"/>
                                <a:gd name="T15" fmla="*/ 7028 h 1124"/>
                              </a:gdLst>
                              <a:ahLst/>
                              <a:cxnLst>
                                <a:cxn ang="0">
                                  <a:pos x="T1" y="T3"/>
                                </a:cxn>
                                <a:cxn ang="0">
                                  <a:pos x="T5" y="T7"/>
                                </a:cxn>
                                <a:cxn ang="0">
                                  <a:pos x="T9" y="T11"/>
                                </a:cxn>
                                <a:cxn ang="0">
                                  <a:pos x="T13" y="T15"/>
                                </a:cxn>
                              </a:cxnLst>
                              <a:rect l="0" t="0" r="r" b="b"/>
                              <a:pathLst>
                                <a:path w="3413" h="1124">
                                  <a:moveTo>
                                    <a:pt x="3413" y="0"/>
                                  </a:moveTo>
                                  <a:lnTo>
                                    <a:pt x="3413" y="1124"/>
                                  </a:lnTo>
                                  <a:lnTo>
                                    <a:pt x="0" y="1124"/>
                                  </a:lnTo>
                                  <a:lnTo>
                                    <a:pt x="0" y="65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 name="Group 141"/>
                        <wpg:cNvGrpSpPr>
                          <a:grpSpLocks/>
                        </wpg:cNvGrpSpPr>
                        <wpg:grpSpPr bwMode="auto">
                          <a:xfrm>
                            <a:off x="9420" y="6251"/>
                            <a:ext cx="94" cy="135"/>
                            <a:chOff x="9420" y="6251"/>
                            <a:chExt cx="94" cy="135"/>
                          </a:xfrm>
                        </wpg:grpSpPr>
                        <wps:wsp>
                          <wps:cNvPr id="466" name="Freeform 142"/>
                          <wps:cNvSpPr>
                            <a:spLocks/>
                          </wps:cNvSpPr>
                          <wps:spPr bwMode="auto">
                            <a:xfrm>
                              <a:off x="9420" y="6251"/>
                              <a:ext cx="94" cy="135"/>
                            </a:xfrm>
                            <a:custGeom>
                              <a:avLst/>
                              <a:gdLst>
                                <a:gd name="T0" fmla="+- 0 9466 9420"/>
                                <a:gd name="T1" fmla="*/ T0 w 94"/>
                                <a:gd name="T2" fmla="+- 0 6251 6251"/>
                                <a:gd name="T3" fmla="*/ 6251 h 135"/>
                                <a:gd name="T4" fmla="+- 0 9420 9420"/>
                                <a:gd name="T5" fmla="*/ T4 w 94"/>
                                <a:gd name="T6" fmla="+- 0 6385 6251"/>
                                <a:gd name="T7" fmla="*/ 6385 h 135"/>
                                <a:gd name="T8" fmla="+- 0 9514 9420"/>
                                <a:gd name="T9" fmla="*/ T8 w 94"/>
                                <a:gd name="T10" fmla="+- 0 6385 6251"/>
                                <a:gd name="T11" fmla="*/ 6385 h 135"/>
                                <a:gd name="T12" fmla="+- 0 9466 9420"/>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7" name="Group 143"/>
                        <wpg:cNvGrpSpPr>
                          <a:grpSpLocks/>
                        </wpg:cNvGrpSpPr>
                        <wpg:grpSpPr bwMode="auto">
                          <a:xfrm>
                            <a:off x="7596" y="7283"/>
                            <a:ext cx="1210" cy="156"/>
                            <a:chOff x="7596" y="7283"/>
                            <a:chExt cx="1210" cy="156"/>
                          </a:xfrm>
                        </wpg:grpSpPr>
                        <wps:wsp>
                          <wps:cNvPr id="468" name="Freeform 144"/>
                          <wps:cNvSpPr>
                            <a:spLocks/>
                          </wps:cNvSpPr>
                          <wps:spPr bwMode="auto">
                            <a:xfrm>
                              <a:off x="7596" y="7283"/>
                              <a:ext cx="1210" cy="156"/>
                            </a:xfrm>
                            <a:custGeom>
                              <a:avLst/>
                              <a:gdLst>
                                <a:gd name="T0" fmla="+- 0 7596 7596"/>
                                <a:gd name="T1" fmla="*/ T0 w 1210"/>
                                <a:gd name="T2" fmla="+- 0 7283 7283"/>
                                <a:gd name="T3" fmla="*/ 7283 h 156"/>
                                <a:gd name="T4" fmla="+- 0 8806 7596"/>
                                <a:gd name="T5" fmla="*/ T4 w 1210"/>
                                <a:gd name="T6" fmla="+- 0 7283 7283"/>
                                <a:gd name="T7" fmla="*/ 7283 h 156"/>
                                <a:gd name="T8" fmla="+- 0 8806 7596"/>
                                <a:gd name="T9" fmla="*/ T8 w 1210"/>
                                <a:gd name="T10" fmla="+- 0 7439 7283"/>
                                <a:gd name="T11" fmla="*/ 7439 h 156"/>
                                <a:gd name="T12" fmla="+- 0 7596 7596"/>
                                <a:gd name="T13" fmla="*/ T12 w 1210"/>
                                <a:gd name="T14" fmla="+- 0 7439 7283"/>
                                <a:gd name="T15" fmla="*/ 7439 h 156"/>
                                <a:gd name="T16" fmla="+- 0 7596 7596"/>
                                <a:gd name="T17" fmla="*/ T16 w 1210"/>
                                <a:gd name="T18" fmla="+- 0 7283 7283"/>
                                <a:gd name="T19" fmla="*/ 7283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9" name="Picture 14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7610" y="7304"/>
                              <a:ext cx="119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70" name="Group 146"/>
                        <wpg:cNvGrpSpPr>
                          <a:grpSpLocks/>
                        </wpg:cNvGrpSpPr>
                        <wpg:grpSpPr bwMode="auto">
                          <a:xfrm>
                            <a:off x="6055" y="4475"/>
                            <a:ext cx="3624" cy="1313"/>
                            <a:chOff x="6055" y="4475"/>
                            <a:chExt cx="3624" cy="1313"/>
                          </a:xfrm>
                        </wpg:grpSpPr>
                        <wps:wsp>
                          <wps:cNvPr id="471" name="Freeform 147"/>
                          <wps:cNvSpPr>
                            <a:spLocks/>
                          </wps:cNvSpPr>
                          <wps:spPr bwMode="auto">
                            <a:xfrm>
                              <a:off x="6055" y="4475"/>
                              <a:ext cx="3624" cy="1313"/>
                            </a:xfrm>
                            <a:custGeom>
                              <a:avLst/>
                              <a:gdLst>
                                <a:gd name="T0" fmla="+- 0 9679 6055"/>
                                <a:gd name="T1" fmla="*/ T0 w 3624"/>
                                <a:gd name="T2" fmla="+- 0 5787 4475"/>
                                <a:gd name="T3" fmla="*/ 5787 h 1313"/>
                                <a:gd name="T4" fmla="+- 0 9679 6055"/>
                                <a:gd name="T5" fmla="*/ T4 w 3624"/>
                                <a:gd name="T6" fmla="+- 0 4475 4475"/>
                                <a:gd name="T7" fmla="*/ 4475 h 1313"/>
                                <a:gd name="T8" fmla="+- 0 6055 6055"/>
                                <a:gd name="T9" fmla="*/ T8 w 3624"/>
                                <a:gd name="T10" fmla="+- 0 4475 4475"/>
                                <a:gd name="T11" fmla="*/ 4475 h 1313"/>
                                <a:gd name="T12" fmla="+- 0 6055 6055"/>
                                <a:gd name="T13" fmla="*/ T12 w 3624"/>
                                <a:gd name="T14" fmla="+- 0 4933 4475"/>
                                <a:gd name="T15" fmla="*/ 4933 h 1313"/>
                              </a:gdLst>
                              <a:ahLst/>
                              <a:cxnLst>
                                <a:cxn ang="0">
                                  <a:pos x="T1" y="T3"/>
                                </a:cxn>
                                <a:cxn ang="0">
                                  <a:pos x="T5" y="T7"/>
                                </a:cxn>
                                <a:cxn ang="0">
                                  <a:pos x="T9" y="T11"/>
                                </a:cxn>
                                <a:cxn ang="0">
                                  <a:pos x="T13" y="T15"/>
                                </a:cxn>
                              </a:cxnLst>
                              <a:rect l="0" t="0" r="r" b="b"/>
                              <a:pathLst>
                                <a:path w="3624" h="1313">
                                  <a:moveTo>
                                    <a:pt x="3624" y="1312"/>
                                  </a:moveTo>
                                  <a:lnTo>
                                    <a:pt x="3624" y="0"/>
                                  </a:lnTo>
                                  <a:lnTo>
                                    <a:pt x="0" y="0"/>
                                  </a:lnTo>
                                  <a:lnTo>
                                    <a:pt x="0" y="45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 name="Group 148"/>
                        <wpg:cNvGrpSpPr>
                          <a:grpSpLocks/>
                        </wpg:cNvGrpSpPr>
                        <wpg:grpSpPr bwMode="auto">
                          <a:xfrm>
                            <a:off x="6010" y="4923"/>
                            <a:ext cx="92" cy="89"/>
                            <a:chOff x="6010" y="4923"/>
                            <a:chExt cx="92" cy="89"/>
                          </a:xfrm>
                        </wpg:grpSpPr>
                        <wps:wsp>
                          <wps:cNvPr id="473" name="Freeform 149"/>
                          <wps:cNvSpPr>
                            <a:spLocks/>
                          </wps:cNvSpPr>
                          <wps:spPr bwMode="auto">
                            <a:xfrm>
                              <a:off x="6010" y="4923"/>
                              <a:ext cx="92" cy="89"/>
                            </a:xfrm>
                            <a:custGeom>
                              <a:avLst/>
                              <a:gdLst>
                                <a:gd name="T0" fmla="+- 0 6101 6010"/>
                                <a:gd name="T1" fmla="*/ T0 w 92"/>
                                <a:gd name="T2" fmla="+- 0 4923 4923"/>
                                <a:gd name="T3" fmla="*/ 4923 h 89"/>
                                <a:gd name="T4" fmla="+- 0 6010 6010"/>
                                <a:gd name="T5" fmla="*/ T4 w 92"/>
                                <a:gd name="T6" fmla="+- 0 4923 4923"/>
                                <a:gd name="T7" fmla="*/ 4923 h 89"/>
                                <a:gd name="T8" fmla="+- 0 6055 6010"/>
                                <a:gd name="T9" fmla="*/ T8 w 92"/>
                                <a:gd name="T10" fmla="+- 0 5012 4923"/>
                                <a:gd name="T11" fmla="*/ 5012 h 89"/>
                                <a:gd name="T12" fmla="+- 0 6101 6010"/>
                                <a:gd name="T13" fmla="*/ T12 w 92"/>
                                <a:gd name="T14" fmla="+- 0 4923 4923"/>
                                <a:gd name="T15" fmla="*/ 4923 h 89"/>
                              </a:gdLst>
                              <a:ahLst/>
                              <a:cxnLst>
                                <a:cxn ang="0">
                                  <a:pos x="T1" y="T3"/>
                                </a:cxn>
                                <a:cxn ang="0">
                                  <a:pos x="T5" y="T7"/>
                                </a:cxn>
                                <a:cxn ang="0">
                                  <a:pos x="T9" y="T11"/>
                                </a:cxn>
                                <a:cxn ang="0">
                                  <a:pos x="T13" y="T15"/>
                                </a:cxn>
                              </a:cxnLst>
                              <a:rect l="0" t="0" r="r" b="b"/>
                              <a:pathLst>
                                <a:path w="92" h="89">
                                  <a:moveTo>
                                    <a:pt x="91" y="0"/>
                                  </a:moveTo>
                                  <a:lnTo>
                                    <a:pt x="0" y="0"/>
                                  </a:lnTo>
                                  <a:lnTo>
                                    <a:pt x="45"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4" name="Group 150"/>
                        <wpg:cNvGrpSpPr>
                          <a:grpSpLocks/>
                        </wpg:cNvGrpSpPr>
                        <wpg:grpSpPr bwMode="auto">
                          <a:xfrm>
                            <a:off x="1870" y="6375"/>
                            <a:ext cx="2842" cy="339"/>
                            <a:chOff x="1870" y="6375"/>
                            <a:chExt cx="2842" cy="339"/>
                          </a:xfrm>
                        </wpg:grpSpPr>
                        <wps:wsp>
                          <wps:cNvPr id="475" name="Freeform 151"/>
                          <wps:cNvSpPr>
                            <a:spLocks/>
                          </wps:cNvSpPr>
                          <wps:spPr bwMode="auto">
                            <a:xfrm>
                              <a:off x="1870" y="6375"/>
                              <a:ext cx="2842" cy="339"/>
                            </a:xfrm>
                            <a:custGeom>
                              <a:avLst/>
                              <a:gdLst>
                                <a:gd name="T0" fmla="+- 0 1870 1870"/>
                                <a:gd name="T1" fmla="*/ T0 w 2842"/>
                                <a:gd name="T2" fmla="+- 0 6375 6375"/>
                                <a:gd name="T3" fmla="*/ 6375 h 339"/>
                                <a:gd name="T4" fmla="+- 0 1870 1870"/>
                                <a:gd name="T5" fmla="*/ T4 w 2842"/>
                                <a:gd name="T6" fmla="+- 0 6714 6375"/>
                                <a:gd name="T7" fmla="*/ 6714 h 339"/>
                                <a:gd name="T8" fmla="+- 0 4711 1870"/>
                                <a:gd name="T9" fmla="*/ T8 w 2842"/>
                                <a:gd name="T10" fmla="+- 0 6714 6375"/>
                                <a:gd name="T11" fmla="*/ 6714 h 339"/>
                              </a:gdLst>
                              <a:ahLst/>
                              <a:cxnLst>
                                <a:cxn ang="0">
                                  <a:pos x="T1" y="T3"/>
                                </a:cxn>
                                <a:cxn ang="0">
                                  <a:pos x="T5" y="T7"/>
                                </a:cxn>
                                <a:cxn ang="0">
                                  <a:pos x="T9" y="T11"/>
                                </a:cxn>
                              </a:cxnLst>
                              <a:rect l="0" t="0" r="r" b="b"/>
                              <a:pathLst>
                                <a:path w="2842" h="339">
                                  <a:moveTo>
                                    <a:pt x="0" y="0"/>
                                  </a:moveTo>
                                  <a:lnTo>
                                    <a:pt x="0" y="339"/>
                                  </a:lnTo>
                                  <a:lnTo>
                                    <a:pt x="2841" y="33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6" name="Group 152"/>
                        <wpg:cNvGrpSpPr>
                          <a:grpSpLocks/>
                        </wpg:cNvGrpSpPr>
                        <wpg:grpSpPr bwMode="auto">
                          <a:xfrm>
                            <a:off x="1824" y="6251"/>
                            <a:ext cx="94" cy="135"/>
                            <a:chOff x="1824" y="6251"/>
                            <a:chExt cx="94" cy="135"/>
                          </a:xfrm>
                        </wpg:grpSpPr>
                        <wps:wsp>
                          <wps:cNvPr id="477" name="Freeform 153"/>
                          <wps:cNvSpPr>
                            <a:spLocks/>
                          </wps:cNvSpPr>
                          <wps:spPr bwMode="auto">
                            <a:xfrm>
                              <a:off x="1824" y="6251"/>
                              <a:ext cx="94" cy="135"/>
                            </a:xfrm>
                            <a:custGeom>
                              <a:avLst/>
                              <a:gdLst>
                                <a:gd name="T0" fmla="+- 0 1870 1824"/>
                                <a:gd name="T1" fmla="*/ T0 w 94"/>
                                <a:gd name="T2" fmla="+- 0 6251 6251"/>
                                <a:gd name="T3" fmla="*/ 6251 h 135"/>
                                <a:gd name="T4" fmla="+- 0 1824 1824"/>
                                <a:gd name="T5" fmla="*/ T4 w 94"/>
                                <a:gd name="T6" fmla="+- 0 6385 6251"/>
                                <a:gd name="T7" fmla="*/ 6385 h 135"/>
                                <a:gd name="T8" fmla="+- 0 1918 1824"/>
                                <a:gd name="T9" fmla="*/ T8 w 94"/>
                                <a:gd name="T10" fmla="+- 0 6385 6251"/>
                                <a:gd name="T11" fmla="*/ 6385 h 135"/>
                                <a:gd name="T12" fmla="+- 0 1870 182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8" name="Group 154"/>
                        <wpg:cNvGrpSpPr>
                          <a:grpSpLocks/>
                        </wpg:cNvGrpSpPr>
                        <wpg:grpSpPr bwMode="auto">
                          <a:xfrm>
                            <a:off x="2294" y="6541"/>
                            <a:ext cx="1248" cy="156"/>
                            <a:chOff x="2294" y="6541"/>
                            <a:chExt cx="1248" cy="156"/>
                          </a:xfrm>
                        </wpg:grpSpPr>
                        <wps:wsp>
                          <wps:cNvPr id="479" name="Freeform 155"/>
                          <wps:cNvSpPr>
                            <a:spLocks/>
                          </wps:cNvSpPr>
                          <wps:spPr bwMode="auto">
                            <a:xfrm>
                              <a:off x="2294" y="6541"/>
                              <a:ext cx="1248" cy="156"/>
                            </a:xfrm>
                            <a:custGeom>
                              <a:avLst/>
                              <a:gdLst>
                                <a:gd name="T0" fmla="+- 0 2294 2294"/>
                                <a:gd name="T1" fmla="*/ T0 w 1248"/>
                                <a:gd name="T2" fmla="+- 0 6541 6541"/>
                                <a:gd name="T3" fmla="*/ 6541 h 156"/>
                                <a:gd name="T4" fmla="+- 0 3542 2294"/>
                                <a:gd name="T5" fmla="*/ T4 w 1248"/>
                                <a:gd name="T6" fmla="+- 0 6541 6541"/>
                                <a:gd name="T7" fmla="*/ 6541 h 156"/>
                                <a:gd name="T8" fmla="+- 0 3542 2294"/>
                                <a:gd name="T9" fmla="*/ T8 w 1248"/>
                                <a:gd name="T10" fmla="+- 0 6697 6541"/>
                                <a:gd name="T11" fmla="*/ 6697 h 156"/>
                                <a:gd name="T12" fmla="+- 0 2294 2294"/>
                                <a:gd name="T13" fmla="*/ T12 w 1248"/>
                                <a:gd name="T14" fmla="+- 0 6697 6541"/>
                                <a:gd name="T15" fmla="*/ 6697 h 156"/>
                                <a:gd name="T16" fmla="+- 0 2294 2294"/>
                                <a:gd name="T17" fmla="*/ T16 w 1248"/>
                                <a:gd name="T18" fmla="+- 0 6541 6541"/>
                                <a:gd name="T19" fmla="*/ 6541 h 156"/>
                              </a:gdLst>
                              <a:ahLst/>
                              <a:cxnLst>
                                <a:cxn ang="0">
                                  <a:pos x="T1" y="T3"/>
                                </a:cxn>
                                <a:cxn ang="0">
                                  <a:pos x="T5" y="T7"/>
                                </a:cxn>
                                <a:cxn ang="0">
                                  <a:pos x="T9" y="T11"/>
                                </a:cxn>
                                <a:cxn ang="0">
                                  <a:pos x="T13" y="T15"/>
                                </a:cxn>
                                <a:cxn ang="0">
                                  <a:pos x="T17" y="T19"/>
                                </a:cxn>
                              </a:cxnLst>
                              <a:rect l="0" t="0" r="r" b="b"/>
                              <a:pathLst>
                                <a:path w="1248" h="156">
                                  <a:moveTo>
                                    <a:pt x="0" y="0"/>
                                  </a:moveTo>
                                  <a:lnTo>
                                    <a:pt x="1248" y="0"/>
                                  </a:lnTo>
                                  <a:lnTo>
                                    <a:pt x="1248"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0" name="Picture 15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2309" y="6565"/>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1" name="Picture 15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2974" y="6565"/>
                              <a:ext cx="56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2" name="Group 158"/>
                        <wpg:cNvGrpSpPr>
                          <a:grpSpLocks/>
                        </wpg:cNvGrpSpPr>
                        <wpg:grpSpPr bwMode="auto">
                          <a:xfrm>
                            <a:off x="1728" y="4563"/>
                            <a:ext cx="3869" cy="1224"/>
                            <a:chOff x="1728" y="4563"/>
                            <a:chExt cx="3869" cy="1224"/>
                          </a:xfrm>
                        </wpg:grpSpPr>
                        <wps:wsp>
                          <wps:cNvPr id="483" name="Freeform 159"/>
                          <wps:cNvSpPr>
                            <a:spLocks/>
                          </wps:cNvSpPr>
                          <wps:spPr bwMode="auto">
                            <a:xfrm>
                              <a:off x="1728" y="4563"/>
                              <a:ext cx="3869" cy="1224"/>
                            </a:xfrm>
                            <a:custGeom>
                              <a:avLst/>
                              <a:gdLst>
                                <a:gd name="T0" fmla="+- 0 1728 1728"/>
                                <a:gd name="T1" fmla="*/ T0 w 3869"/>
                                <a:gd name="T2" fmla="+- 0 5787 4563"/>
                                <a:gd name="T3" fmla="*/ 5787 h 1224"/>
                                <a:gd name="T4" fmla="+- 0 1728 1728"/>
                                <a:gd name="T5" fmla="*/ T4 w 3869"/>
                                <a:gd name="T6" fmla="+- 0 4563 4563"/>
                                <a:gd name="T7" fmla="*/ 4563 h 1224"/>
                                <a:gd name="T8" fmla="+- 0 5597 1728"/>
                                <a:gd name="T9" fmla="*/ T8 w 3869"/>
                                <a:gd name="T10" fmla="+- 0 4563 4563"/>
                                <a:gd name="T11" fmla="*/ 4563 h 1224"/>
                                <a:gd name="T12" fmla="+- 0 5597 1728"/>
                                <a:gd name="T13" fmla="*/ T12 w 3869"/>
                                <a:gd name="T14" fmla="+- 0 4909 4563"/>
                                <a:gd name="T15" fmla="*/ 4909 h 1224"/>
                              </a:gdLst>
                              <a:ahLst/>
                              <a:cxnLst>
                                <a:cxn ang="0">
                                  <a:pos x="T1" y="T3"/>
                                </a:cxn>
                                <a:cxn ang="0">
                                  <a:pos x="T5" y="T7"/>
                                </a:cxn>
                                <a:cxn ang="0">
                                  <a:pos x="T9" y="T11"/>
                                </a:cxn>
                                <a:cxn ang="0">
                                  <a:pos x="T13" y="T15"/>
                                </a:cxn>
                              </a:cxnLst>
                              <a:rect l="0" t="0" r="r" b="b"/>
                              <a:pathLst>
                                <a:path w="3869" h="1224">
                                  <a:moveTo>
                                    <a:pt x="0" y="1224"/>
                                  </a:moveTo>
                                  <a:lnTo>
                                    <a:pt x="0" y="0"/>
                                  </a:lnTo>
                                  <a:lnTo>
                                    <a:pt x="3869" y="0"/>
                                  </a:lnTo>
                                  <a:lnTo>
                                    <a:pt x="3869" y="34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 name="Group 160"/>
                        <wpg:cNvGrpSpPr>
                          <a:grpSpLocks/>
                        </wpg:cNvGrpSpPr>
                        <wpg:grpSpPr bwMode="auto">
                          <a:xfrm>
                            <a:off x="5551" y="4899"/>
                            <a:ext cx="94" cy="89"/>
                            <a:chOff x="5551" y="4899"/>
                            <a:chExt cx="94" cy="89"/>
                          </a:xfrm>
                        </wpg:grpSpPr>
                        <wps:wsp>
                          <wps:cNvPr id="485" name="Freeform 161"/>
                          <wps:cNvSpPr>
                            <a:spLocks/>
                          </wps:cNvSpPr>
                          <wps:spPr bwMode="auto">
                            <a:xfrm>
                              <a:off x="5551" y="4899"/>
                              <a:ext cx="94" cy="89"/>
                            </a:xfrm>
                            <a:custGeom>
                              <a:avLst/>
                              <a:gdLst>
                                <a:gd name="T0" fmla="+- 0 5645 5551"/>
                                <a:gd name="T1" fmla="*/ T0 w 94"/>
                                <a:gd name="T2" fmla="+- 0 4899 4899"/>
                                <a:gd name="T3" fmla="*/ 4899 h 89"/>
                                <a:gd name="T4" fmla="+- 0 5551 5551"/>
                                <a:gd name="T5" fmla="*/ T4 w 94"/>
                                <a:gd name="T6" fmla="+- 0 4899 4899"/>
                                <a:gd name="T7" fmla="*/ 4899 h 89"/>
                                <a:gd name="T8" fmla="+- 0 5597 5551"/>
                                <a:gd name="T9" fmla="*/ T8 w 94"/>
                                <a:gd name="T10" fmla="+- 0 4988 4899"/>
                                <a:gd name="T11" fmla="*/ 4988 h 89"/>
                                <a:gd name="T12" fmla="+- 0 5645 5551"/>
                                <a:gd name="T13" fmla="*/ T12 w 94"/>
                                <a:gd name="T14" fmla="+- 0 4899 4899"/>
                                <a:gd name="T15" fmla="*/ 4899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6" name="Picture 16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2753" y="4400"/>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7" name="Picture 16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3070" y="4400"/>
                              <a:ext cx="26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8" name="Group 164"/>
                        <wpg:cNvGrpSpPr>
                          <a:grpSpLocks/>
                        </wpg:cNvGrpSpPr>
                        <wpg:grpSpPr bwMode="auto">
                          <a:xfrm>
                            <a:off x="5705" y="6375"/>
                            <a:ext cx="4212" cy="1863"/>
                            <a:chOff x="5705" y="6375"/>
                            <a:chExt cx="4212" cy="1863"/>
                          </a:xfrm>
                        </wpg:grpSpPr>
                        <wps:wsp>
                          <wps:cNvPr id="489" name="Freeform 165"/>
                          <wps:cNvSpPr>
                            <a:spLocks/>
                          </wps:cNvSpPr>
                          <wps:spPr bwMode="auto">
                            <a:xfrm>
                              <a:off x="5705" y="6375"/>
                              <a:ext cx="4212" cy="1863"/>
                            </a:xfrm>
                            <a:custGeom>
                              <a:avLst/>
                              <a:gdLst>
                                <a:gd name="T0" fmla="+- 0 9917 5705"/>
                                <a:gd name="T1" fmla="*/ T0 w 4212"/>
                                <a:gd name="T2" fmla="+- 0 6375 6375"/>
                                <a:gd name="T3" fmla="*/ 6375 h 1863"/>
                                <a:gd name="T4" fmla="+- 0 9917 5705"/>
                                <a:gd name="T5" fmla="*/ T4 w 4212"/>
                                <a:gd name="T6" fmla="+- 0 8238 6375"/>
                                <a:gd name="T7" fmla="*/ 8238 h 1863"/>
                                <a:gd name="T8" fmla="+- 0 5705 5705"/>
                                <a:gd name="T9" fmla="*/ T8 w 4212"/>
                                <a:gd name="T10" fmla="+- 0 8238 6375"/>
                                <a:gd name="T11" fmla="*/ 8238 h 1863"/>
                                <a:gd name="T12" fmla="+- 0 5705 5705"/>
                                <a:gd name="T13" fmla="*/ T12 w 4212"/>
                                <a:gd name="T14" fmla="+- 0 7083 6375"/>
                                <a:gd name="T15" fmla="*/ 7083 h 1863"/>
                              </a:gdLst>
                              <a:ahLst/>
                              <a:cxnLst>
                                <a:cxn ang="0">
                                  <a:pos x="T1" y="T3"/>
                                </a:cxn>
                                <a:cxn ang="0">
                                  <a:pos x="T5" y="T7"/>
                                </a:cxn>
                                <a:cxn ang="0">
                                  <a:pos x="T9" y="T11"/>
                                </a:cxn>
                                <a:cxn ang="0">
                                  <a:pos x="T13" y="T15"/>
                                </a:cxn>
                              </a:cxnLst>
                              <a:rect l="0" t="0" r="r" b="b"/>
                              <a:pathLst>
                                <a:path w="4212" h="1863">
                                  <a:moveTo>
                                    <a:pt x="4212" y="0"/>
                                  </a:moveTo>
                                  <a:lnTo>
                                    <a:pt x="4212" y="1863"/>
                                  </a:lnTo>
                                  <a:lnTo>
                                    <a:pt x="0" y="1863"/>
                                  </a:lnTo>
                                  <a:lnTo>
                                    <a:pt x="0" y="70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 name="Group 166"/>
                        <wpg:cNvGrpSpPr>
                          <a:grpSpLocks/>
                        </wpg:cNvGrpSpPr>
                        <wpg:grpSpPr bwMode="auto">
                          <a:xfrm>
                            <a:off x="9871" y="6251"/>
                            <a:ext cx="92" cy="135"/>
                            <a:chOff x="9871" y="6251"/>
                            <a:chExt cx="92" cy="135"/>
                          </a:xfrm>
                        </wpg:grpSpPr>
                        <wps:wsp>
                          <wps:cNvPr id="491" name="Freeform 167"/>
                          <wps:cNvSpPr>
                            <a:spLocks/>
                          </wps:cNvSpPr>
                          <wps:spPr bwMode="auto">
                            <a:xfrm>
                              <a:off x="9871" y="6251"/>
                              <a:ext cx="92" cy="135"/>
                            </a:xfrm>
                            <a:custGeom>
                              <a:avLst/>
                              <a:gdLst>
                                <a:gd name="T0" fmla="+- 0 9917 9871"/>
                                <a:gd name="T1" fmla="*/ T0 w 92"/>
                                <a:gd name="T2" fmla="+- 0 6251 6251"/>
                                <a:gd name="T3" fmla="*/ 6251 h 135"/>
                                <a:gd name="T4" fmla="+- 0 9871 9871"/>
                                <a:gd name="T5" fmla="*/ T4 w 92"/>
                                <a:gd name="T6" fmla="+- 0 6385 6251"/>
                                <a:gd name="T7" fmla="*/ 6385 h 135"/>
                                <a:gd name="T8" fmla="+- 0 9962 9871"/>
                                <a:gd name="T9" fmla="*/ T8 w 92"/>
                                <a:gd name="T10" fmla="+- 0 6385 6251"/>
                                <a:gd name="T11" fmla="*/ 6385 h 135"/>
                                <a:gd name="T12" fmla="+- 0 9917 987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2" name="Group 168"/>
                        <wpg:cNvGrpSpPr>
                          <a:grpSpLocks/>
                        </wpg:cNvGrpSpPr>
                        <wpg:grpSpPr bwMode="auto">
                          <a:xfrm>
                            <a:off x="7663" y="8022"/>
                            <a:ext cx="1280" cy="156"/>
                            <a:chOff x="7663" y="8022"/>
                            <a:chExt cx="1280" cy="156"/>
                          </a:xfrm>
                        </wpg:grpSpPr>
                        <wps:wsp>
                          <wps:cNvPr id="493" name="Freeform 169"/>
                          <wps:cNvSpPr>
                            <a:spLocks/>
                          </wps:cNvSpPr>
                          <wps:spPr bwMode="auto">
                            <a:xfrm>
                              <a:off x="7663" y="8022"/>
                              <a:ext cx="1280" cy="156"/>
                            </a:xfrm>
                            <a:custGeom>
                              <a:avLst/>
                              <a:gdLst>
                                <a:gd name="T0" fmla="+- 0 7663 7663"/>
                                <a:gd name="T1" fmla="*/ T0 w 1280"/>
                                <a:gd name="T2" fmla="+- 0 8022 8022"/>
                                <a:gd name="T3" fmla="*/ 8022 h 156"/>
                                <a:gd name="T4" fmla="+- 0 8942 7663"/>
                                <a:gd name="T5" fmla="*/ T4 w 1280"/>
                                <a:gd name="T6" fmla="+- 0 8022 8022"/>
                                <a:gd name="T7" fmla="*/ 8022 h 156"/>
                                <a:gd name="T8" fmla="+- 0 8942 7663"/>
                                <a:gd name="T9" fmla="*/ T8 w 1280"/>
                                <a:gd name="T10" fmla="+- 0 8178 8022"/>
                                <a:gd name="T11" fmla="*/ 8178 h 156"/>
                                <a:gd name="T12" fmla="+- 0 7663 7663"/>
                                <a:gd name="T13" fmla="*/ T12 w 1280"/>
                                <a:gd name="T14" fmla="+- 0 8178 8022"/>
                                <a:gd name="T15" fmla="*/ 8178 h 156"/>
                                <a:gd name="T16" fmla="+- 0 7663 7663"/>
                                <a:gd name="T17" fmla="*/ T16 w 1280"/>
                                <a:gd name="T18" fmla="+- 0 8022 8022"/>
                                <a:gd name="T19" fmla="*/ 8022 h 156"/>
                              </a:gdLst>
                              <a:ahLst/>
                              <a:cxnLst>
                                <a:cxn ang="0">
                                  <a:pos x="T1" y="T3"/>
                                </a:cxn>
                                <a:cxn ang="0">
                                  <a:pos x="T5" y="T7"/>
                                </a:cxn>
                                <a:cxn ang="0">
                                  <a:pos x="T9" y="T11"/>
                                </a:cxn>
                                <a:cxn ang="0">
                                  <a:pos x="T13" y="T15"/>
                                </a:cxn>
                                <a:cxn ang="0">
                                  <a:pos x="T17" y="T19"/>
                                </a:cxn>
                              </a:cxnLst>
                              <a:rect l="0" t="0" r="r" b="b"/>
                              <a:pathLst>
                                <a:path w="1280" h="156">
                                  <a:moveTo>
                                    <a:pt x="0" y="0"/>
                                  </a:moveTo>
                                  <a:lnTo>
                                    <a:pt x="1279" y="0"/>
                                  </a:lnTo>
                                  <a:lnTo>
                                    <a:pt x="12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4" name="Picture 17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7680" y="8046"/>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5" name="Picture 17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8038" y="4280"/>
                              <a:ext cx="57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96" name="Group 172"/>
                        <wpg:cNvGrpSpPr>
                          <a:grpSpLocks/>
                        </wpg:cNvGrpSpPr>
                        <wpg:grpSpPr bwMode="auto">
                          <a:xfrm>
                            <a:off x="5916" y="4182"/>
                            <a:ext cx="3905" cy="1515"/>
                            <a:chOff x="5916" y="4182"/>
                            <a:chExt cx="3905" cy="1515"/>
                          </a:xfrm>
                        </wpg:grpSpPr>
                        <wps:wsp>
                          <wps:cNvPr id="497" name="Freeform 173"/>
                          <wps:cNvSpPr>
                            <a:spLocks/>
                          </wps:cNvSpPr>
                          <wps:spPr bwMode="auto">
                            <a:xfrm>
                              <a:off x="5916" y="4182"/>
                              <a:ext cx="3905" cy="1515"/>
                            </a:xfrm>
                            <a:custGeom>
                              <a:avLst/>
                              <a:gdLst>
                                <a:gd name="T0" fmla="+- 0 9821 5916"/>
                                <a:gd name="T1" fmla="*/ T0 w 3905"/>
                                <a:gd name="T2" fmla="+- 0 5696 4182"/>
                                <a:gd name="T3" fmla="*/ 5696 h 1515"/>
                                <a:gd name="T4" fmla="+- 0 9821 5916"/>
                                <a:gd name="T5" fmla="*/ T4 w 3905"/>
                                <a:gd name="T6" fmla="+- 0 4182 4182"/>
                                <a:gd name="T7" fmla="*/ 4182 h 1515"/>
                                <a:gd name="T8" fmla="+- 0 5916 5916"/>
                                <a:gd name="T9" fmla="*/ T8 w 3905"/>
                                <a:gd name="T10" fmla="+- 0 4182 4182"/>
                                <a:gd name="T11" fmla="*/ 4182 h 1515"/>
                                <a:gd name="T12" fmla="+- 0 5916 5916"/>
                                <a:gd name="T13" fmla="*/ T12 w 3905"/>
                                <a:gd name="T14" fmla="+- 0 4897 4182"/>
                                <a:gd name="T15" fmla="*/ 4897 h 1515"/>
                              </a:gdLst>
                              <a:ahLst/>
                              <a:cxnLst>
                                <a:cxn ang="0">
                                  <a:pos x="T1" y="T3"/>
                                </a:cxn>
                                <a:cxn ang="0">
                                  <a:pos x="T5" y="T7"/>
                                </a:cxn>
                                <a:cxn ang="0">
                                  <a:pos x="T9" y="T11"/>
                                </a:cxn>
                                <a:cxn ang="0">
                                  <a:pos x="T13" y="T15"/>
                                </a:cxn>
                              </a:cxnLst>
                              <a:rect l="0" t="0" r="r" b="b"/>
                              <a:pathLst>
                                <a:path w="3905" h="1515">
                                  <a:moveTo>
                                    <a:pt x="3905" y="1514"/>
                                  </a:moveTo>
                                  <a:lnTo>
                                    <a:pt x="3905" y="0"/>
                                  </a:lnTo>
                                  <a:lnTo>
                                    <a:pt x="0" y="0"/>
                                  </a:lnTo>
                                  <a:lnTo>
                                    <a:pt x="0" y="71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 name="Group 174"/>
                        <wpg:cNvGrpSpPr>
                          <a:grpSpLocks/>
                        </wpg:cNvGrpSpPr>
                        <wpg:grpSpPr bwMode="auto">
                          <a:xfrm>
                            <a:off x="5870" y="4885"/>
                            <a:ext cx="92" cy="92"/>
                            <a:chOff x="5870" y="4885"/>
                            <a:chExt cx="92" cy="92"/>
                          </a:xfrm>
                        </wpg:grpSpPr>
                        <wps:wsp>
                          <wps:cNvPr id="499" name="Freeform 175"/>
                          <wps:cNvSpPr>
                            <a:spLocks/>
                          </wps:cNvSpPr>
                          <wps:spPr bwMode="auto">
                            <a:xfrm>
                              <a:off x="5870" y="4885"/>
                              <a:ext cx="92" cy="92"/>
                            </a:xfrm>
                            <a:custGeom>
                              <a:avLst/>
                              <a:gdLst>
                                <a:gd name="T0" fmla="+- 0 5962 5870"/>
                                <a:gd name="T1" fmla="*/ T0 w 92"/>
                                <a:gd name="T2" fmla="+- 0 4885 4885"/>
                                <a:gd name="T3" fmla="*/ 4885 h 92"/>
                                <a:gd name="T4" fmla="+- 0 5870 5870"/>
                                <a:gd name="T5" fmla="*/ T4 w 92"/>
                                <a:gd name="T6" fmla="+- 0 4885 4885"/>
                                <a:gd name="T7" fmla="*/ 4885 h 92"/>
                                <a:gd name="T8" fmla="+- 0 5916 5870"/>
                                <a:gd name="T9" fmla="*/ T8 w 92"/>
                                <a:gd name="T10" fmla="+- 0 4976 4885"/>
                                <a:gd name="T11" fmla="*/ 4976 h 92"/>
                                <a:gd name="T12" fmla="+- 0 5962 5870"/>
                                <a:gd name="T13" fmla="*/ T12 w 92"/>
                                <a:gd name="T14" fmla="+- 0 4885 4885"/>
                                <a:gd name="T15" fmla="*/ 4885 h 92"/>
                              </a:gdLst>
                              <a:ahLst/>
                              <a:cxnLst>
                                <a:cxn ang="0">
                                  <a:pos x="T1" y="T3"/>
                                </a:cxn>
                                <a:cxn ang="0">
                                  <a:pos x="T5" y="T7"/>
                                </a:cxn>
                                <a:cxn ang="0">
                                  <a:pos x="T9" y="T11"/>
                                </a:cxn>
                                <a:cxn ang="0">
                                  <a:pos x="T13" y="T15"/>
                                </a:cxn>
                              </a:cxnLst>
                              <a:rect l="0" t="0" r="r" b="b"/>
                              <a:pathLst>
                                <a:path w="92" h="92">
                                  <a:moveTo>
                                    <a:pt x="92" y="0"/>
                                  </a:moveTo>
                                  <a:lnTo>
                                    <a:pt x="0" y="0"/>
                                  </a:lnTo>
                                  <a:lnTo>
                                    <a:pt x="46" y="91"/>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0" name="Picture 17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7668" y="3987"/>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1" name="Group 177"/>
                        <wpg:cNvGrpSpPr>
                          <a:grpSpLocks/>
                        </wpg:cNvGrpSpPr>
                        <wpg:grpSpPr bwMode="auto">
                          <a:xfrm>
                            <a:off x="1562" y="4251"/>
                            <a:ext cx="4179" cy="1505"/>
                            <a:chOff x="1562" y="4251"/>
                            <a:chExt cx="4179" cy="1505"/>
                          </a:xfrm>
                        </wpg:grpSpPr>
                        <wps:wsp>
                          <wps:cNvPr id="502" name="Freeform 178"/>
                          <wps:cNvSpPr>
                            <a:spLocks/>
                          </wps:cNvSpPr>
                          <wps:spPr bwMode="auto">
                            <a:xfrm>
                              <a:off x="1562" y="4251"/>
                              <a:ext cx="4179" cy="1505"/>
                            </a:xfrm>
                            <a:custGeom>
                              <a:avLst/>
                              <a:gdLst>
                                <a:gd name="T0" fmla="+- 0 1562 1562"/>
                                <a:gd name="T1" fmla="*/ T0 w 4179"/>
                                <a:gd name="T2" fmla="+- 0 5756 4251"/>
                                <a:gd name="T3" fmla="*/ 5756 h 1505"/>
                                <a:gd name="T4" fmla="+- 0 1562 1562"/>
                                <a:gd name="T5" fmla="*/ T4 w 4179"/>
                                <a:gd name="T6" fmla="+- 0 4251 4251"/>
                                <a:gd name="T7" fmla="*/ 4251 h 1505"/>
                                <a:gd name="T8" fmla="+- 0 5741 1562"/>
                                <a:gd name="T9" fmla="*/ T8 w 4179"/>
                                <a:gd name="T10" fmla="+- 0 4251 4251"/>
                                <a:gd name="T11" fmla="*/ 4251 h 1505"/>
                                <a:gd name="T12" fmla="+- 0 5741 1562"/>
                                <a:gd name="T13" fmla="*/ T12 w 4179"/>
                                <a:gd name="T14" fmla="+- 0 4878 4251"/>
                                <a:gd name="T15" fmla="*/ 4878 h 1505"/>
                              </a:gdLst>
                              <a:ahLst/>
                              <a:cxnLst>
                                <a:cxn ang="0">
                                  <a:pos x="T1" y="T3"/>
                                </a:cxn>
                                <a:cxn ang="0">
                                  <a:pos x="T5" y="T7"/>
                                </a:cxn>
                                <a:cxn ang="0">
                                  <a:pos x="T9" y="T11"/>
                                </a:cxn>
                                <a:cxn ang="0">
                                  <a:pos x="T13" y="T15"/>
                                </a:cxn>
                              </a:cxnLst>
                              <a:rect l="0" t="0" r="r" b="b"/>
                              <a:pathLst>
                                <a:path w="4179" h="1505">
                                  <a:moveTo>
                                    <a:pt x="0" y="1505"/>
                                  </a:moveTo>
                                  <a:lnTo>
                                    <a:pt x="0" y="0"/>
                                  </a:lnTo>
                                  <a:lnTo>
                                    <a:pt x="4179" y="0"/>
                                  </a:lnTo>
                                  <a:lnTo>
                                    <a:pt x="4179" y="6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 name="Group 179"/>
                        <wpg:cNvGrpSpPr>
                          <a:grpSpLocks/>
                        </wpg:cNvGrpSpPr>
                        <wpg:grpSpPr bwMode="auto">
                          <a:xfrm>
                            <a:off x="5693" y="4866"/>
                            <a:ext cx="94" cy="92"/>
                            <a:chOff x="5693" y="4866"/>
                            <a:chExt cx="94" cy="92"/>
                          </a:xfrm>
                        </wpg:grpSpPr>
                        <wps:wsp>
                          <wps:cNvPr id="504" name="Freeform 180"/>
                          <wps:cNvSpPr>
                            <a:spLocks/>
                          </wps:cNvSpPr>
                          <wps:spPr bwMode="auto">
                            <a:xfrm>
                              <a:off x="5693" y="4866"/>
                              <a:ext cx="94" cy="92"/>
                            </a:xfrm>
                            <a:custGeom>
                              <a:avLst/>
                              <a:gdLst>
                                <a:gd name="T0" fmla="+- 0 5786 5693"/>
                                <a:gd name="T1" fmla="*/ T0 w 94"/>
                                <a:gd name="T2" fmla="+- 0 4866 4866"/>
                                <a:gd name="T3" fmla="*/ 4866 h 92"/>
                                <a:gd name="T4" fmla="+- 0 5693 5693"/>
                                <a:gd name="T5" fmla="*/ T4 w 94"/>
                                <a:gd name="T6" fmla="+- 0 4866 4866"/>
                                <a:gd name="T7" fmla="*/ 4866 h 92"/>
                                <a:gd name="T8" fmla="+- 0 5741 5693"/>
                                <a:gd name="T9" fmla="*/ T8 w 94"/>
                                <a:gd name="T10" fmla="+- 0 4957 4866"/>
                                <a:gd name="T11" fmla="*/ 4957 h 92"/>
                                <a:gd name="T12" fmla="+- 0 5786 5693"/>
                                <a:gd name="T13" fmla="*/ T12 w 94"/>
                                <a:gd name="T14" fmla="+- 0 4866 4866"/>
                                <a:gd name="T15" fmla="*/ 4866 h 92"/>
                              </a:gdLst>
                              <a:ahLst/>
                              <a:cxnLst>
                                <a:cxn ang="0">
                                  <a:pos x="T1" y="T3"/>
                                </a:cxn>
                                <a:cxn ang="0">
                                  <a:pos x="T5" y="T7"/>
                                </a:cxn>
                                <a:cxn ang="0">
                                  <a:pos x="T9" y="T11"/>
                                </a:cxn>
                                <a:cxn ang="0">
                                  <a:pos x="T13" y="T15"/>
                                </a:cxn>
                              </a:cxnLst>
                              <a:rect l="0" t="0" r="r" b="b"/>
                              <a:pathLst>
                                <a:path w="94" h="92">
                                  <a:moveTo>
                                    <a:pt x="93" y="0"/>
                                  </a:moveTo>
                                  <a:lnTo>
                                    <a:pt x="0" y="0"/>
                                  </a:lnTo>
                                  <a:lnTo>
                                    <a:pt x="48" y="91"/>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5" name="Picture 18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2578" y="4088"/>
                              <a:ext cx="84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6" name="Group 182"/>
                        <wpg:cNvGrpSpPr>
                          <a:grpSpLocks/>
                        </wpg:cNvGrpSpPr>
                        <wpg:grpSpPr bwMode="auto">
                          <a:xfrm>
                            <a:off x="1682" y="6375"/>
                            <a:ext cx="3171" cy="545"/>
                            <a:chOff x="1682" y="6375"/>
                            <a:chExt cx="3171" cy="545"/>
                          </a:xfrm>
                        </wpg:grpSpPr>
                        <wps:wsp>
                          <wps:cNvPr id="507" name="Freeform 183"/>
                          <wps:cNvSpPr>
                            <a:spLocks/>
                          </wps:cNvSpPr>
                          <wps:spPr bwMode="auto">
                            <a:xfrm>
                              <a:off x="1682" y="6375"/>
                              <a:ext cx="3171" cy="545"/>
                            </a:xfrm>
                            <a:custGeom>
                              <a:avLst/>
                              <a:gdLst>
                                <a:gd name="T0" fmla="+- 0 1682 1682"/>
                                <a:gd name="T1" fmla="*/ T0 w 3171"/>
                                <a:gd name="T2" fmla="+- 0 6375 6375"/>
                                <a:gd name="T3" fmla="*/ 6375 h 545"/>
                                <a:gd name="T4" fmla="+- 0 1682 1682"/>
                                <a:gd name="T5" fmla="*/ T4 w 3171"/>
                                <a:gd name="T6" fmla="+- 0 6920 6375"/>
                                <a:gd name="T7" fmla="*/ 6920 h 545"/>
                                <a:gd name="T8" fmla="+- 0 4853 1682"/>
                                <a:gd name="T9" fmla="*/ T8 w 3171"/>
                                <a:gd name="T10" fmla="+- 0 6920 6375"/>
                                <a:gd name="T11" fmla="*/ 6920 h 545"/>
                              </a:gdLst>
                              <a:ahLst/>
                              <a:cxnLst>
                                <a:cxn ang="0">
                                  <a:pos x="T1" y="T3"/>
                                </a:cxn>
                                <a:cxn ang="0">
                                  <a:pos x="T5" y="T7"/>
                                </a:cxn>
                                <a:cxn ang="0">
                                  <a:pos x="T9" y="T11"/>
                                </a:cxn>
                              </a:cxnLst>
                              <a:rect l="0" t="0" r="r" b="b"/>
                              <a:pathLst>
                                <a:path w="3171" h="545">
                                  <a:moveTo>
                                    <a:pt x="0" y="0"/>
                                  </a:moveTo>
                                  <a:lnTo>
                                    <a:pt x="0" y="545"/>
                                  </a:lnTo>
                                  <a:lnTo>
                                    <a:pt x="3171" y="54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 name="Group 184"/>
                        <wpg:cNvGrpSpPr>
                          <a:grpSpLocks/>
                        </wpg:cNvGrpSpPr>
                        <wpg:grpSpPr bwMode="auto">
                          <a:xfrm>
                            <a:off x="1634" y="6251"/>
                            <a:ext cx="94" cy="135"/>
                            <a:chOff x="1634" y="6251"/>
                            <a:chExt cx="94" cy="135"/>
                          </a:xfrm>
                        </wpg:grpSpPr>
                        <wps:wsp>
                          <wps:cNvPr id="509" name="Freeform 185"/>
                          <wps:cNvSpPr>
                            <a:spLocks/>
                          </wps:cNvSpPr>
                          <wps:spPr bwMode="auto">
                            <a:xfrm>
                              <a:off x="1634" y="6251"/>
                              <a:ext cx="94" cy="135"/>
                            </a:xfrm>
                            <a:custGeom>
                              <a:avLst/>
                              <a:gdLst>
                                <a:gd name="T0" fmla="+- 0 1682 1634"/>
                                <a:gd name="T1" fmla="*/ T0 w 94"/>
                                <a:gd name="T2" fmla="+- 0 6251 6251"/>
                                <a:gd name="T3" fmla="*/ 6251 h 135"/>
                                <a:gd name="T4" fmla="+- 0 1634 1634"/>
                                <a:gd name="T5" fmla="*/ T4 w 94"/>
                                <a:gd name="T6" fmla="+- 0 6385 6251"/>
                                <a:gd name="T7" fmla="*/ 6385 h 135"/>
                                <a:gd name="T8" fmla="+- 0 1728 1634"/>
                                <a:gd name="T9" fmla="*/ T8 w 94"/>
                                <a:gd name="T10" fmla="+- 0 6385 6251"/>
                                <a:gd name="T11" fmla="*/ 6385 h 135"/>
                                <a:gd name="T12" fmla="+- 0 1682 163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4"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 name="Group 186"/>
                        <wpg:cNvGrpSpPr>
                          <a:grpSpLocks/>
                        </wpg:cNvGrpSpPr>
                        <wpg:grpSpPr bwMode="auto">
                          <a:xfrm>
                            <a:off x="2062" y="6750"/>
                            <a:ext cx="1411" cy="156"/>
                            <a:chOff x="2062" y="6750"/>
                            <a:chExt cx="1411" cy="156"/>
                          </a:xfrm>
                        </wpg:grpSpPr>
                        <wps:wsp>
                          <wps:cNvPr id="511" name="Freeform 187"/>
                          <wps:cNvSpPr>
                            <a:spLocks/>
                          </wps:cNvSpPr>
                          <wps:spPr bwMode="auto">
                            <a:xfrm>
                              <a:off x="2062" y="6750"/>
                              <a:ext cx="1411" cy="156"/>
                            </a:xfrm>
                            <a:custGeom>
                              <a:avLst/>
                              <a:gdLst>
                                <a:gd name="T0" fmla="+- 0 2062 2062"/>
                                <a:gd name="T1" fmla="*/ T0 w 1411"/>
                                <a:gd name="T2" fmla="+- 0 6750 6750"/>
                                <a:gd name="T3" fmla="*/ 6750 h 156"/>
                                <a:gd name="T4" fmla="+- 0 3473 2062"/>
                                <a:gd name="T5" fmla="*/ T4 w 1411"/>
                                <a:gd name="T6" fmla="+- 0 6750 6750"/>
                                <a:gd name="T7" fmla="*/ 6750 h 156"/>
                                <a:gd name="T8" fmla="+- 0 3473 2062"/>
                                <a:gd name="T9" fmla="*/ T8 w 1411"/>
                                <a:gd name="T10" fmla="+- 0 6906 6750"/>
                                <a:gd name="T11" fmla="*/ 6906 h 156"/>
                                <a:gd name="T12" fmla="+- 0 2062 2062"/>
                                <a:gd name="T13" fmla="*/ T12 w 1411"/>
                                <a:gd name="T14" fmla="+- 0 6906 6750"/>
                                <a:gd name="T15" fmla="*/ 6906 h 156"/>
                                <a:gd name="T16" fmla="+- 0 2062 2062"/>
                                <a:gd name="T17" fmla="*/ T16 w 1411"/>
                                <a:gd name="T18" fmla="+- 0 6750 6750"/>
                                <a:gd name="T19" fmla="*/ 6750 h 156"/>
                              </a:gdLst>
                              <a:ahLst/>
                              <a:cxnLst>
                                <a:cxn ang="0">
                                  <a:pos x="T1" y="T3"/>
                                </a:cxn>
                                <a:cxn ang="0">
                                  <a:pos x="T5" y="T7"/>
                                </a:cxn>
                                <a:cxn ang="0">
                                  <a:pos x="T9" y="T11"/>
                                </a:cxn>
                                <a:cxn ang="0">
                                  <a:pos x="T13" y="T15"/>
                                </a:cxn>
                                <a:cxn ang="0">
                                  <a:pos x="T17" y="T19"/>
                                </a:cxn>
                              </a:cxnLst>
                              <a:rect l="0" t="0" r="r" b="b"/>
                              <a:pathLst>
                                <a:path w="1411" h="156">
                                  <a:moveTo>
                                    <a:pt x="0" y="0"/>
                                  </a:moveTo>
                                  <a:lnTo>
                                    <a:pt x="1411" y="0"/>
                                  </a:lnTo>
                                  <a:lnTo>
                                    <a:pt x="141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2" name="Picture 18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076" y="6771"/>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3" name="Picture 18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2741" y="6771"/>
                              <a:ext cx="73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4" name="Group 190"/>
                        <wpg:cNvGrpSpPr>
                          <a:grpSpLocks/>
                        </wpg:cNvGrpSpPr>
                        <wpg:grpSpPr bwMode="auto">
                          <a:xfrm>
                            <a:off x="5866" y="3915"/>
                            <a:ext cx="4193" cy="1872"/>
                            <a:chOff x="5866" y="3915"/>
                            <a:chExt cx="4193" cy="1872"/>
                          </a:xfrm>
                        </wpg:grpSpPr>
                        <wps:wsp>
                          <wps:cNvPr id="515" name="Freeform 191"/>
                          <wps:cNvSpPr>
                            <a:spLocks/>
                          </wps:cNvSpPr>
                          <wps:spPr bwMode="auto">
                            <a:xfrm>
                              <a:off x="5866" y="3915"/>
                              <a:ext cx="4193" cy="1872"/>
                            </a:xfrm>
                            <a:custGeom>
                              <a:avLst/>
                              <a:gdLst>
                                <a:gd name="T0" fmla="+- 0 10058 5866"/>
                                <a:gd name="T1" fmla="*/ T0 w 4193"/>
                                <a:gd name="T2" fmla="+- 0 5787 3915"/>
                                <a:gd name="T3" fmla="*/ 5787 h 1872"/>
                                <a:gd name="T4" fmla="+- 0 10058 5866"/>
                                <a:gd name="T5" fmla="*/ T4 w 4193"/>
                                <a:gd name="T6" fmla="+- 0 3915 3915"/>
                                <a:gd name="T7" fmla="*/ 3915 h 1872"/>
                                <a:gd name="T8" fmla="+- 0 5866 5866"/>
                                <a:gd name="T9" fmla="*/ T8 w 4193"/>
                                <a:gd name="T10" fmla="+- 0 3915 3915"/>
                                <a:gd name="T11" fmla="*/ 3915 h 1872"/>
                                <a:gd name="T12" fmla="+- 0 5866 5866"/>
                                <a:gd name="T13" fmla="*/ T12 w 4193"/>
                                <a:gd name="T14" fmla="+- 0 4890 3915"/>
                                <a:gd name="T15" fmla="*/ 4890 h 1872"/>
                              </a:gdLst>
                              <a:ahLst/>
                              <a:cxnLst>
                                <a:cxn ang="0">
                                  <a:pos x="T1" y="T3"/>
                                </a:cxn>
                                <a:cxn ang="0">
                                  <a:pos x="T5" y="T7"/>
                                </a:cxn>
                                <a:cxn ang="0">
                                  <a:pos x="T9" y="T11"/>
                                </a:cxn>
                                <a:cxn ang="0">
                                  <a:pos x="T13" y="T15"/>
                                </a:cxn>
                              </a:cxnLst>
                              <a:rect l="0" t="0" r="r" b="b"/>
                              <a:pathLst>
                                <a:path w="4193" h="1872">
                                  <a:moveTo>
                                    <a:pt x="4192" y="1872"/>
                                  </a:moveTo>
                                  <a:lnTo>
                                    <a:pt x="4192" y="0"/>
                                  </a:lnTo>
                                  <a:lnTo>
                                    <a:pt x="0" y="0"/>
                                  </a:lnTo>
                                  <a:lnTo>
                                    <a:pt x="0" y="97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6" name="Group 192"/>
                        <wpg:cNvGrpSpPr>
                          <a:grpSpLocks/>
                        </wpg:cNvGrpSpPr>
                        <wpg:grpSpPr bwMode="auto">
                          <a:xfrm>
                            <a:off x="5818" y="4878"/>
                            <a:ext cx="94" cy="89"/>
                            <a:chOff x="5818" y="4878"/>
                            <a:chExt cx="94" cy="89"/>
                          </a:xfrm>
                        </wpg:grpSpPr>
                        <wps:wsp>
                          <wps:cNvPr id="517" name="Freeform 193"/>
                          <wps:cNvSpPr>
                            <a:spLocks/>
                          </wps:cNvSpPr>
                          <wps:spPr bwMode="auto">
                            <a:xfrm>
                              <a:off x="5818" y="4878"/>
                              <a:ext cx="94" cy="89"/>
                            </a:xfrm>
                            <a:custGeom>
                              <a:avLst/>
                              <a:gdLst>
                                <a:gd name="T0" fmla="+- 0 5911 5818"/>
                                <a:gd name="T1" fmla="*/ T0 w 94"/>
                                <a:gd name="T2" fmla="+- 0 4878 4878"/>
                                <a:gd name="T3" fmla="*/ 4878 h 89"/>
                                <a:gd name="T4" fmla="+- 0 5818 5818"/>
                                <a:gd name="T5" fmla="*/ T4 w 94"/>
                                <a:gd name="T6" fmla="+- 0 4878 4878"/>
                                <a:gd name="T7" fmla="*/ 4878 h 89"/>
                                <a:gd name="T8" fmla="+- 0 5866 5818"/>
                                <a:gd name="T9" fmla="*/ T8 w 94"/>
                                <a:gd name="T10" fmla="+- 0 4967 4878"/>
                                <a:gd name="T11" fmla="*/ 4967 h 89"/>
                                <a:gd name="T12" fmla="+- 0 5911 5818"/>
                                <a:gd name="T13" fmla="*/ T12 w 94"/>
                                <a:gd name="T14" fmla="+- 0 4878 4878"/>
                                <a:gd name="T15" fmla="*/ 4878 h 89"/>
                              </a:gdLst>
                              <a:ahLst/>
                              <a:cxnLst>
                                <a:cxn ang="0">
                                  <a:pos x="T1" y="T3"/>
                                </a:cxn>
                                <a:cxn ang="0">
                                  <a:pos x="T5" y="T7"/>
                                </a:cxn>
                                <a:cxn ang="0">
                                  <a:pos x="T9" y="T11"/>
                                </a:cxn>
                                <a:cxn ang="0">
                                  <a:pos x="T13" y="T15"/>
                                </a:cxn>
                              </a:cxnLst>
                              <a:rect l="0" t="0" r="r" b="b"/>
                              <a:pathLst>
                                <a:path w="94" h="89">
                                  <a:moveTo>
                                    <a:pt x="93" y="0"/>
                                  </a:moveTo>
                                  <a:lnTo>
                                    <a:pt x="0" y="0"/>
                                  </a:lnTo>
                                  <a:lnTo>
                                    <a:pt x="48" y="89"/>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8" name="Picture 19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7966" y="3745"/>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9" name="Group 195"/>
                        <wpg:cNvGrpSpPr>
                          <a:grpSpLocks/>
                        </wpg:cNvGrpSpPr>
                        <wpg:grpSpPr bwMode="auto">
                          <a:xfrm>
                            <a:off x="5561" y="6467"/>
                            <a:ext cx="4498" cy="2004"/>
                            <a:chOff x="5561" y="6467"/>
                            <a:chExt cx="4498" cy="2004"/>
                          </a:xfrm>
                        </wpg:grpSpPr>
                        <wps:wsp>
                          <wps:cNvPr id="520" name="Freeform 196"/>
                          <wps:cNvSpPr>
                            <a:spLocks/>
                          </wps:cNvSpPr>
                          <wps:spPr bwMode="auto">
                            <a:xfrm>
                              <a:off x="5561" y="6467"/>
                              <a:ext cx="4498" cy="2004"/>
                            </a:xfrm>
                            <a:custGeom>
                              <a:avLst/>
                              <a:gdLst>
                                <a:gd name="T0" fmla="+- 0 10058 5561"/>
                                <a:gd name="T1" fmla="*/ T0 w 4498"/>
                                <a:gd name="T2" fmla="+- 0 6467 6467"/>
                                <a:gd name="T3" fmla="*/ 6467 h 2004"/>
                                <a:gd name="T4" fmla="+- 0 10058 5561"/>
                                <a:gd name="T5" fmla="*/ T4 w 4498"/>
                                <a:gd name="T6" fmla="+- 0 8471 6467"/>
                                <a:gd name="T7" fmla="*/ 8471 h 2004"/>
                                <a:gd name="T8" fmla="+- 0 5561 5561"/>
                                <a:gd name="T9" fmla="*/ T8 w 4498"/>
                                <a:gd name="T10" fmla="+- 0 8471 6467"/>
                                <a:gd name="T11" fmla="*/ 8471 h 2004"/>
                                <a:gd name="T12" fmla="+- 0 5561 5561"/>
                                <a:gd name="T13" fmla="*/ T12 w 4498"/>
                                <a:gd name="T14" fmla="+- 0 7074 6467"/>
                                <a:gd name="T15" fmla="*/ 7074 h 2004"/>
                              </a:gdLst>
                              <a:ahLst/>
                              <a:cxnLst>
                                <a:cxn ang="0">
                                  <a:pos x="T1" y="T3"/>
                                </a:cxn>
                                <a:cxn ang="0">
                                  <a:pos x="T5" y="T7"/>
                                </a:cxn>
                                <a:cxn ang="0">
                                  <a:pos x="T9" y="T11"/>
                                </a:cxn>
                                <a:cxn ang="0">
                                  <a:pos x="T13" y="T15"/>
                                </a:cxn>
                              </a:cxnLst>
                              <a:rect l="0" t="0" r="r" b="b"/>
                              <a:pathLst>
                                <a:path w="4498" h="2004">
                                  <a:moveTo>
                                    <a:pt x="4497" y="0"/>
                                  </a:moveTo>
                                  <a:lnTo>
                                    <a:pt x="4497" y="2004"/>
                                  </a:lnTo>
                                  <a:lnTo>
                                    <a:pt x="0" y="2004"/>
                                  </a:lnTo>
                                  <a:lnTo>
                                    <a:pt x="0" y="60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1" name="Group 197"/>
                        <wpg:cNvGrpSpPr>
                          <a:grpSpLocks/>
                        </wpg:cNvGrpSpPr>
                        <wpg:grpSpPr bwMode="auto">
                          <a:xfrm>
                            <a:off x="10013" y="6344"/>
                            <a:ext cx="92" cy="135"/>
                            <a:chOff x="10013" y="6344"/>
                            <a:chExt cx="92" cy="135"/>
                          </a:xfrm>
                        </wpg:grpSpPr>
                        <wps:wsp>
                          <wps:cNvPr id="522" name="Freeform 198"/>
                          <wps:cNvSpPr>
                            <a:spLocks/>
                          </wps:cNvSpPr>
                          <wps:spPr bwMode="auto">
                            <a:xfrm>
                              <a:off x="10013" y="6344"/>
                              <a:ext cx="92" cy="135"/>
                            </a:xfrm>
                            <a:custGeom>
                              <a:avLst/>
                              <a:gdLst>
                                <a:gd name="T0" fmla="+- 0 10058 10013"/>
                                <a:gd name="T1" fmla="*/ T0 w 92"/>
                                <a:gd name="T2" fmla="+- 0 6344 6344"/>
                                <a:gd name="T3" fmla="*/ 6344 h 135"/>
                                <a:gd name="T4" fmla="+- 0 10013 10013"/>
                                <a:gd name="T5" fmla="*/ T4 w 92"/>
                                <a:gd name="T6" fmla="+- 0 6479 6344"/>
                                <a:gd name="T7" fmla="*/ 6479 h 135"/>
                                <a:gd name="T8" fmla="+- 0 10104 10013"/>
                                <a:gd name="T9" fmla="*/ T8 w 92"/>
                                <a:gd name="T10" fmla="+- 0 6479 6344"/>
                                <a:gd name="T11" fmla="*/ 6479 h 135"/>
                                <a:gd name="T12" fmla="+- 0 10058 10013"/>
                                <a:gd name="T13" fmla="*/ T12 w 92"/>
                                <a:gd name="T14" fmla="+- 0 6344 6344"/>
                                <a:gd name="T15" fmla="*/ 6344 h 135"/>
                              </a:gdLst>
                              <a:ahLst/>
                              <a:cxnLst>
                                <a:cxn ang="0">
                                  <a:pos x="T1" y="T3"/>
                                </a:cxn>
                                <a:cxn ang="0">
                                  <a:pos x="T5" y="T7"/>
                                </a:cxn>
                                <a:cxn ang="0">
                                  <a:pos x="T9" y="T11"/>
                                </a:cxn>
                                <a:cxn ang="0">
                                  <a:pos x="T13" y="T15"/>
                                </a:cxn>
                              </a:cxnLst>
                              <a:rect l="0" t="0" r="r" b="b"/>
                              <a:pathLst>
                                <a:path w="92" h="135">
                                  <a:moveTo>
                                    <a:pt x="45" y="0"/>
                                  </a:moveTo>
                                  <a:lnTo>
                                    <a:pt x="0" y="135"/>
                                  </a:lnTo>
                                  <a:lnTo>
                                    <a:pt x="91" y="135"/>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3" name="Group 199"/>
                        <wpg:cNvGrpSpPr>
                          <a:grpSpLocks/>
                        </wpg:cNvGrpSpPr>
                        <wpg:grpSpPr bwMode="auto">
                          <a:xfrm>
                            <a:off x="7786" y="8300"/>
                            <a:ext cx="795" cy="156"/>
                            <a:chOff x="7786" y="8300"/>
                            <a:chExt cx="795" cy="156"/>
                          </a:xfrm>
                        </wpg:grpSpPr>
                        <wps:wsp>
                          <wps:cNvPr id="524" name="Freeform 200"/>
                          <wps:cNvSpPr>
                            <a:spLocks/>
                          </wps:cNvSpPr>
                          <wps:spPr bwMode="auto">
                            <a:xfrm>
                              <a:off x="7786" y="8300"/>
                              <a:ext cx="795" cy="156"/>
                            </a:xfrm>
                            <a:custGeom>
                              <a:avLst/>
                              <a:gdLst>
                                <a:gd name="T0" fmla="+- 0 7786 7786"/>
                                <a:gd name="T1" fmla="*/ T0 w 795"/>
                                <a:gd name="T2" fmla="+- 0 8300 8300"/>
                                <a:gd name="T3" fmla="*/ 8300 h 156"/>
                                <a:gd name="T4" fmla="+- 0 8580 7786"/>
                                <a:gd name="T5" fmla="*/ T4 w 795"/>
                                <a:gd name="T6" fmla="+- 0 8300 8300"/>
                                <a:gd name="T7" fmla="*/ 8300 h 156"/>
                                <a:gd name="T8" fmla="+- 0 8580 7786"/>
                                <a:gd name="T9" fmla="*/ T8 w 795"/>
                                <a:gd name="T10" fmla="+- 0 8456 8300"/>
                                <a:gd name="T11" fmla="*/ 8456 h 156"/>
                                <a:gd name="T12" fmla="+- 0 7786 7786"/>
                                <a:gd name="T13" fmla="*/ T12 w 795"/>
                                <a:gd name="T14" fmla="+- 0 8456 8300"/>
                                <a:gd name="T15" fmla="*/ 8456 h 156"/>
                                <a:gd name="T16" fmla="+- 0 7786 7786"/>
                                <a:gd name="T17" fmla="*/ T16 w 795"/>
                                <a:gd name="T18" fmla="+- 0 8300 8300"/>
                                <a:gd name="T19" fmla="*/ 830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5" name="Picture 2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7800" y="832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6" name="Group 202"/>
                        <wpg:cNvGrpSpPr>
                          <a:grpSpLocks/>
                        </wpg:cNvGrpSpPr>
                        <wpg:grpSpPr bwMode="auto">
                          <a:xfrm>
                            <a:off x="2486" y="8007"/>
                            <a:ext cx="900" cy="533"/>
                            <a:chOff x="2486" y="8007"/>
                            <a:chExt cx="900" cy="533"/>
                          </a:xfrm>
                        </wpg:grpSpPr>
                        <wps:wsp>
                          <wps:cNvPr id="527" name="Freeform 203"/>
                          <wps:cNvSpPr>
                            <a:spLocks/>
                          </wps:cNvSpPr>
                          <wps:spPr bwMode="auto">
                            <a:xfrm>
                              <a:off x="2486" y="8007"/>
                              <a:ext cx="900" cy="533"/>
                            </a:xfrm>
                            <a:custGeom>
                              <a:avLst/>
                              <a:gdLst>
                                <a:gd name="T0" fmla="+- 0 2486 2486"/>
                                <a:gd name="T1" fmla="*/ T0 w 900"/>
                                <a:gd name="T2" fmla="+- 0 8540 8007"/>
                                <a:gd name="T3" fmla="*/ 8540 h 533"/>
                                <a:gd name="T4" fmla="+- 0 3386 2486"/>
                                <a:gd name="T5" fmla="*/ T4 w 900"/>
                                <a:gd name="T6" fmla="+- 0 8540 8007"/>
                                <a:gd name="T7" fmla="*/ 8540 h 533"/>
                                <a:gd name="T8" fmla="+- 0 3386 2486"/>
                                <a:gd name="T9" fmla="*/ T8 w 900"/>
                                <a:gd name="T10" fmla="+- 0 8007 8007"/>
                                <a:gd name="T11" fmla="*/ 8007 h 533"/>
                                <a:gd name="T12" fmla="+- 0 2486 2486"/>
                                <a:gd name="T13" fmla="*/ T12 w 900"/>
                                <a:gd name="T14" fmla="+- 0 8007 8007"/>
                                <a:gd name="T15" fmla="*/ 8007 h 533"/>
                                <a:gd name="T16" fmla="+- 0 2486 2486"/>
                                <a:gd name="T17" fmla="*/ T16 w 900"/>
                                <a:gd name="T18" fmla="+- 0 8540 8007"/>
                                <a:gd name="T19" fmla="*/ 8540 h 533"/>
                              </a:gdLst>
                              <a:ahLst/>
                              <a:cxnLst>
                                <a:cxn ang="0">
                                  <a:pos x="T1" y="T3"/>
                                </a:cxn>
                                <a:cxn ang="0">
                                  <a:pos x="T5" y="T7"/>
                                </a:cxn>
                                <a:cxn ang="0">
                                  <a:pos x="T9" y="T11"/>
                                </a:cxn>
                                <a:cxn ang="0">
                                  <a:pos x="T13" y="T15"/>
                                </a:cxn>
                                <a:cxn ang="0">
                                  <a:pos x="T17" y="T19"/>
                                </a:cxn>
                              </a:cxnLst>
                              <a:rect l="0" t="0" r="r" b="b"/>
                              <a:pathLst>
                                <a:path w="900" h="533">
                                  <a:moveTo>
                                    <a:pt x="0" y="533"/>
                                  </a:moveTo>
                                  <a:lnTo>
                                    <a:pt x="900" y="533"/>
                                  </a:lnTo>
                                  <a:lnTo>
                                    <a:pt x="900" y="0"/>
                                  </a:lnTo>
                                  <a:lnTo>
                                    <a:pt x="0" y="0"/>
                                  </a:lnTo>
                                  <a:lnTo>
                                    <a:pt x="0" y="533"/>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8" name="Picture 204"/>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2590" y="8219"/>
                              <a:ext cx="69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9" name="Group 205"/>
                        <wpg:cNvGrpSpPr>
                          <a:grpSpLocks/>
                        </wpg:cNvGrpSpPr>
                        <wpg:grpSpPr bwMode="auto">
                          <a:xfrm>
                            <a:off x="2969" y="7062"/>
                            <a:ext cx="2518" cy="1743"/>
                            <a:chOff x="2969" y="7062"/>
                            <a:chExt cx="2518" cy="1743"/>
                          </a:xfrm>
                        </wpg:grpSpPr>
                        <wps:wsp>
                          <wps:cNvPr id="530" name="Freeform 206"/>
                          <wps:cNvSpPr>
                            <a:spLocks/>
                          </wps:cNvSpPr>
                          <wps:spPr bwMode="auto">
                            <a:xfrm>
                              <a:off x="2969" y="7062"/>
                              <a:ext cx="2518" cy="1743"/>
                            </a:xfrm>
                            <a:custGeom>
                              <a:avLst/>
                              <a:gdLst>
                                <a:gd name="T0" fmla="+- 0 2969 2969"/>
                                <a:gd name="T1" fmla="*/ T0 w 2518"/>
                                <a:gd name="T2" fmla="+- 0 8660 7062"/>
                                <a:gd name="T3" fmla="*/ 8660 h 1743"/>
                                <a:gd name="T4" fmla="+- 0 2971 2969"/>
                                <a:gd name="T5" fmla="*/ T4 w 2518"/>
                                <a:gd name="T6" fmla="+- 0 8672 7062"/>
                                <a:gd name="T7" fmla="*/ 8672 h 1743"/>
                                <a:gd name="T8" fmla="+- 0 2971 2969"/>
                                <a:gd name="T9" fmla="*/ T8 w 2518"/>
                                <a:gd name="T10" fmla="+- 0 8804 7062"/>
                                <a:gd name="T11" fmla="*/ 8804 h 1743"/>
                                <a:gd name="T12" fmla="+- 0 5486 2969"/>
                                <a:gd name="T13" fmla="*/ T12 w 2518"/>
                                <a:gd name="T14" fmla="+- 0 8804 7062"/>
                                <a:gd name="T15" fmla="*/ 8804 h 1743"/>
                                <a:gd name="T16" fmla="+- 0 5486 2969"/>
                                <a:gd name="T17" fmla="*/ T16 w 2518"/>
                                <a:gd name="T18" fmla="+- 0 7062 7062"/>
                                <a:gd name="T19" fmla="*/ 7062 h 1743"/>
                              </a:gdLst>
                              <a:ahLst/>
                              <a:cxnLst>
                                <a:cxn ang="0">
                                  <a:pos x="T1" y="T3"/>
                                </a:cxn>
                                <a:cxn ang="0">
                                  <a:pos x="T5" y="T7"/>
                                </a:cxn>
                                <a:cxn ang="0">
                                  <a:pos x="T9" y="T11"/>
                                </a:cxn>
                                <a:cxn ang="0">
                                  <a:pos x="T13" y="T15"/>
                                </a:cxn>
                                <a:cxn ang="0">
                                  <a:pos x="T17" y="T19"/>
                                </a:cxn>
                              </a:cxnLst>
                              <a:rect l="0" t="0" r="r" b="b"/>
                              <a:pathLst>
                                <a:path w="2518" h="1743">
                                  <a:moveTo>
                                    <a:pt x="0" y="1598"/>
                                  </a:moveTo>
                                  <a:lnTo>
                                    <a:pt x="2" y="1610"/>
                                  </a:lnTo>
                                  <a:lnTo>
                                    <a:pt x="2" y="1742"/>
                                  </a:lnTo>
                                  <a:lnTo>
                                    <a:pt x="2517" y="1742"/>
                                  </a:lnTo>
                                  <a:lnTo>
                                    <a:pt x="251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1" name="Group 207"/>
                        <wpg:cNvGrpSpPr>
                          <a:grpSpLocks/>
                        </wpg:cNvGrpSpPr>
                        <wpg:grpSpPr bwMode="auto">
                          <a:xfrm>
                            <a:off x="2926" y="8540"/>
                            <a:ext cx="89" cy="142"/>
                            <a:chOff x="2926" y="8540"/>
                            <a:chExt cx="89" cy="142"/>
                          </a:xfrm>
                        </wpg:grpSpPr>
                        <wps:wsp>
                          <wps:cNvPr id="532" name="Freeform 208"/>
                          <wps:cNvSpPr>
                            <a:spLocks/>
                          </wps:cNvSpPr>
                          <wps:spPr bwMode="auto">
                            <a:xfrm>
                              <a:off x="2926" y="8540"/>
                              <a:ext cx="89" cy="142"/>
                            </a:xfrm>
                            <a:custGeom>
                              <a:avLst/>
                              <a:gdLst>
                                <a:gd name="T0" fmla="+- 0 2938 2926"/>
                                <a:gd name="T1" fmla="*/ T0 w 89"/>
                                <a:gd name="T2" fmla="+- 0 8540 8540"/>
                                <a:gd name="T3" fmla="*/ 8540 h 142"/>
                                <a:gd name="T4" fmla="+- 0 2926 2926"/>
                                <a:gd name="T5" fmla="*/ T4 w 89"/>
                                <a:gd name="T6" fmla="+- 0 8682 8540"/>
                                <a:gd name="T7" fmla="*/ 8682 h 142"/>
                                <a:gd name="T8" fmla="+- 0 3014 2926"/>
                                <a:gd name="T9" fmla="*/ T8 w 89"/>
                                <a:gd name="T10" fmla="+- 0 8660 8540"/>
                                <a:gd name="T11" fmla="*/ 8660 h 142"/>
                                <a:gd name="T12" fmla="+- 0 2938 2926"/>
                                <a:gd name="T13" fmla="*/ T12 w 89"/>
                                <a:gd name="T14" fmla="+- 0 8540 8540"/>
                                <a:gd name="T15" fmla="*/ 8540 h 142"/>
                              </a:gdLst>
                              <a:ahLst/>
                              <a:cxnLst>
                                <a:cxn ang="0">
                                  <a:pos x="T1" y="T3"/>
                                </a:cxn>
                                <a:cxn ang="0">
                                  <a:pos x="T5" y="T7"/>
                                </a:cxn>
                                <a:cxn ang="0">
                                  <a:pos x="T9" y="T11"/>
                                </a:cxn>
                                <a:cxn ang="0">
                                  <a:pos x="T13" y="T15"/>
                                </a:cxn>
                              </a:cxnLst>
                              <a:rect l="0" t="0" r="r" b="b"/>
                              <a:pathLst>
                                <a:path w="89" h="142">
                                  <a:moveTo>
                                    <a:pt x="12" y="0"/>
                                  </a:moveTo>
                                  <a:lnTo>
                                    <a:pt x="0" y="142"/>
                                  </a:lnTo>
                                  <a:lnTo>
                                    <a:pt x="88" y="12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3" name="Group 209"/>
                        <wpg:cNvGrpSpPr>
                          <a:grpSpLocks/>
                        </wpg:cNvGrpSpPr>
                        <wpg:grpSpPr bwMode="auto">
                          <a:xfrm>
                            <a:off x="3559" y="8634"/>
                            <a:ext cx="1412" cy="159"/>
                            <a:chOff x="3559" y="8634"/>
                            <a:chExt cx="1412" cy="159"/>
                          </a:xfrm>
                        </wpg:grpSpPr>
                        <wps:wsp>
                          <wps:cNvPr id="534" name="Freeform 210"/>
                          <wps:cNvSpPr>
                            <a:spLocks/>
                          </wps:cNvSpPr>
                          <wps:spPr bwMode="auto">
                            <a:xfrm>
                              <a:off x="3559" y="8634"/>
                              <a:ext cx="1412" cy="159"/>
                            </a:xfrm>
                            <a:custGeom>
                              <a:avLst/>
                              <a:gdLst>
                                <a:gd name="T0" fmla="+- 0 3559 3559"/>
                                <a:gd name="T1" fmla="*/ T0 w 1412"/>
                                <a:gd name="T2" fmla="+- 0 8634 8634"/>
                                <a:gd name="T3" fmla="*/ 8634 h 159"/>
                                <a:gd name="T4" fmla="+- 0 4970 3559"/>
                                <a:gd name="T5" fmla="*/ T4 w 1412"/>
                                <a:gd name="T6" fmla="+- 0 8634 8634"/>
                                <a:gd name="T7" fmla="*/ 8634 h 159"/>
                                <a:gd name="T8" fmla="+- 0 4970 3559"/>
                                <a:gd name="T9" fmla="*/ T8 w 1412"/>
                                <a:gd name="T10" fmla="+- 0 8792 8634"/>
                                <a:gd name="T11" fmla="*/ 8792 h 159"/>
                                <a:gd name="T12" fmla="+- 0 3559 3559"/>
                                <a:gd name="T13" fmla="*/ T12 w 1412"/>
                                <a:gd name="T14" fmla="+- 0 8792 8634"/>
                                <a:gd name="T15" fmla="*/ 8792 h 159"/>
                                <a:gd name="T16" fmla="+- 0 3559 3559"/>
                                <a:gd name="T17" fmla="*/ T16 w 1412"/>
                                <a:gd name="T18" fmla="+- 0 8634 8634"/>
                                <a:gd name="T19" fmla="*/ 8634 h 159"/>
                              </a:gdLst>
                              <a:ahLst/>
                              <a:cxnLst>
                                <a:cxn ang="0">
                                  <a:pos x="T1" y="T3"/>
                                </a:cxn>
                                <a:cxn ang="0">
                                  <a:pos x="T5" y="T7"/>
                                </a:cxn>
                                <a:cxn ang="0">
                                  <a:pos x="T9" y="T11"/>
                                </a:cxn>
                                <a:cxn ang="0">
                                  <a:pos x="T13" y="T15"/>
                                </a:cxn>
                                <a:cxn ang="0">
                                  <a:pos x="T17" y="T19"/>
                                </a:cxn>
                              </a:cxnLst>
                              <a:rect l="0" t="0" r="r" b="b"/>
                              <a:pathLst>
                                <a:path w="1412" h="159">
                                  <a:moveTo>
                                    <a:pt x="0" y="0"/>
                                  </a:moveTo>
                                  <a:lnTo>
                                    <a:pt x="1411" y="0"/>
                                  </a:lnTo>
                                  <a:lnTo>
                                    <a:pt x="141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35" name="Picture 21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3576" y="8658"/>
                              <a:ext cx="61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6" name="Picture 21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4238" y="8658"/>
                              <a:ext cx="73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37" name="Group 213"/>
                        <wpg:cNvGrpSpPr>
                          <a:grpSpLocks/>
                        </wpg:cNvGrpSpPr>
                        <wpg:grpSpPr bwMode="auto">
                          <a:xfrm>
                            <a:off x="3514" y="7035"/>
                            <a:ext cx="1868" cy="1527"/>
                            <a:chOff x="3514" y="7035"/>
                            <a:chExt cx="1868" cy="1527"/>
                          </a:xfrm>
                        </wpg:grpSpPr>
                        <wps:wsp>
                          <wps:cNvPr id="538" name="Freeform 214"/>
                          <wps:cNvSpPr>
                            <a:spLocks/>
                          </wps:cNvSpPr>
                          <wps:spPr bwMode="auto">
                            <a:xfrm>
                              <a:off x="3514" y="7035"/>
                              <a:ext cx="1868" cy="1527"/>
                            </a:xfrm>
                            <a:custGeom>
                              <a:avLst/>
                              <a:gdLst>
                                <a:gd name="T0" fmla="+- 0 3514 3514"/>
                                <a:gd name="T1" fmla="*/ T0 w 1868"/>
                                <a:gd name="T2" fmla="+- 0 8562 7035"/>
                                <a:gd name="T3" fmla="*/ 8562 h 1527"/>
                                <a:gd name="T4" fmla="+- 0 5381 3514"/>
                                <a:gd name="T5" fmla="*/ T4 w 1868"/>
                                <a:gd name="T6" fmla="+- 0 8562 7035"/>
                                <a:gd name="T7" fmla="*/ 8562 h 1527"/>
                                <a:gd name="T8" fmla="+- 0 5381 3514"/>
                                <a:gd name="T9" fmla="*/ T8 w 1868"/>
                                <a:gd name="T10" fmla="+- 0 7035 7035"/>
                                <a:gd name="T11" fmla="*/ 7035 h 1527"/>
                              </a:gdLst>
                              <a:ahLst/>
                              <a:cxnLst>
                                <a:cxn ang="0">
                                  <a:pos x="T1" y="T3"/>
                                </a:cxn>
                                <a:cxn ang="0">
                                  <a:pos x="T5" y="T7"/>
                                </a:cxn>
                                <a:cxn ang="0">
                                  <a:pos x="T9" y="T11"/>
                                </a:cxn>
                              </a:cxnLst>
                              <a:rect l="0" t="0" r="r" b="b"/>
                              <a:pathLst>
                                <a:path w="1868" h="1527">
                                  <a:moveTo>
                                    <a:pt x="0" y="1527"/>
                                  </a:moveTo>
                                  <a:lnTo>
                                    <a:pt x="1867" y="1527"/>
                                  </a:lnTo>
                                  <a:lnTo>
                                    <a:pt x="186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9" name="Group 215"/>
                        <wpg:cNvGrpSpPr>
                          <a:grpSpLocks/>
                        </wpg:cNvGrpSpPr>
                        <wpg:grpSpPr bwMode="auto">
                          <a:xfrm>
                            <a:off x="3386" y="8519"/>
                            <a:ext cx="140" cy="89"/>
                            <a:chOff x="3386" y="8519"/>
                            <a:chExt cx="140" cy="89"/>
                          </a:xfrm>
                        </wpg:grpSpPr>
                        <wps:wsp>
                          <wps:cNvPr id="540" name="Freeform 216"/>
                          <wps:cNvSpPr>
                            <a:spLocks/>
                          </wps:cNvSpPr>
                          <wps:spPr bwMode="auto">
                            <a:xfrm>
                              <a:off x="3386" y="8519"/>
                              <a:ext cx="140" cy="89"/>
                            </a:xfrm>
                            <a:custGeom>
                              <a:avLst/>
                              <a:gdLst>
                                <a:gd name="T0" fmla="+- 0 3526 3386"/>
                                <a:gd name="T1" fmla="*/ T0 w 140"/>
                                <a:gd name="T2" fmla="+- 0 8519 8519"/>
                                <a:gd name="T3" fmla="*/ 8519 h 89"/>
                                <a:gd name="T4" fmla="+- 0 3386 3386"/>
                                <a:gd name="T5" fmla="*/ T4 w 140"/>
                                <a:gd name="T6" fmla="+- 0 8562 8519"/>
                                <a:gd name="T7" fmla="*/ 8562 h 89"/>
                                <a:gd name="T8" fmla="+- 0 3526 3386"/>
                                <a:gd name="T9" fmla="*/ T8 w 140"/>
                                <a:gd name="T10" fmla="+- 0 8607 8519"/>
                                <a:gd name="T11" fmla="*/ 8607 h 89"/>
                                <a:gd name="T12" fmla="+- 0 3526 3386"/>
                                <a:gd name="T13" fmla="*/ T12 w 140"/>
                                <a:gd name="T14" fmla="+- 0 8519 8519"/>
                                <a:gd name="T15" fmla="*/ 8519 h 89"/>
                              </a:gdLst>
                              <a:ahLst/>
                              <a:cxnLst>
                                <a:cxn ang="0">
                                  <a:pos x="T1" y="T3"/>
                                </a:cxn>
                                <a:cxn ang="0">
                                  <a:pos x="T5" y="T7"/>
                                </a:cxn>
                                <a:cxn ang="0">
                                  <a:pos x="T9" y="T11"/>
                                </a:cxn>
                                <a:cxn ang="0">
                                  <a:pos x="T13" y="T15"/>
                                </a:cxn>
                              </a:cxnLst>
                              <a:rect l="0" t="0" r="r" b="b"/>
                              <a:pathLst>
                                <a:path w="140" h="89">
                                  <a:moveTo>
                                    <a:pt x="140" y="0"/>
                                  </a:moveTo>
                                  <a:lnTo>
                                    <a:pt x="0" y="43"/>
                                  </a:lnTo>
                                  <a:lnTo>
                                    <a:pt x="140" y="88"/>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1" name="Group 217"/>
                        <wpg:cNvGrpSpPr>
                          <a:grpSpLocks/>
                        </wpg:cNvGrpSpPr>
                        <wpg:grpSpPr bwMode="auto">
                          <a:xfrm>
                            <a:off x="4061" y="8391"/>
                            <a:ext cx="1092" cy="156"/>
                            <a:chOff x="4061" y="8391"/>
                            <a:chExt cx="1092" cy="156"/>
                          </a:xfrm>
                        </wpg:grpSpPr>
                        <wps:wsp>
                          <wps:cNvPr id="542" name="Freeform 218"/>
                          <wps:cNvSpPr>
                            <a:spLocks/>
                          </wps:cNvSpPr>
                          <wps:spPr bwMode="auto">
                            <a:xfrm>
                              <a:off x="4061" y="8391"/>
                              <a:ext cx="1092" cy="156"/>
                            </a:xfrm>
                            <a:custGeom>
                              <a:avLst/>
                              <a:gdLst>
                                <a:gd name="T0" fmla="+- 0 4061 4061"/>
                                <a:gd name="T1" fmla="*/ T0 w 1092"/>
                                <a:gd name="T2" fmla="+- 0 8391 8391"/>
                                <a:gd name="T3" fmla="*/ 8391 h 156"/>
                                <a:gd name="T4" fmla="+- 0 5153 4061"/>
                                <a:gd name="T5" fmla="*/ T4 w 1092"/>
                                <a:gd name="T6" fmla="+- 0 8391 8391"/>
                                <a:gd name="T7" fmla="*/ 8391 h 156"/>
                                <a:gd name="T8" fmla="+- 0 5153 4061"/>
                                <a:gd name="T9" fmla="*/ T8 w 1092"/>
                                <a:gd name="T10" fmla="+- 0 8547 8391"/>
                                <a:gd name="T11" fmla="*/ 8547 h 156"/>
                                <a:gd name="T12" fmla="+- 0 4061 4061"/>
                                <a:gd name="T13" fmla="*/ T12 w 1092"/>
                                <a:gd name="T14" fmla="+- 0 8547 8391"/>
                                <a:gd name="T15" fmla="*/ 8547 h 156"/>
                                <a:gd name="T16" fmla="+- 0 4061 4061"/>
                                <a:gd name="T17" fmla="*/ T16 w 1092"/>
                                <a:gd name="T18" fmla="+- 0 8391 8391"/>
                                <a:gd name="T19" fmla="*/ 8391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3" name="Picture 2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4075" y="8415"/>
                              <a:ext cx="107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44" name="Group 220"/>
                        <wpg:cNvGrpSpPr>
                          <a:grpSpLocks/>
                        </wpg:cNvGrpSpPr>
                        <wpg:grpSpPr bwMode="auto">
                          <a:xfrm>
                            <a:off x="3514" y="7016"/>
                            <a:ext cx="1812" cy="1340"/>
                            <a:chOff x="3514" y="7016"/>
                            <a:chExt cx="1812" cy="1340"/>
                          </a:xfrm>
                        </wpg:grpSpPr>
                        <wps:wsp>
                          <wps:cNvPr id="545" name="Freeform 221"/>
                          <wps:cNvSpPr>
                            <a:spLocks/>
                          </wps:cNvSpPr>
                          <wps:spPr bwMode="auto">
                            <a:xfrm>
                              <a:off x="3514" y="7016"/>
                              <a:ext cx="1812" cy="1340"/>
                            </a:xfrm>
                            <a:custGeom>
                              <a:avLst/>
                              <a:gdLst>
                                <a:gd name="T0" fmla="+- 0 3514 3514"/>
                                <a:gd name="T1" fmla="*/ T0 w 1812"/>
                                <a:gd name="T2" fmla="+- 0 8355 7016"/>
                                <a:gd name="T3" fmla="*/ 8355 h 1340"/>
                                <a:gd name="T4" fmla="+- 0 5326 3514"/>
                                <a:gd name="T5" fmla="*/ T4 w 1812"/>
                                <a:gd name="T6" fmla="+- 0 8355 7016"/>
                                <a:gd name="T7" fmla="*/ 8355 h 1340"/>
                                <a:gd name="T8" fmla="+- 0 5326 3514"/>
                                <a:gd name="T9" fmla="*/ T8 w 1812"/>
                                <a:gd name="T10" fmla="+- 0 7016 7016"/>
                                <a:gd name="T11" fmla="*/ 7016 h 1340"/>
                              </a:gdLst>
                              <a:ahLst/>
                              <a:cxnLst>
                                <a:cxn ang="0">
                                  <a:pos x="T1" y="T3"/>
                                </a:cxn>
                                <a:cxn ang="0">
                                  <a:pos x="T5" y="T7"/>
                                </a:cxn>
                                <a:cxn ang="0">
                                  <a:pos x="T9" y="T11"/>
                                </a:cxn>
                              </a:cxnLst>
                              <a:rect l="0" t="0" r="r" b="b"/>
                              <a:pathLst>
                                <a:path w="1812" h="1340">
                                  <a:moveTo>
                                    <a:pt x="0" y="1339"/>
                                  </a:moveTo>
                                  <a:lnTo>
                                    <a:pt x="1812" y="1339"/>
                                  </a:lnTo>
                                  <a:lnTo>
                                    <a:pt x="1812"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6" name="Group 222"/>
                        <wpg:cNvGrpSpPr>
                          <a:grpSpLocks/>
                        </wpg:cNvGrpSpPr>
                        <wpg:grpSpPr bwMode="auto">
                          <a:xfrm>
                            <a:off x="3386" y="8310"/>
                            <a:ext cx="140" cy="89"/>
                            <a:chOff x="3386" y="8310"/>
                            <a:chExt cx="140" cy="89"/>
                          </a:xfrm>
                        </wpg:grpSpPr>
                        <wps:wsp>
                          <wps:cNvPr id="547" name="Freeform 223"/>
                          <wps:cNvSpPr>
                            <a:spLocks/>
                          </wps:cNvSpPr>
                          <wps:spPr bwMode="auto">
                            <a:xfrm>
                              <a:off x="3386" y="8310"/>
                              <a:ext cx="140" cy="89"/>
                            </a:xfrm>
                            <a:custGeom>
                              <a:avLst/>
                              <a:gdLst>
                                <a:gd name="T0" fmla="+- 0 3526 3386"/>
                                <a:gd name="T1" fmla="*/ T0 w 140"/>
                                <a:gd name="T2" fmla="+- 0 8310 8310"/>
                                <a:gd name="T3" fmla="*/ 8310 h 89"/>
                                <a:gd name="T4" fmla="+- 0 3386 3386"/>
                                <a:gd name="T5" fmla="*/ T4 w 140"/>
                                <a:gd name="T6" fmla="+- 0 8355 8310"/>
                                <a:gd name="T7" fmla="*/ 8355 h 89"/>
                                <a:gd name="T8" fmla="+- 0 3526 3386"/>
                                <a:gd name="T9" fmla="*/ T8 w 140"/>
                                <a:gd name="T10" fmla="+- 0 8399 8310"/>
                                <a:gd name="T11" fmla="*/ 8399 h 89"/>
                                <a:gd name="T12" fmla="+- 0 3526 3386"/>
                                <a:gd name="T13" fmla="*/ T12 w 140"/>
                                <a:gd name="T14" fmla="+- 0 8310 8310"/>
                                <a:gd name="T15" fmla="*/ 8310 h 89"/>
                              </a:gdLst>
                              <a:ahLst/>
                              <a:cxnLst>
                                <a:cxn ang="0">
                                  <a:pos x="T1" y="T3"/>
                                </a:cxn>
                                <a:cxn ang="0">
                                  <a:pos x="T5" y="T7"/>
                                </a:cxn>
                                <a:cxn ang="0">
                                  <a:pos x="T9" y="T11"/>
                                </a:cxn>
                                <a:cxn ang="0">
                                  <a:pos x="T13" y="T15"/>
                                </a:cxn>
                              </a:cxnLst>
                              <a:rect l="0" t="0" r="r" b="b"/>
                              <a:pathLst>
                                <a:path w="140" h="89">
                                  <a:moveTo>
                                    <a:pt x="140" y="0"/>
                                  </a:moveTo>
                                  <a:lnTo>
                                    <a:pt x="0" y="45"/>
                                  </a:lnTo>
                                  <a:lnTo>
                                    <a:pt x="140" y="89"/>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8" name="Group 224"/>
                        <wpg:cNvGrpSpPr>
                          <a:grpSpLocks/>
                        </wpg:cNvGrpSpPr>
                        <wpg:grpSpPr bwMode="auto">
                          <a:xfrm>
                            <a:off x="4020" y="8183"/>
                            <a:ext cx="1001" cy="159"/>
                            <a:chOff x="4020" y="8183"/>
                            <a:chExt cx="1001" cy="159"/>
                          </a:xfrm>
                        </wpg:grpSpPr>
                        <wps:wsp>
                          <wps:cNvPr id="549" name="Freeform 225"/>
                          <wps:cNvSpPr>
                            <a:spLocks/>
                          </wps:cNvSpPr>
                          <wps:spPr bwMode="auto">
                            <a:xfrm>
                              <a:off x="4020" y="8183"/>
                              <a:ext cx="1001" cy="159"/>
                            </a:xfrm>
                            <a:custGeom>
                              <a:avLst/>
                              <a:gdLst>
                                <a:gd name="T0" fmla="+- 0 4020 4020"/>
                                <a:gd name="T1" fmla="*/ T0 w 1001"/>
                                <a:gd name="T2" fmla="+- 0 8183 8183"/>
                                <a:gd name="T3" fmla="*/ 8183 h 159"/>
                                <a:gd name="T4" fmla="+- 0 5021 4020"/>
                                <a:gd name="T5" fmla="*/ T4 w 1001"/>
                                <a:gd name="T6" fmla="+- 0 8183 8183"/>
                                <a:gd name="T7" fmla="*/ 8183 h 159"/>
                                <a:gd name="T8" fmla="+- 0 5021 4020"/>
                                <a:gd name="T9" fmla="*/ T8 w 1001"/>
                                <a:gd name="T10" fmla="+- 0 8341 8183"/>
                                <a:gd name="T11" fmla="*/ 8341 h 159"/>
                                <a:gd name="T12" fmla="+- 0 4020 4020"/>
                                <a:gd name="T13" fmla="*/ T12 w 1001"/>
                                <a:gd name="T14" fmla="+- 0 8341 8183"/>
                                <a:gd name="T15" fmla="*/ 8341 h 159"/>
                                <a:gd name="T16" fmla="+- 0 4020 4020"/>
                                <a:gd name="T17" fmla="*/ T16 w 1001"/>
                                <a:gd name="T18" fmla="+- 0 8183 8183"/>
                                <a:gd name="T19" fmla="*/ 8183 h 159"/>
                              </a:gdLst>
                              <a:ahLst/>
                              <a:cxnLst>
                                <a:cxn ang="0">
                                  <a:pos x="T1" y="T3"/>
                                </a:cxn>
                                <a:cxn ang="0">
                                  <a:pos x="T5" y="T7"/>
                                </a:cxn>
                                <a:cxn ang="0">
                                  <a:pos x="T9" y="T11"/>
                                </a:cxn>
                                <a:cxn ang="0">
                                  <a:pos x="T13" y="T15"/>
                                </a:cxn>
                                <a:cxn ang="0">
                                  <a:pos x="T17" y="T19"/>
                                </a:cxn>
                              </a:cxnLst>
                              <a:rect l="0" t="0" r="r" b="b"/>
                              <a:pathLst>
                                <a:path w="1001" h="159">
                                  <a:moveTo>
                                    <a:pt x="0" y="0"/>
                                  </a:moveTo>
                                  <a:lnTo>
                                    <a:pt x="1001" y="0"/>
                                  </a:lnTo>
                                  <a:lnTo>
                                    <a:pt x="100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0" name="Picture 2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4034" y="8207"/>
                              <a:ext cx="98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1" name="Group 227"/>
                        <wpg:cNvGrpSpPr>
                          <a:grpSpLocks/>
                        </wpg:cNvGrpSpPr>
                        <wpg:grpSpPr bwMode="auto">
                          <a:xfrm>
                            <a:off x="2522" y="7153"/>
                            <a:ext cx="2487" cy="855"/>
                            <a:chOff x="2522" y="7153"/>
                            <a:chExt cx="2487" cy="855"/>
                          </a:xfrm>
                        </wpg:grpSpPr>
                        <wps:wsp>
                          <wps:cNvPr id="552" name="Freeform 228"/>
                          <wps:cNvSpPr>
                            <a:spLocks/>
                          </wps:cNvSpPr>
                          <wps:spPr bwMode="auto">
                            <a:xfrm>
                              <a:off x="2522" y="7153"/>
                              <a:ext cx="2487" cy="855"/>
                            </a:xfrm>
                            <a:custGeom>
                              <a:avLst/>
                              <a:gdLst>
                                <a:gd name="T0" fmla="+- 0 2522 2522"/>
                                <a:gd name="T1" fmla="*/ T0 w 2487"/>
                                <a:gd name="T2" fmla="+- 0 8007 7153"/>
                                <a:gd name="T3" fmla="*/ 8007 h 855"/>
                                <a:gd name="T4" fmla="+- 0 2522 2522"/>
                                <a:gd name="T5" fmla="*/ T4 w 2487"/>
                                <a:gd name="T6" fmla="+- 0 7153 7153"/>
                                <a:gd name="T7" fmla="*/ 7153 h 855"/>
                                <a:gd name="T8" fmla="+- 0 5009 2522"/>
                                <a:gd name="T9" fmla="*/ T8 w 2487"/>
                                <a:gd name="T10" fmla="+- 0 7153 7153"/>
                                <a:gd name="T11" fmla="*/ 7153 h 855"/>
                              </a:gdLst>
                              <a:ahLst/>
                              <a:cxnLst>
                                <a:cxn ang="0">
                                  <a:pos x="T1" y="T3"/>
                                </a:cxn>
                                <a:cxn ang="0">
                                  <a:pos x="T5" y="T7"/>
                                </a:cxn>
                                <a:cxn ang="0">
                                  <a:pos x="T9" y="T11"/>
                                </a:cxn>
                              </a:cxnLst>
                              <a:rect l="0" t="0" r="r" b="b"/>
                              <a:pathLst>
                                <a:path w="2487" h="855">
                                  <a:moveTo>
                                    <a:pt x="0" y="854"/>
                                  </a:moveTo>
                                  <a:lnTo>
                                    <a:pt x="0" y="0"/>
                                  </a:lnTo>
                                  <a:lnTo>
                                    <a:pt x="248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3" name="Group 229"/>
                        <wpg:cNvGrpSpPr>
                          <a:grpSpLocks/>
                        </wpg:cNvGrpSpPr>
                        <wpg:grpSpPr bwMode="auto">
                          <a:xfrm>
                            <a:off x="4997" y="7107"/>
                            <a:ext cx="92" cy="89"/>
                            <a:chOff x="4997" y="7107"/>
                            <a:chExt cx="92" cy="89"/>
                          </a:xfrm>
                        </wpg:grpSpPr>
                        <wps:wsp>
                          <wps:cNvPr id="554" name="Freeform 230"/>
                          <wps:cNvSpPr>
                            <a:spLocks/>
                          </wps:cNvSpPr>
                          <wps:spPr bwMode="auto">
                            <a:xfrm>
                              <a:off x="4997" y="7107"/>
                              <a:ext cx="92" cy="89"/>
                            </a:xfrm>
                            <a:custGeom>
                              <a:avLst/>
                              <a:gdLst>
                                <a:gd name="T0" fmla="+- 0 4997 4997"/>
                                <a:gd name="T1" fmla="*/ T0 w 92"/>
                                <a:gd name="T2" fmla="+- 0 7107 7107"/>
                                <a:gd name="T3" fmla="*/ 7107 h 89"/>
                                <a:gd name="T4" fmla="+- 0 4997 4997"/>
                                <a:gd name="T5" fmla="*/ T4 w 92"/>
                                <a:gd name="T6" fmla="+- 0 7196 7107"/>
                                <a:gd name="T7" fmla="*/ 7196 h 89"/>
                                <a:gd name="T8" fmla="+- 0 5088 4997"/>
                                <a:gd name="T9" fmla="*/ T8 w 92"/>
                                <a:gd name="T10" fmla="+- 0 7153 7107"/>
                                <a:gd name="T11" fmla="*/ 7153 h 89"/>
                                <a:gd name="T12" fmla="+- 0 4997 4997"/>
                                <a:gd name="T13" fmla="*/ T12 w 92"/>
                                <a:gd name="T14" fmla="+- 0 7107 7107"/>
                                <a:gd name="T15" fmla="*/ 7107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5" name="Group 231"/>
                        <wpg:cNvGrpSpPr>
                          <a:grpSpLocks/>
                        </wpg:cNvGrpSpPr>
                        <wpg:grpSpPr bwMode="auto">
                          <a:xfrm>
                            <a:off x="2822" y="6966"/>
                            <a:ext cx="819" cy="159"/>
                            <a:chOff x="2822" y="6966"/>
                            <a:chExt cx="819" cy="159"/>
                          </a:xfrm>
                        </wpg:grpSpPr>
                        <wps:wsp>
                          <wps:cNvPr id="556" name="Freeform 232"/>
                          <wps:cNvSpPr>
                            <a:spLocks/>
                          </wps:cNvSpPr>
                          <wps:spPr bwMode="auto">
                            <a:xfrm>
                              <a:off x="2822" y="6966"/>
                              <a:ext cx="819" cy="159"/>
                            </a:xfrm>
                            <a:custGeom>
                              <a:avLst/>
                              <a:gdLst>
                                <a:gd name="T0" fmla="+- 0 2822 2822"/>
                                <a:gd name="T1" fmla="*/ T0 w 819"/>
                                <a:gd name="T2" fmla="+- 0 6966 6966"/>
                                <a:gd name="T3" fmla="*/ 6966 h 159"/>
                                <a:gd name="T4" fmla="+- 0 3641 2822"/>
                                <a:gd name="T5" fmla="*/ T4 w 819"/>
                                <a:gd name="T6" fmla="+- 0 6966 6966"/>
                                <a:gd name="T7" fmla="*/ 6966 h 159"/>
                                <a:gd name="T8" fmla="+- 0 3641 2822"/>
                                <a:gd name="T9" fmla="*/ T8 w 819"/>
                                <a:gd name="T10" fmla="+- 0 7124 6966"/>
                                <a:gd name="T11" fmla="*/ 7124 h 159"/>
                                <a:gd name="T12" fmla="+- 0 2822 2822"/>
                                <a:gd name="T13" fmla="*/ T12 w 819"/>
                                <a:gd name="T14" fmla="+- 0 7124 6966"/>
                                <a:gd name="T15" fmla="*/ 7124 h 159"/>
                                <a:gd name="T16" fmla="+- 0 2822 2822"/>
                                <a:gd name="T17" fmla="*/ T16 w 819"/>
                                <a:gd name="T18" fmla="+- 0 6966 6966"/>
                                <a:gd name="T19" fmla="*/ 6966 h 159"/>
                              </a:gdLst>
                              <a:ahLst/>
                              <a:cxnLst>
                                <a:cxn ang="0">
                                  <a:pos x="T1" y="T3"/>
                                </a:cxn>
                                <a:cxn ang="0">
                                  <a:pos x="T5" y="T7"/>
                                </a:cxn>
                                <a:cxn ang="0">
                                  <a:pos x="T9" y="T11"/>
                                </a:cxn>
                                <a:cxn ang="0">
                                  <a:pos x="T13" y="T15"/>
                                </a:cxn>
                                <a:cxn ang="0">
                                  <a:pos x="T17" y="T19"/>
                                </a:cxn>
                              </a:cxnLst>
                              <a:rect l="0" t="0" r="r" b="b"/>
                              <a:pathLst>
                                <a:path w="819" h="159">
                                  <a:moveTo>
                                    <a:pt x="0" y="0"/>
                                  </a:moveTo>
                                  <a:lnTo>
                                    <a:pt x="819" y="0"/>
                                  </a:lnTo>
                                  <a:lnTo>
                                    <a:pt x="819"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7" name="Picture 23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2839" y="6990"/>
                              <a:ext cx="8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8" name="Group 234"/>
                        <wpg:cNvGrpSpPr>
                          <a:grpSpLocks/>
                        </wpg:cNvGrpSpPr>
                        <wpg:grpSpPr bwMode="auto">
                          <a:xfrm>
                            <a:off x="2698" y="7407"/>
                            <a:ext cx="2312" cy="624"/>
                            <a:chOff x="2698" y="7407"/>
                            <a:chExt cx="2312" cy="624"/>
                          </a:xfrm>
                        </wpg:grpSpPr>
                        <wps:wsp>
                          <wps:cNvPr id="559" name="Freeform 235"/>
                          <wps:cNvSpPr>
                            <a:spLocks/>
                          </wps:cNvSpPr>
                          <wps:spPr bwMode="auto">
                            <a:xfrm>
                              <a:off x="2698" y="7407"/>
                              <a:ext cx="2312" cy="624"/>
                            </a:xfrm>
                            <a:custGeom>
                              <a:avLst/>
                              <a:gdLst>
                                <a:gd name="T0" fmla="+- 0 2698 2698"/>
                                <a:gd name="T1" fmla="*/ T0 w 2312"/>
                                <a:gd name="T2" fmla="+- 0 8031 7407"/>
                                <a:gd name="T3" fmla="*/ 8031 h 624"/>
                                <a:gd name="T4" fmla="+- 0 2698 2698"/>
                                <a:gd name="T5" fmla="*/ T4 w 2312"/>
                                <a:gd name="T6" fmla="+- 0 7407 7407"/>
                                <a:gd name="T7" fmla="*/ 7407 h 624"/>
                                <a:gd name="T8" fmla="+- 0 5009 2698"/>
                                <a:gd name="T9" fmla="*/ T8 w 2312"/>
                                <a:gd name="T10" fmla="+- 0 7407 7407"/>
                                <a:gd name="T11" fmla="*/ 7407 h 624"/>
                              </a:gdLst>
                              <a:ahLst/>
                              <a:cxnLst>
                                <a:cxn ang="0">
                                  <a:pos x="T1" y="T3"/>
                                </a:cxn>
                                <a:cxn ang="0">
                                  <a:pos x="T5" y="T7"/>
                                </a:cxn>
                                <a:cxn ang="0">
                                  <a:pos x="T9" y="T11"/>
                                </a:cxn>
                              </a:cxnLst>
                              <a:rect l="0" t="0" r="r" b="b"/>
                              <a:pathLst>
                                <a:path w="2312" h="624">
                                  <a:moveTo>
                                    <a:pt x="0" y="624"/>
                                  </a:moveTo>
                                  <a:lnTo>
                                    <a:pt x="0" y="0"/>
                                  </a:lnTo>
                                  <a:lnTo>
                                    <a:pt x="231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0" name="Group 236"/>
                        <wpg:cNvGrpSpPr>
                          <a:grpSpLocks/>
                        </wpg:cNvGrpSpPr>
                        <wpg:grpSpPr bwMode="auto">
                          <a:xfrm>
                            <a:off x="4997" y="7362"/>
                            <a:ext cx="92" cy="89"/>
                            <a:chOff x="4997" y="7362"/>
                            <a:chExt cx="92" cy="89"/>
                          </a:xfrm>
                        </wpg:grpSpPr>
                        <wps:wsp>
                          <wps:cNvPr id="561" name="Freeform 237"/>
                          <wps:cNvSpPr>
                            <a:spLocks/>
                          </wps:cNvSpPr>
                          <wps:spPr bwMode="auto">
                            <a:xfrm>
                              <a:off x="4997" y="7362"/>
                              <a:ext cx="92" cy="89"/>
                            </a:xfrm>
                            <a:custGeom>
                              <a:avLst/>
                              <a:gdLst>
                                <a:gd name="T0" fmla="+- 0 4997 4997"/>
                                <a:gd name="T1" fmla="*/ T0 w 92"/>
                                <a:gd name="T2" fmla="+- 0 7362 7362"/>
                                <a:gd name="T3" fmla="*/ 7362 h 89"/>
                                <a:gd name="T4" fmla="+- 0 4997 4997"/>
                                <a:gd name="T5" fmla="*/ T4 w 92"/>
                                <a:gd name="T6" fmla="+- 0 7451 7362"/>
                                <a:gd name="T7" fmla="*/ 7451 h 89"/>
                                <a:gd name="T8" fmla="+- 0 5088 4997"/>
                                <a:gd name="T9" fmla="*/ T8 w 92"/>
                                <a:gd name="T10" fmla="+- 0 7407 7362"/>
                                <a:gd name="T11" fmla="*/ 7407 h 89"/>
                                <a:gd name="T12" fmla="+- 0 4997 4997"/>
                                <a:gd name="T13" fmla="*/ T12 w 92"/>
                                <a:gd name="T14" fmla="+- 0 7362 7362"/>
                                <a:gd name="T15" fmla="*/ 7362 h 89"/>
                              </a:gdLst>
                              <a:ahLst/>
                              <a:cxnLst>
                                <a:cxn ang="0">
                                  <a:pos x="T1" y="T3"/>
                                </a:cxn>
                                <a:cxn ang="0">
                                  <a:pos x="T5" y="T7"/>
                                </a:cxn>
                                <a:cxn ang="0">
                                  <a:pos x="T9" y="T11"/>
                                </a:cxn>
                                <a:cxn ang="0">
                                  <a:pos x="T13" y="T15"/>
                                </a:cxn>
                              </a:cxnLst>
                              <a:rect l="0" t="0" r="r" b="b"/>
                              <a:pathLst>
                                <a:path w="92" h="89">
                                  <a:moveTo>
                                    <a:pt x="0" y="0"/>
                                  </a:moveTo>
                                  <a:lnTo>
                                    <a:pt x="0" y="89"/>
                                  </a:lnTo>
                                  <a:lnTo>
                                    <a:pt x="91" y="4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2" name="Group 238"/>
                        <wpg:cNvGrpSpPr>
                          <a:grpSpLocks/>
                        </wpg:cNvGrpSpPr>
                        <wpg:grpSpPr bwMode="auto">
                          <a:xfrm>
                            <a:off x="2894" y="7220"/>
                            <a:ext cx="1121" cy="159"/>
                            <a:chOff x="2894" y="7220"/>
                            <a:chExt cx="1121" cy="159"/>
                          </a:xfrm>
                        </wpg:grpSpPr>
                        <wps:wsp>
                          <wps:cNvPr id="563" name="Freeform 239"/>
                          <wps:cNvSpPr>
                            <a:spLocks/>
                          </wps:cNvSpPr>
                          <wps:spPr bwMode="auto">
                            <a:xfrm>
                              <a:off x="2894" y="7220"/>
                              <a:ext cx="1121" cy="159"/>
                            </a:xfrm>
                            <a:custGeom>
                              <a:avLst/>
                              <a:gdLst>
                                <a:gd name="T0" fmla="+- 0 2894 2894"/>
                                <a:gd name="T1" fmla="*/ T0 w 1121"/>
                                <a:gd name="T2" fmla="+- 0 7220 7220"/>
                                <a:gd name="T3" fmla="*/ 7220 h 159"/>
                                <a:gd name="T4" fmla="+- 0 4015 2894"/>
                                <a:gd name="T5" fmla="*/ T4 w 1121"/>
                                <a:gd name="T6" fmla="+- 0 7220 7220"/>
                                <a:gd name="T7" fmla="*/ 7220 h 159"/>
                                <a:gd name="T8" fmla="+- 0 4015 2894"/>
                                <a:gd name="T9" fmla="*/ T8 w 1121"/>
                                <a:gd name="T10" fmla="+- 0 7379 7220"/>
                                <a:gd name="T11" fmla="*/ 7379 h 159"/>
                                <a:gd name="T12" fmla="+- 0 2894 2894"/>
                                <a:gd name="T13" fmla="*/ T12 w 1121"/>
                                <a:gd name="T14" fmla="+- 0 7379 7220"/>
                                <a:gd name="T15" fmla="*/ 7379 h 159"/>
                                <a:gd name="T16" fmla="+- 0 2894 2894"/>
                                <a:gd name="T17" fmla="*/ T16 w 1121"/>
                                <a:gd name="T18" fmla="+- 0 7220 7220"/>
                                <a:gd name="T19" fmla="*/ 7220 h 159"/>
                              </a:gdLst>
                              <a:ahLst/>
                              <a:cxnLst>
                                <a:cxn ang="0">
                                  <a:pos x="T1" y="T3"/>
                                </a:cxn>
                                <a:cxn ang="0">
                                  <a:pos x="T5" y="T7"/>
                                </a:cxn>
                                <a:cxn ang="0">
                                  <a:pos x="T9" y="T11"/>
                                </a:cxn>
                                <a:cxn ang="0">
                                  <a:pos x="T13" y="T15"/>
                                </a:cxn>
                                <a:cxn ang="0">
                                  <a:pos x="T17" y="T19"/>
                                </a:cxn>
                              </a:cxnLst>
                              <a:rect l="0" t="0" r="r" b="b"/>
                              <a:pathLst>
                                <a:path w="1121" h="159">
                                  <a:moveTo>
                                    <a:pt x="0" y="0"/>
                                  </a:moveTo>
                                  <a:lnTo>
                                    <a:pt x="1121" y="0"/>
                                  </a:lnTo>
                                  <a:lnTo>
                                    <a:pt x="1121"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64" name="Picture 24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2909" y="7242"/>
                              <a:ext cx="11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5" name="Group 241"/>
                        <wpg:cNvGrpSpPr>
                          <a:grpSpLocks/>
                        </wpg:cNvGrpSpPr>
                        <wpg:grpSpPr bwMode="auto">
                          <a:xfrm>
                            <a:off x="2938" y="7662"/>
                            <a:ext cx="2072" cy="346"/>
                            <a:chOff x="2938" y="7662"/>
                            <a:chExt cx="2072" cy="346"/>
                          </a:xfrm>
                        </wpg:grpSpPr>
                        <wps:wsp>
                          <wps:cNvPr id="566" name="Freeform 242"/>
                          <wps:cNvSpPr>
                            <a:spLocks/>
                          </wps:cNvSpPr>
                          <wps:spPr bwMode="auto">
                            <a:xfrm>
                              <a:off x="2938" y="7662"/>
                              <a:ext cx="2072" cy="346"/>
                            </a:xfrm>
                            <a:custGeom>
                              <a:avLst/>
                              <a:gdLst>
                                <a:gd name="T0" fmla="+- 0 2938 2938"/>
                                <a:gd name="T1" fmla="*/ T0 w 2072"/>
                                <a:gd name="T2" fmla="+- 0 8007 7662"/>
                                <a:gd name="T3" fmla="*/ 8007 h 346"/>
                                <a:gd name="T4" fmla="+- 0 2938 2938"/>
                                <a:gd name="T5" fmla="*/ T4 w 2072"/>
                                <a:gd name="T6" fmla="+- 0 7662 7662"/>
                                <a:gd name="T7" fmla="*/ 7662 h 346"/>
                                <a:gd name="T8" fmla="+- 0 5009 2938"/>
                                <a:gd name="T9" fmla="*/ T8 w 2072"/>
                                <a:gd name="T10" fmla="+- 0 7662 7662"/>
                                <a:gd name="T11" fmla="*/ 7662 h 346"/>
                              </a:gdLst>
                              <a:ahLst/>
                              <a:cxnLst>
                                <a:cxn ang="0">
                                  <a:pos x="T1" y="T3"/>
                                </a:cxn>
                                <a:cxn ang="0">
                                  <a:pos x="T5" y="T7"/>
                                </a:cxn>
                                <a:cxn ang="0">
                                  <a:pos x="T9" y="T11"/>
                                </a:cxn>
                              </a:cxnLst>
                              <a:rect l="0" t="0" r="r" b="b"/>
                              <a:pathLst>
                                <a:path w="2072" h="346">
                                  <a:moveTo>
                                    <a:pt x="0" y="345"/>
                                  </a:moveTo>
                                  <a:lnTo>
                                    <a:pt x="0" y="0"/>
                                  </a:lnTo>
                                  <a:lnTo>
                                    <a:pt x="207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7" name="Group 243"/>
                        <wpg:cNvGrpSpPr>
                          <a:grpSpLocks/>
                        </wpg:cNvGrpSpPr>
                        <wpg:grpSpPr bwMode="auto">
                          <a:xfrm>
                            <a:off x="4997" y="7616"/>
                            <a:ext cx="92" cy="89"/>
                            <a:chOff x="4997" y="7616"/>
                            <a:chExt cx="92" cy="89"/>
                          </a:xfrm>
                        </wpg:grpSpPr>
                        <wps:wsp>
                          <wps:cNvPr id="568" name="Freeform 244"/>
                          <wps:cNvSpPr>
                            <a:spLocks/>
                          </wps:cNvSpPr>
                          <wps:spPr bwMode="auto">
                            <a:xfrm>
                              <a:off x="4997" y="7616"/>
                              <a:ext cx="92" cy="89"/>
                            </a:xfrm>
                            <a:custGeom>
                              <a:avLst/>
                              <a:gdLst>
                                <a:gd name="T0" fmla="+- 0 4997 4997"/>
                                <a:gd name="T1" fmla="*/ T0 w 92"/>
                                <a:gd name="T2" fmla="+- 0 7616 7616"/>
                                <a:gd name="T3" fmla="*/ 7616 h 89"/>
                                <a:gd name="T4" fmla="+- 0 4997 4997"/>
                                <a:gd name="T5" fmla="*/ T4 w 92"/>
                                <a:gd name="T6" fmla="+- 0 7705 7616"/>
                                <a:gd name="T7" fmla="*/ 7705 h 89"/>
                                <a:gd name="T8" fmla="+- 0 5088 4997"/>
                                <a:gd name="T9" fmla="*/ T8 w 92"/>
                                <a:gd name="T10" fmla="+- 0 7662 7616"/>
                                <a:gd name="T11" fmla="*/ 7662 h 89"/>
                                <a:gd name="T12" fmla="+- 0 4997 4997"/>
                                <a:gd name="T13" fmla="*/ T12 w 92"/>
                                <a:gd name="T14" fmla="+- 0 7616 7616"/>
                                <a:gd name="T15" fmla="*/ 7616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9" name="Group 245"/>
                        <wpg:cNvGrpSpPr>
                          <a:grpSpLocks/>
                        </wpg:cNvGrpSpPr>
                        <wpg:grpSpPr bwMode="auto">
                          <a:xfrm>
                            <a:off x="3233" y="7475"/>
                            <a:ext cx="1004" cy="159"/>
                            <a:chOff x="3233" y="7475"/>
                            <a:chExt cx="1004" cy="159"/>
                          </a:xfrm>
                        </wpg:grpSpPr>
                        <wps:wsp>
                          <wps:cNvPr id="570" name="Freeform 246"/>
                          <wps:cNvSpPr>
                            <a:spLocks/>
                          </wps:cNvSpPr>
                          <wps:spPr bwMode="auto">
                            <a:xfrm>
                              <a:off x="3233" y="7475"/>
                              <a:ext cx="1004" cy="159"/>
                            </a:xfrm>
                            <a:custGeom>
                              <a:avLst/>
                              <a:gdLst>
                                <a:gd name="T0" fmla="+- 0 3233 3233"/>
                                <a:gd name="T1" fmla="*/ T0 w 1004"/>
                                <a:gd name="T2" fmla="+- 0 7475 7475"/>
                                <a:gd name="T3" fmla="*/ 7475 h 159"/>
                                <a:gd name="T4" fmla="+- 0 4236 3233"/>
                                <a:gd name="T5" fmla="*/ T4 w 1004"/>
                                <a:gd name="T6" fmla="+- 0 7475 7475"/>
                                <a:gd name="T7" fmla="*/ 7475 h 159"/>
                                <a:gd name="T8" fmla="+- 0 4236 3233"/>
                                <a:gd name="T9" fmla="*/ T8 w 1004"/>
                                <a:gd name="T10" fmla="+- 0 7633 7475"/>
                                <a:gd name="T11" fmla="*/ 7633 h 159"/>
                                <a:gd name="T12" fmla="+- 0 3233 3233"/>
                                <a:gd name="T13" fmla="*/ T12 w 1004"/>
                                <a:gd name="T14" fmla="+- 0 7633 7475"/>
                                <a:gd name="T15" fmla="*/ 7633 h 159"/>
                                <a:gd name="T16" fmla="+- 0 3233 3233"/>
                                <a:gd name="T17" fmla="*/ T16 w 1004"/>
                                <a:gd name="T18" fmla="+- 0 7475 7475"/>
                                <a:gd name="T19" fmla="*/ 7475 h 159"/>
                              </a:gdLst>
                              <a:ahLst/>
                              <a:cxnLst>
                                <a:cxn ang="0">
                                  <a:pos x="T1" y="T3"/>
                                </a:cxn>
                                <a:cxn ang="0">
                                  <a:pos x="T5" y="T7"/>
                                </a:cxn>
                                <a:cxn ang="0">
                                  <a:pos x="T9" y="T11"/>
                                </a:cxn>
                                <a:cxn ang="0">
                                  <a:pos x="T13" y="T15"/>
                                </a:cxn>
                                <a:cxn ang="0">
                                  <a:pos x="T17" y="T19"/>
                                </a:cxn>
                              </a:cxnLst>
                              <a:rect l="0" t="0" r="r" b="b"/>
                              <a:pathLst>
                                <a:path w="1004" h="159">
                                  <a:moveTo>
                                    <a:pt x="0" y="0"/>
                                  </a:moveTo>
                                  <a:lnTo>
                                    <a:pt x="1003" y="0"/>
                                  </a:lnTo>
                                  <a:lnTo>
                                    <a:pt x="1003"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1" name="Picture 24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3250" y="7499"/>
                              <a:ext cx="98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wg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7C9B50F4" id="Group 11" o:spid="_x0000_s1026" style="position:absolute;margin-left:102.7pt;margin-top:28.2pt;width:401.45pt;height:237.65pt;z-index:-251653120;mso-position-horizontal-relative:page" coordorigin="1536,3745" coordsize="8568,5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">
                <v:group id="Group 12" o:spid="_x0000_s1027" style="position:absolute;left:1538;top:5787;width:948;height:464" coordorigin="1538,5787"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Freeform 13" o:spid="_x0000_s1028" style="position:absolute;left:1538;top:5787;width:948;height:464;visibility:visible;mso-wrap-style:square;v-text-anchor:top"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" path="m,464r948,l948,,,,,464xe" filled="f" strokeweight=".24pt">
                    <v:path arrowok="t" o:connecttype="custom" o:connectlocs="0,6251;948,6251;948,5787;0,5787;0,6251"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9" type="#_x0000_t75" style="position:absolute;left:1745;top:5958;width:545;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">
                    <v:imagedata r:id="rId64" o:title=""/>
                  </v:shape>
                </v:group>
                <v:group id="Group 15" o:spid="_x0000_s1030" style="position:absolute;left:4615;top:4957;width:2177;height:2127" coordorigin="4615,4957"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16" o:spid="_x0000_s1031" style="position:absolute;left:4615;top:4957;width:2177;height:2127;visibility:visible;mso-wrap-style:square;v-text-anchor:top"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" path="m,1063l4,976,14,891,32,807,56,727,86,649r36,-75l163,503r47,-68l262,371r57,-60l380,256r66,-51l516,159r73,-40l665,84,745,54,828,31,913,14,1000,4,1090,r89,4l1266,14r85,17l1433,54r80,30l1589,119r73,40l1732,205r65,51l1858,311r57,60l1967,435r47,68l2056,574r36,75l2122,727r23,80l2163,891r10,85l2177,1063r-4,87l2163,1235r-18,83l2122,1399r-30,77l2056,1551r-42,72l1967,1690r-52,65l1858,1814r-61,56l1732,1921r-70,46l1589,2007r-76,36l1433,2072r-82,23l1266,2113r-87,10l1090,2126r-90,-3l913,2113r-85,-18l745,2072r-80,-29l589,2007r-73,-40l446,1921r-66,-51l319,1814r-57,-59l210,1690r-47,-67l122,1551,86,1476,56,1399,32,1318,14,1235,4,1150,,1063e" filled="f" strokeweight=".24pt">
                    <v:path arrowok="t" o:connecttype="custom" o:connectlocs="4,5933;32,5764;86,5606;163,5460;262,5328;380,5213;516,5116;665,5041;828,4988;1000,4961;1179,4961;1351,4988;1513,5041;1662,5116;1797,5213;1915,5328;2014,5460;2092,5606;2145,5764;2173,5933;2173,6107;2145,6275;2092,6433;2014,6580;1915,6712;1797,6827;1662,6924;1513,7000;1351,7052;1179,7080;1000,7080;828,7052;665,7000;516,6924;380,6827;262,6712;163,6580;86,6433;32,6275;4,6107" o:connectangles="0,0,0,0,0,0,0,0,0,0,0,0,0,0,0,0,0,0,0,0,0,0,0,0,0,0,0,0,0,0,0,0,0,0,0,0,0,0,0,0"/>
                  </v:shape>
                  <v:shape id="Picture 17" o:spid="_x0000_s1032" type="#_x0000_t75" style="position:absolute;left:5609;top:5675;width:19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">
                    <v:imagedata r:id="rId65" o:title=""/>
                  </v:shape>
                  <v:shape id="Picture 18" o:spid="_x0000_s1033" type="#_x0000_t75" style="position:absolute;left:4730;top:5869;width:1942;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">
                    <v:imagedata r:id="rId66" o:title=""/>
                  </v:shape>
                  <v:shape id="Picture 19" o:spid="_x0000_s1034" type="#_x0000_t75" style="position:absolute;left:4884;top:6066;width:1639;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">
                    <v:imagedata r:id="rId67" o:title=""/>
                  </v:shape>
                </v:group>
                <v:group id="Group 20" o:spid="_x0000_s1035" style="position:absolute;left:2614;top:6020;width:2002;height:2" coordorigin="2614,6020"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21" o:spid="_x0000_s1036" style="position:absolute;left:2614;top:6020;width:2002;height:2;visibility:visible;mso-wrap-style:square;v-text-anchor:top"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" path="m,l2001,e" filled="f" strokeweight=".24pt">
                    <v:path arrowok="t" o:connecttype="custom" o:connectlocs="0,0;2001,0" o:connectangles="0,0"/>
                  </v:shape>
                </v:group>
                <v:group id="Group 22" o:spid="_x0000_s1037" style="position:absolute;left:2486;top:5975;width:137;height:89" coordorigin="2486,5975"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23" o:spid="_x0000_s1038" style="position:absolute;left:2486;top:5975;width:137;height:89;visibility:visible;mso-wrap-style:square;v-text-anchor:top"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" path="m137,l,45,137,88,137,xe" fillcolor="black" stroked="f">
                    <v:path arrowok="t" o:connecttype="custom" o:connectlocs="137,5975;0,6020;137,6063;137,5975" o:connectangles="0,0,0,0"/>
                  </v:shape>
                  <v:shape id="Picture 24" o:spid="_x0000_s1039" type="#_x0000_t75" style="position:absolute;left:2933;top:5857;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">
                    <v:imagedata r:id="rId68" o:title=""/>
                  </v:shape>
                  <v:shape id="Picture 25" o:spid="_x0000_s1040" type="#_x0000_t75" style="position:absolute;left:3247;top:5857;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">
                    <v:imagedata r:id="rId69" o:title=""/>
                  </v:shape>
                </v:group>
                <v:group id="Group 26" o:spid="_x0000_s1041" style="position:absolute;left:2390;top:5279;width:2477;height:509" coordorigin="2390,5279"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27" o:spid="_x0000_s1042" style="position:absolute;left:2390;top:5279;width:2477;height:509;visibility:visible;mso-wrap-style:square;v-text-anchor:top"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" path="m,508l,,2477,e" filled="f" strokeweight=".24pt">
                    <v:path arrowok="t" o:connecttype="custom" o:connectlocs="0,5787;0,5279;2477,5279" o:connectangles="0,0,0"/>
                  </v:shape>
                </v:group>
                <v:group id="Group 28" o:spid="_x0000_s1043" style="position:absolute;left:4855;top:5235;width:92;height:89" coordorigin="4855,5235"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Freeform 29" o:spid="_x0000_s1044" style="position:absolute;left:4855;top:5235;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" path="m,l,89,91,44,,xe" fillcolor="black" stroked="f">
                    <v:path arrowok="t" o:connecttype="custom" o:connectlocs="0,5235;0,5324;91,5279;0,5235" o:connectangles="0,0,0,0"/>
                  </v:shape>
                  <v:shape id="Picture 30" o:spid="_x0000_s1045" type="#_x0000_t75" style="position:absolute;left:2755;top:5118;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">
                    <v:imagedata r:id="rId68" o:title=""/>
                  </v:shape>
                  <v:shape id="Picture 31" o:spid="_x0000_s1046" type="#_x0000_t75" style="position:absolute;left:3070;top:5118;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">
                    <v:imagedata r:id="rId69" o:title=""/>
                  </v:shape>
                </v:group>
                <v:group id="Group 32" o:spid="_x0000_s1047" style="position:absolute;left:2014;top:4830;width:3260;height:958" coordorigin="2014,4830"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Freeform 33" o:spid="_x0000_s1048" style="position:absolute;left:2014;top:4830;width:3260;height:958;visibility:visible;mso-wrap-style:square;v-text-anchor:top"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" path="m,957l,,3259,r,134e" filled="f" strokeweight=".24pt">
                    <v:path arrowok="t" o:connecttype="custom" o:connectlocs="0,5787;0,4830;3259,4830;3259,4964" o:connectangles="0,0,0,0"/>
                  </v:shape>
                </v:group>
                <v:group id="Group 34" o:spid="_x0000_s1049" style="position:absolute;left:5227;top:4952;width:92;height:92" coordorigin="5227,495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Freeform 35" o:spid="_x0000_s1050" style="position:absolute;left:5227;top:495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" path="m91,l,,46,91,91,xe" fillcolor="black" stroked="f">
                    <v:path arrowok="t" o:connecttype="custom" o:connectlocs="91,4952;0,4952;46,5043;91,4952" o:connectangles="0,0,0,0"/>
                  </v:shape>
                  <v:shape id="Picture 36" o:spid="_x0000_s1051" type="#_x0000_t75" style="position:absolute;left:2705;top:4667;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">
                    <v:imagedata r:id="rId70" o:title=""/>
                  </v:shape>
                </v:group>
                <v:group id="Group 37" o:spid="_x0000_s1052" style="position:absolute;left:2201;top:5072;width:2926;height:716" coordorigin="2201,5072"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Freeform 38" o:spid="_x0000_s1053" style="position:absolute;left:2201;top:5072;width:2926;height:716;visibility:visible;mso-wrap-style:square;v-text-anchor:top"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" path="m,715l,,2925,e" filled="f" strokeweight=".24pt">
                    <v:path arrowok="t" o:connecttype="custom" o:connectlocs="0,5787;0,5072;2925,5072" o:connectangles="0,0,0"/>
                  </v:shape>
                </v:group>
                <v:group id="Group 39" o:spid="_x0000_s1054" style="position:absolute;left:5117;top:5029;width:92;height:89" coordorigin="5117,5029"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40" o:spid="_x0000_s1055" style="position:absolute;left:5117;top:5029;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" path="m,l,89,91,43,,xe" fillcolor="black" stroked="f">
                    <v:path arrowok="t" o:connecttype="custom" o:connectlocs="0,5029;0,5118;91,5072;0,5029" o:connectangles="0,0,0,0"/>
                  </v:shape>
                </v:group>
                <v:group id="Group 41" o:spid="_x0000_s1056" style="position:absolute;left:2722;top:4887;width:941;height:156" coordorigin="2722,4887"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42" o:spid="_x0000_s1057" style="position:absolute;left:2722;top:4887;width:941;height:156;visibility:visible;mso-wrap-style:square;v-text-anchor:top"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" path="m,l940,r,156l,156,,xe" stroked="f">
                    <v:path arrowok="t" o:connecttype="custom" o:connectlocs="0,4887;940,4887;940,5043;0,5043;0,4887" o:connectangles="0,0,0,0,0"/>
                  </v:shape>
                  <v:shape id="Picture 43" o:spid="_x0000_s1058" type="#_x0000_t75" style="position:absolute;left:2736;top:4909;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">
                    <v:imagedata r:id="rId71" o:title=""/>
                  </v:shape>
                </v:group>
                <v:group id="Group 44" o:spid="_x0000_s1059" style="position:absolute;left:2249;top:6375;width:2458;height:70" coordorigin="2249,6375"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Freeform 45" o:spid="_x0000_s1060" style="position:absolute;left:2249;top:6375;width:2458;height:70;visibility:visible;mso-wrap-style:square;v-text-anchor:top"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" path="m,l,70r2457,e" filled="f" strokeweight=".24pt">
                    <v:path arrowok="t" o:connecttype="custom" o:connectlocs="0,6375;0,6445;2457,6445" o:connectangles="0,0,0"/>
                  </v:shape>
                </v:group>
                <v:group id="Group 46" o:spid="_x0000_s1061" style="position:absolute;left:2203;top:6251;width:92;height:135" coordorigin="2203,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Freeform 47" o:spid="_x0000_s1062" style="position:absolute;left:2203;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" path="m46,l,134r91,l46,xe" fillcolor="black" stroked="f">
                    <v:path arrowok="t" o:connecttype="custom" o:connectlocs="46,6251;0,6385;91,6385;46,6251" o:connectangles="0,0,0,0"/>
                  </v:shape>
                </v:group>
                <v:group id="Group 48" o:spid="_x0000_s1063" style="position:absolute;left:2875;top:6260;width:795;height:156" coordorigin="2875,626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Freeform 49" o:spid="_x0000_s1064" style="position:absolute;left:2875;top:626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" path="m,l794,r,156l,156,,xe" stroked="f">
                    <v:path arrowok="t" o:connecttype="custom" o:connectlocs="0,6260;794,6260;794,6416;0,6416;0,6260" o:connectangles="0,0,0,0,0"/>
                  </v:shape>
                  <v:shape id="Picture 50" o:spid="_x0000_s1065" type="#_x0000_t75" style="position:absolute;left:2890;top:628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">
                    <v:imagedata r:id="rId72" o:title=""/>
                  </v:shape>
                </v:group>
                <v:group id="Group 51" o:spid="_x0000_s1066" style="position:absolute;left:2614;top:6251;width:2031;height:5" coordorigin="2614,6251"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shape id="Freeform 52" o:spid="_x0000_s1067" style="position:absolute;left:2614;top:6251;width:2031;height:5;visibility:visible;mso-wrap-style:square;v-text-anchor:top"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" path="m,l2030,4e" filled="f" strokeweight=".24pt">
                    <v:path arrowok="t" o:connecttype="custom" o:connectlocs="0,6251;2030,6255" o:connectangles="0,0"/>
                  </v:shape>
                </v:group>
                <v:group id="Group 53" o:spid="_x0000_s1068" style="position:absolute;left:2486;top:6205;width:137;height:92" coordorigin="2486,6205"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Freeform 54" o:spid="_x0000_s1069" style="position:absolute;left:2486;top:6205;width:137;height:92;visibility:visible;mso-wrap-style:square;v-text-anchor:top"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" path="m137,l,46,137,91,137,xe" fillcolor="black" stroked="f">
                    <v:path arrowok="t" o:connecttype="custom" o:connectlocs="137,6205;0,6251;137,6296;137,6205" o:connectangles="0,0,0,0"/>
                  </v:shape>
                  <v:shape id="Picture 55" o:spid="_x0000_s1070" type="#_x0000_t75" style="position:absolute;left:3022;top:609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">
                    <v:imagedata r:id="rId73" o:title=""/>
                  </v:shape>
                </v:group>
                <v:group id="Group 56" o:spid="_x0000_s1071" style="position:absolute;left:8875;top:5787;width:1184;height:464" coordorigin="8875,5787"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57" o:spid="_x0000_s1072" style="position:absolute;left:8875;top:5787;width:1184;height:464;visibility:visible;mso-wrap-style:square;v-text-anchor:top"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" path="m,464r1183,l1183,,,,,464xe" filled="f" strokeweight=".24pt">
                    <v:path arrowok="t" o:connecttype="custom" o:connectlocs="0,6251;1183,6251;1183,5787;0,5787;0,6251" o:connectangles="0,0,0,0,0"/>
                  </v:shape>
                  <v:shape id="Picture 58" o:spid="_x0000_s1073" type="#_x0000_t75" style="position:absolute;left:9276;top:5965;width:37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">
                    <v:imagedata r:id="rId74" o:title=""/>
                  </v:shape>
                </v:group>
                <v:group id="Group 59" o:spid="_x0000_s1074" style="position:absolute;left:6754;top:5603;width:2194;height:185" coordorigin="6754,5603"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60" o:spid="_x0000_s1075" style="position:absolute;left:6754;top:5603;width:2194;height:185;visibility:visible;mso-wrap-style:square;v-text-anchor:top"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" path="m2193,184l2193,,,e" filled="f" strokeweight=".24pt">
                    <v:path arrowok="t" o:connecttype="custom" o:connectlocs="2193,5787;2193,5603;0,5603" o:connectangles="0,0,0"/>
                  </v:shape>
                </v:group>
                <v:group id="Group 61" o:spid="_x0000_s1076" style="position:absolute;left:6672;top:5557;width:94;height:92" coordorigin="6672,5557"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shape id="Freeform 62" o:spid="_x0000_s1077" style="position:absolute;left:6672;top:5557;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" path="m94,l,46,94,91,94,xe" fillcolor="black" stroked="f">
                    <v:path arrowok="t" o:connecttype="custom" o:connectlocs="94,5557;0,5603;94,5648;94,5557" o:connectangles="0,0,0,0"/>
                  </v:shape>
                  <v:shape id="Picture 63" o:spid="_x0000_s1078" type="#_x0000_t75" style="position:absolute;left:7555;top:5408;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">
                    <v:imagedata r:id="rId75" o:title=""/>
                  </v:shape>
                </v:group>
                <v:group id="Group 64" o:spid="_x0000_s1079" style="position:absolute;left:6864;top:6147;width:2012;height:10" coordorigin="6864,6147"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65" o:spid="_x0000_s1080" style="position:absolute;left:6864;top:6147;width:2012;height:10;visibility:visible;mso-wrap-style:square;v-text-anchor:top"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" path="m2011,10l,e" filled="f" strokeweight=".24pt">
                    <v:path arrowok="t" o:connecttype="custom" o:connectlocs="2011,6157;0,6147" o:connectangles="0,0"/>
                  </v:shape>
                </v:group>
                <v:group id="Group 66" o:spid="_x0000_s1081" style="position:absolute;left:6785;top:6102;width:92;height:92" coordorigin="6785,610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Freeform 67" o:spid="_x0000_s1082" style="position:absolute;left:6785;top:610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" path="m91,l,45,91,91,91,xe" fillcolor="black" stroked="f">
                    <v:path arrowok="t" o:connecttype="custom" o:connectlocs="91,6102;0,6147;91,6193;91,6102" o:connectangles="0,0,0,0"/>
                  </v:shape>
                  <v:shape id="Picture 68" o:spid="_x0000_s1083" type="#_x0000_t75" style="position:absolute;left:7387;top:5958;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">
                    <v:imagedata r:id="rId76" o:title=""/>
                  </v:shape>
                </v:group>
                <v:group id="Group 69" o:spid="_x0000_s1084" style="position:absolute;left:6862;top:5879;width:2014;height:3" coordorigin="6862,5879"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Freeform 70" o:spid="_x0000_s1085" style="position:absolute;left:6862;top:5879;width:2014;height:3;visibility:visible;mso-wrap-style:square;v-text-anchor:top"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" path="m2013,2l,e" filled="f" strokeweight=".24pt">
                    <v:path arrowok="t" o:connecttype="custom" o:connectlocs="2013,5881;0,5879" o:connectangles="0,0"/>
                  </v:shape>
                </v:group>
                <v:group id="Group 71" o:spid="_x0000_s1086" style="position:absolute;left:6782;top:5833;width:92;height:89" coordorigin="6782,583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Freeform 72" o:spid="_x0000_s1087" style="position:absolute;left:6782;top:583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" path="m92,l,46,92,89,92,xe" fillcolor="black" stroked="f">
                    <v:path arrowok="t" o:connecttype="custom" o:connectlocs="92,5833;0,5879;92,5922;92,5833" o:connectangles="0,0,0,0"/>
                  </v:shape>
                </v:group>
                <v:group id="Group 73" o:spid="_x0000_s1088" style="position:absolute;left:7519;top:5663;width:646;height:156" coordorigin="7519,5663"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Freeform 74" o:spid="_x0000_s1089" style="position:absolute;left:7519;top:5663;width:646;height:156;visibility:visible;mso-wrap-style:square;v-text-anchor:top"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" path="m,l646,r,156l,156,,xe" stroked="f">
                    <v:path arrowok="t" o:connecttype="custom" o:connectlocs="0,5663;646,5663;646,5819;0,5819;0,5663" o:connectangles="0,0,0,0,0"/>
                  </v:shape>
                  <v:shape id="Picture 75" o:spid="_x0000_s1090" type="#_x0000_t75" style="position:absolute;left:7534;top:568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">
                    <v:imagedata r:id="rId77" o:title=""/>
                  </v:shape>
                </v:group>
                <v:group id="Group 76" o:spid="_x0000_s1091" style="position:absolute;left:6204;top:4748;width:3262;height:1040" coordorigin="6204,4748"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Freeform 77" o:spid="_x0000_s1092" style="position:absolute;left:6204;top:4748;width:3262;height:1040;visibility:visible;mso-wrap-style:square;v-text-anchor:top"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" path="m3262,1039l3262,,,,,247e" filled="f" strokeweight=".24pt">
                    <v:path arrowok="t" o:connecttype="custom" o:connectlocs="3262,5787;3262,4748;0,4748;0,4995" o:connectangles="0,0,0,0"/>
                  </v:shape>
                </v:group>
                <v:group id="Group 78" o:spid="_x0000_s1093" style="position:absolute;left:6158;top:4986;width:94;height:89" coordorigin="6158,4986"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79" o:spid="_x0000_s1094" style="position:absolute;left:6158;top:4986;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" path="m94,l,,46,89,94,xe" fillcolor="black" stroked="f">
                    <v:path arrowok="t" o:connecttype="custom" o:connectlocs="94,4986;0,4986;46,5075;94,4986" o:connectangles="0,0,0,0"/>
                  </v:shape>
                  <v:shape id="Picture 80" o:spid="_x0000_s1095" type="#_x0000_t75" style="position:absolute;left:7954;top:4554;width:58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">
                    <v:imagedata r:id="rId78" o:title=""/>
                  </v:shape>
                </v:group>
                <v:group id="Group 81" o:spid="_x0000_s1096" style="position:absolute;left:6353;top:5094;width:2902;height:694" coordorigin="6353,5094"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reeform 82" o:spid="_x0000_s1097" style="position:absolute;left:6353;top:5094;width:2902;height:694;visibility:visible;mso-wrap-style:square;v-text-anchor:top"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" path="m2901,693l2901,,,e" filled="f" strokeweight=".24pt">
                    <v:path arrowok="t" o:connecttype="custom" o:connectlocs="2901,5787;2901,5094;0,5094" o:connectangles="0,0,0"/>
                  </v:shape>
                </v:group>
                <v:group id="Group 83" o:spid="_x0000_s1098" style="position:absolute;left:6271;top:5051;width:94;height:89" coordorigin="6271,5051"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Freeform 84" o:spid="_x0000_s1099" style="position:absolute;left:6271;top:5051;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" path="m94,l,43,94,88,94,xe" fillcolor="black" stroked="f">
                    <v:path arrowok="t" o:connecttype="custom" o:connectlocs="94,5051;0,5094;94,5139;94,5051" o:connectangles="0,0,0,0"/>
                  </v:shape>
                </v:group>
                <v:group id="Group 85" o:spid="_x0000_s1100" style="position:absolute;left:7543;top:4878;width:1210;height:156" coordorigin="7543,4878"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Freeform 86" o:spid="_x0000_s1101" style="position:absolute;left:7543;top:4878;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" path="m,l1210,r,156l,156,,xe" stroked="f">
                    <v:path arrowok="t" o:connecttype="custom" o:connectlocs="0,4878;1210,4878;1210,5034;0,5034;0,4878" o:connectangles="0,0,0,0,0"/>
                  </v:shape>
                  <v:shape id="Picture 87" o:spid="_x0000_s1102" type="#_x0000_t75" style="position:absolute;left:7558;top:4902;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">
                    <v:imagedata r:id="rId79" o:title=""/>
                  </v:shape>
                  <v:shape id="Picture 88" o:spid="_x0000_s1103" type="#_x0000_t75" style="position:absolute;left:7877;top:4902;width:8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">
                    <v:imagedata r:id="rId80" o:title=""/>
                  </v:shape>
                </v:group>
                <v:group id="Group 89" o:spid="_x0000_s1104" style="position:absolute;left:6602;top:5353;width:2511;height:435" coordorigin="6602,5353"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90" o:spid="_x0000_s1105" style="position:absolute;left:6602;top:5353;width:2511;height:435;visibility:visible;mso-wrap-style:square;v-text-anchor:top"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" path="m2511,434l2511,,,e" filled="f" strokeweight=".24pt">
                    <v:path arrowok="t" o:connecttype="custom" o:connectlocs="2511,5787;2511,5353;0,5353" o:connectangles="0,0,0"/>
                  </v:shape>
                </v:group>
                <v:group id="Group 91" o:spid="_x0000_s1106" style="position:absolute;left:6523;top:5310;width:92;height:89" coordorigin="6523,5310"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92" o:spid="_x0000_s1107" style="position:absolute;left:6523;top:5310;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" path="m91,l,43,91,89,91,xe" fillcolor="black" stroked="f">
                    <v:path arrowok="t" o:connecttype="custom" o:connectlocs="91,5310;0,5353;91,5399;91,5310" o:connectangles="0,0,0,0"/>
                  </v:shape>
                </v:group>
                <v:group id="Group 93" o:spid="_x0000_s1108" style="position:absolute;left:7517;top:5137;width:1092;height:156" coordorigin="7517,5137"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shape id="Freeform 94" o:spid="_x0000_s1109" style="position:absolute;left:7517;top:5137;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" path="m,l1092,r,156l,156,,xe" stroked="f">
                    <v:path arrowok="t" o:connecttype="custom" o:connectlocs="0,5137;1092,5137;1092,5293;0,5293;0,5137" o:connectangles="0,0,0,0,0"/>
                  </v:shape>
                  <v:shape id="Picture 95" o:spid="_x0000_s1110" type="#_x0000_t75" style="position:absolute;left:7531;top:5161;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">
                    <v:imagedata r:id="rId68" o:title=""/>
                  </v:shape>
                  <v:shape id="Picture 96" o:spid="_x0000_s1111" type="#_x0000_t75" style="position:absolute;left:7846;top:5161;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">
                    <v:imagedata r:id="rId69" o:title=""/>
                  </v:shape>
                </v:group>
                <v:group id="Group 97" o:spid="_x0000_s1112" style="position:absolute;left:6691;top:6375;width:2278;height:70" coordorigin="6691,6375"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Freeform 98" o:spid="_x0000_s1113" style="position:absolute;left:6691;top:6375;width:2278;height:70;visibility:visible;mso-wrap-style:square;v-text-anchor:top"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" path="m2278,r,70l,70e" filled="f" strokeweight=".24pt">
                    <v:path arrowok="t" o:connecttype="custom" o:connectlocs="2278,6375;2278,6445;0,6445" o:connectangles="0,0,0"/>
                  </v:shape>
                </v:group>
                <v:group id="Group 99" o:spid="_x0000_s1114" style="position:absolute;left:8923;top:6251;width:94;height:135" coordorigin="8923,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Freeform 100" o:spid="_x0000_s1115" style="position:absolute;left:8923;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" path="m46,l,134r94,l46,xe" fillcolor="black" stroked="f">
                    <v:path arrowok="t" o:connecttype="custom" o:connectlocs="46,6251;0,6385;94,6385;46,6251" o:connectangles="0,0,0,0"/>
                  </v:shape>
                </v:group>
                <v:group id="Group 101" o:spid="_x0000_s1116" style="position:absolute;left:7476;top:6229;width:944;height:156" coordorigin="7476,6229"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Freeform 102" o:spid="_x0000_s1117" style="position:absolute;left:7476;top:6229;width:944;height:156;visibility:visible;mso-wrap-style:square;v-text-anchor:top"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" path="m,l943,r,156l,156,,xe" stroked="f">
                    <v:path arrowok="t" o:connecttype="custom" o:connectlocs="0,6229;943,6229;943,6385;0,6385;0,6229" o:connectangles="0,0,0,0,0"/>
                  </v:shape>
                  <v:shape id="Picture 103" o:spid="_x0000_s1118" type="#_x0000_t75" style="position:absolute;left:7493;top:625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">
                    <v:imagedata r:id="rId81" o:title=""/>
                  </v:shape>
                </v:group>
                <v:group id="Group 104" o:spid="_x0000_s1119" style="position:absolute;left:6173;top:6375;width:3164;height:824" coordorigin="6173,6375"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Freeform 105" o:spid="_x0000_s1120" style="position:absolute;left:6173;top:6375;width:3164;height:824;visibility:visible;mso-wrap-style:square;v-text-anchor:top"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" path="m3163,r,824l,824,,605e" filled="f" strokeweight=".24pt">
                    <v:path arrowok="t" o:connecttype="custom" o:connectlocs="3163,6375;3163,7199;0,7199;0,6980" o:connectangles="0,0,0,0"/>
                  </v:shape>
                </v:group>
                <v:group id="Group 106" o:spid="_x0000_s1121" style="position:absolute;left:9290;top:6251;width:92;height:135" coordorigin="929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shape id="Freeform 107" o:spid="_x0000_s1122" style="position:absolute;left:929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" path="m46,l,134r92,l46,xe" fillcolor="black" stroked="f">
                    <v:path arrowok="t" o:connecttype="custom" o:connectlocs="46,6251;0,6385;92,6385;46,6251" o:connectangles="0,0,0,0"/>
                  </v:shape>
                </v:group>
                <v:group id="Group 108" o:spid="_x0000_s1123" style="position:absolute;left:7618;top:6983;width:1092;height:156" coordorigin="7618,6983"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Freeform 109" o:spid="_x0000_s1124" style="position:absolute;left:7618;top:6983;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" path="m,l1091,r,156l,156,,xe" stroked="f">
                    <v:path arrowok="t" o:connecttype="custom" o:connectlocs="0,6983;1091,6983;1091,7139;0,7139;0,6983" o:connectangles="0,0,0,0,0"/>
                  </v:shape>
                  <v:shape id="Picture 110" o:spid="_x0000_s1125" type="#_x0000_t75" style="position:absolute;left:7634;top:7004;width:10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">
                    <v:imagedata r:id="rId82" o:title=""/>
                  </v:shape>
                </v:group>
                <v:group id="Group 111" o:spid="_x0000_s1126" style="position:absolute;left:6247;top:6375;width:2960;height:567" coordorigin="6247,6375"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shape id="Freeform 112" o:spid="_x0000_s1127" style="position:absolute;left:6247;top:6375;width:2960;height:567;visibility:visible;mso-wrap-style:square;v-text-anchor:top"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" path="m2959,r,567l,567e" filled="f" strokeweight=".24pt">
                    <v:path arrowok="t" o:connecttype="custom" o:connectlocs="2959,6375;2959,6942;0,6942" o:connectangles="0,0,0"/>
                  </v:shape>
                </v:group>
                <v:group id="Group 113" o:spid="_x0000_s1128" style="position:absolute;left:9161;top:6251;width:92;height:135" coordorigin="916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shape id="Freeform 114" o:spid="_x0000_s1129" style="position:absolute;left:916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" path="m45,l,134r91,l45,xe" fillcolor="black" stroked="f">
                    <v:path arrowok="t" o:connecttype="custom" o:connectlocs="45,6251;0,6385;91,6385;45,6251" o:connectangles="0,0,0,0"/>
                  </v:shape>
                </v:group>
                <v:group id="Group 115" o:spid="_x0000_s1130" style="position:absolute;left:7728;top:6726;width:764;height:156" coordorigin="7728,6726"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shape id="Freeform 116" o:spid="_x0000_s1131" style="position:absolute;left:7728;top:6726;width:764;height:156;visibility:visible;mso-wrap-style:square;v-text-anchor:top"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" path="m,l763,r,156l,156,,xe" stroked="f">
                    <v:path arrowok="t" o:connecttype="custom" o:connectlocs="0,6726;763,6726;763,6882;0,6882;0,6726" o:connectangles="0,0,0,0,0"/>
                  </v:shape>
                  <v:shape id="Picture 117" o:spid="_x0000_s1132" type="#_x0000_t75" style="position:absolute;left:7742;top:6747;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">
                    <v:imagedata r:id="rId83" o:title=""/>
                  </v:shape>
                </v:group>
                <v:group id="Group 118" o:spid="_x0000_s1133" style="position:absolute;left:6506;top:6375;width:2607;height:324" coordorigin="6506,6375"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shape id="Freeform 119" o:spid="_x0000_s1134" style="position:absolute;left:6506;top:6375;width:2607;height:324;visibility:visible;mso-wrap-style:square;v-text-anchor:top"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" path="m2607,r,324l,324e" filled="f" strokeweight=".24pt">
                    <v:path arrowok="t" o:connecttype="custom" o:connectlocs="2607,6375;2607,6699;0,6699" o:connectangles="0,0,0"/>
                  </v:shape>
                </v:group>
                <v:group id="Group 120" o:spid="_x0000_s1135" style="position:absolute;left:9065;top:6251;width:94;height:135" coordorigin="9065,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Freeform 121" o:spid="_x0000_s1136" style="position:absolute;left:9065;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" path="m48,l,134r93,l48,xe" fillcolor="black" stroked="f">
                    <v:path arrowok="t" o:connecttype="custom" o:connectlocs="48,6251;0,6385;93,6385;48,6251" o:connectangles="0,0,0,0"/>
                  </v:shape>
                </v:group>
                <v:group id="Group 122" o:spid="_x0000_s1137" style="position:absolute;left:7740;top:6483;width:646;height:159" coordorigin="7740,6483"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shape id="Freeform 123" o:spid="_x0000_s1138" style="position:absolute;left:7740;top:6483;width:646;height:159;visibility:visible;mso-wrap-style:square;v-text-anchor:top"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" path="m,l646,r,159l,159,,xe" stroked="f">
                    <v:path arrowok="t" o:connecttype="custom" o:connectlocs="0,6483;646,6483;646,6642;0,6642;0,6483" o:connectangles="0,0,0,0,0"/>
                  </v:shape>
                  <v:shape id="Picture 124" o:spid="_x0000_s1139" type="#_x0000_t75" style="position:absolute;left:7754;top:650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">
                    <v:imagedata r:id="rId84" o:title=""/>
                  </v:shape>
                </v:group>
                <v:group id="Group 125" o:spid="_x0000_s1140" style="position:absolute;left:5827;top:6375;width:3900;height:1632" coordorigin="5827,6375"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 id="Freeform 126" o:spid="_x0000_s1141" style="position:absolute;left:5827;top:6375;width:3900;height:1632;visibility:visible;mso-wrap-style:square;v-text-anchor:top"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" path="m3900,r,1632l,1632,,701e" filled="f" strokeweight=".24pt">
                    <v:path arrowok="t" o:connecttype="custom" o:connectlocs="3900,6375;3900,8007;0,8007;0,7076" o:connectangles="0,0,0,0"/>
                  </v:shape>
                </v:group>
                <v:group id="Group 127" o:spid="_x0000_s1142" style="position:absolute;left:9682;top:6251;width:92;height:135" coordorigin="9682,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Freeform 128" o:spid="_x0000_s1143" style="position:absolute;left:9682;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" path="m45,l,134r91,l45,xe" fillcolor="black" stroked="f">
                    <v:path arrowok="t" o:connecttype="custom" o:connectlocs="45,6251;0,6385;91,6385;45,6251" o:connectangles="0,0,0,0"/>
                  </v:shape>
                </v:group>
                <v:group id="Group 129" o:spid="_x0000_s1144" style="position:absolute;left:7970;top:7791;width:579;height:156" coordorigin="7970,7791"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130" o:spid="_x0000_s1145" style="position:absolute;left:7970;top:7791;width:579;height:156;visibility:visible;mso-wrap-style:square;v-text-anchor:top"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" path="m,l579,r,156l,156,,xe" stroked="f">
                    <v:path arrowok="t" o:connecttype="custom" o:connectlocs="0,7791;579,7791;579,7947;0,7947;0,7791" o:connectangles="0,0,0,0,0"/>
                  </v:shape>
                  <v:shape id="Picture 131" o:spid="_x0000_s1146" type="#_x0000_t75" style="position:absolute;left:7985;top:7813;width:5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">
                    <v:imagedata r:id="rId85" o:title=""/>
                  </v:shape>
                </v:group>
                <v:group id="Group 132" o:spid="_x0000_s1147" style="position:absolute;left:5928;top:6375;width:3658;height:1402" coordorigin="5928,6375"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shape id="Freeform 133" o:spid="_x0000_s1148" style="position:absolute;left:5928;top:6375;width:3658;height:1402;visibility:visible;mso-wrap-style:square;v-text-anchor:top"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" path="m3658,r,1402l,1402,,684e" filled="f" strokeweight=".24pt">
                    <v:path arrowok="t" o:connecttype="custom" o:connectlocs="3658,6375;3658,7777;0,7777;0,7059" o:connectangles="0,0,0,0"/>
                  </v:shape>
                </v:group>
                <v:group id="Group 134" o:spid="_x0000_s1149" style="position:absolute;left:9540;top:6251;width:92;height:135" coordorigin="954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Freeform 135" o:spid="_x0000_s1150" style="position:absolute;left:954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" path="m46,l,134r91,l46,xe" fillcolor="black" stroked="f">
                    <v:path arrowok="t" o:connecttype="custom" o:connectlocs="46,6251;0,6385;91,6385;46,6251" o:connectangles="0,0,0,0"/>
                  </v:shape>
                </v:group>
                <v:group id="Group 136" o:spid="_x0000_s1151" style="position:absolute;left:7601;top:7561;width:1246;height:156" coordorigin="7601,7561"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Freeform 137" o:spid="_x0000_s1152" style="position:absolute;left:7601;top:7561;width:1246;height:156;visibility:visible;mso-wrap-style:square;v-text-anchor:top"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" path="m,l1245,r,156l,156,,xe" stroked="f">
                    <v:path arrowok="t" o:connecttype="custom" o:connectlocs="0,7561;1245,7561;1245,7717;0,7717;0,7561" o:connectangles="0,0,0,0,0"/>
                  </v:shape>
                  <v:shape id="Picture 138" o:spid="_x0000_s1153" type="#_x0000_t75" style="position:absolute;left:7615;top:7583;width:122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">
                    <v:imagedata r:id="rId86" o:title=""/>
                  </v:shape>
                </v:group>
                <v:group id="Group 139" o:spid="_x0000_s1154" style="position:absolute;left:6053;top:6375;width:3413;height:1124" coordorigin="6053,6375"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140" o:spid="_x0000_s1155" style="position:absolute;left:6053;top:6375;width:3413;height:1124;visibility:visible;mso-wrap-style:square;v-text-anchor:top"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" path="m3413,r,1124l,1124,,653e" filled="f" strokeweight=".24pt">
                    <v:path arrowok="t" o:connecttype="custom" o:connectlocs="3413,6375;3413,7499;0,7499;0,7028" o:connectangles="0,0,0,0"/>
                  </v:shape>
                </v:group>
                <v:group id="Group 141" o:spid="_x0000_s1156" style="position:absolute;left:9420;top:6251;width:94;height:135" coordorigin="9420,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142" o:spid="_x0000_s1157" style="position:absolute;left:9420;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" path="m46,l,134r94,l46,xe" fillcolor="black" stroked="f">
                    <v:path arrowok="t" o:connecttype="custom" o:connectlocs="46,6251;0,6385;94,6385;46,6251" o:connectangles="0,0,0,0"/>
                  </v:shape>
                </v:group>
                <v:group id="Group 143" o:spid="_x0000_s1158" style="position:absolute;left:7596;top:7283;width:1210;height:156" coordorigin="7596,7283"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shape id="Freeform 144" o:spid="_x0000_s1159" style="position:absolute;left:7596;top:7283;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" path="m,l1210,r,156l,156,,xe" stroked="f">
                    <v:path arrowok="t" o:connecttype="custom" o:connectlocs="0,7283;1210,7283;1210,7439;0,7439;0,7283" o:connectangles="0,0,0,0,0"/>
                  </v:shape>
                  <v:shape id="Picture 145" o:spid="_x0000_s1160" type="#_x0000_t75" style="position:absolute;left:7610;top:7304;width:119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">
                    <v:imagedata r:id="rId87" o:title=""/>
                  </v:shape>
                </v:group>
                <v:group id="Group 146" o:spid="_x0000_s1161" style="position:absolute;left:6055;top:4475;width:3624;height:1313" coordorigin="6055,4475"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shape id="Freeform 147" o:spid="_x0000_s1162" style="position:absolute;left:6055;top:4475;width:3624;height:1313;visibility:visible;mso-wrap-style:square;v-text-anchor:top"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" path="m3624,1312l3624,,,,,458e" filled="f" strokeweight=".24pt">
                    <v:path arrowok="t" o:connecttype="custom" o:connectlocs="3624,5787;3624,4475;0,4475;0,4933" o:connectangles="0,0,0,0"/>
                  </v:shape>
                </v:group>
                <v:group id="Group 148" o:spid="_x0000_s1163" style="position:absolute;left:6010;top:4923;width:92;height:89" coordorigin="6010,492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Freeform 149" o:spid="_x0000_s1164" style="position:absolute;left:6010;top:492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" path="m91,l,,45,89,91,xe" fillcolor="black" stroked="f">
                    <v:path arrowok="t" o:connecttype="custom" o:connectlocs="91,4923;0,4923;45,5012;91,4923" o:connectangles="0,0,0,0"/>
                  </v:shape>
                </v:group>
                <v:group id="Group 150" o:spid="_x0000_s1165" style="position:absolute;left:1870;top:6375;width:2842;height:339" coordorigin="1870,6375"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shape id="Freeform 151" o:spid="_x0000_s1166" style="position:absolute;left:1870;top:6375;width:2842;height:339;visibility:visible;mso-wrap-style:square;v-text-anchor:top"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" path="m,l,339r2841,e" filled="f" strokeweight=".24pt">
                    <v:path arrowok="t" o:connecttype="custom" o:connectlocs="0,6375;0,6714;2841,6714" o:connectangles="0,0,0"/>
                  </v:shape>
                </v:group>
                <v:group id="Group 152" o:spid="_x0000_s1167" style="position:absolute;left:1824;top:6251;width:94;height:135" coordorigin="182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Freeform 153" o:spid="_x0000_s1168" style="position:absolute;left:182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" path="m46,l,134r94,l46,xe" fillcolor="black" stroked="f">
                    <v:path arrowok="t" o:connecttype="custom" o:connectlocs="46,6251;0,6385;94,6385;46,6251" o:connectangles="0,0,0,0"/>
                  </v:shape>
                </v:group>
                <v:group id="Group 154" o:spid="_x0000_s1169" style="position:absolute;left:2294;top:6541;width:1248;height:156" coordorigin="2294,6541"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Freeform 155" o:spid="_x0000_s1170" style="position:absolute;left:2294;top:6541;width:1248;height:156;visibility:visible;mso-wrap-style:square;v-text-anchor:top"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" path="m,l1248,r,156l,156,,xe" stroked="f">
                    <v:path arrowok="t" o:connecttype="custom" o:connectlocs="0,6541;1248,6541;1248,6697;0,6697;0,6541" o:connectangles="0,0,0,0,0"/>
                  </v:shape>
                  <v:shape id="Picture 156" o:spid="_x0000_s1171" type="#_x0000_t75" style="position:absolute;left:2309;top:6565;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">
                    <v:imagedata r:id="rId88" o:title=""/>
                  </v:shape>
                  <v:shape id="Picture 157" o:spid="_x0000_s1172" type="#_x0000_t75" style="position:absolute;left:2974;top:6565;width:56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">
                    <v:imagedata r:id="rId89" o:title=""/>
                  </v:shape>
                </v:group>
                <v:group id="Group 158" o:spid="_x0000_s1173" style="position:absolute;left:1728;top:4563;width:3869;height:1224" coordorigin="1728,4563"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Freeform 159" o:spid="_x0000_s1174" style="position:absolute;left:1728;top:4563;width:3869;height:1224;visibility:visible;mso-wrap-style:square;v-text-anchor:top"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" path="m,1224l,,3869,r,346e" filled="f" strokeweight=".24pt">
                    <v:path arrowok="t" o:connecttype="custom" o:connectlocs="0,5787;0,4563;3869,4563;3869,4909" o:connectangles="0,0,0,0"/>
                  </v:shape>
                </v:group>
                <v:group id="Group 160" o:spid="_x0000_s1175" style="position:absolute;left:5551;top:4899;width:94;height:89" coordorigin="5551,4899"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shape id="Freeform 161" o:spid="_x0000_s1176" style="position:absolute;left:5551;top:4899;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" path="m94,l,,46,89,94,xe" fillcolor="black" stroked="f">
                    <v:path arrowok="t" o:connecttype="custom" o:connectlocs="94,4899;0,4899;46,4988;94,4899" o:connectangles="0,0,0,0"/>
                  </v:shape>
                  <v:shape id="Picture 162" o:spid="_x0000_s1177" type="#_x0000_t75" style="position:absolute;left:2753;top:4400;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">
                    <v:imagedata r:id="rId79" o:title=""/>
                  </v:shape>
                  <v:shape id="Picture 163" o:spid="_x0000_s1178" type="#_x0000_t75" style="position:absolute;left:3070;top:4400;width:26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">
                    <v:imagedata r:id="rId90" o:title=""/>
                  </v:shape>
                </v:group>
                <v:group id="Group 164" o:spid="_x0000_s1179" style="position:absolute;left:5705;top:6375;width:4212;height:1863" coordorigin="5705,6375"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165" o:spid="_x0000_s1180" style="position:absolute;left:5705;top:6375;width:4212;height:1863;visibility:visible;mso-wrap-style:square;v-text-anchor:top"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" path="m4212,r,1863l,1863,,708e" filled="f" strokeweight=".24pt">
                    <v:path arrowok="t" o:connecttype="custom" o:connectlocs="4212,6375;4212,8238;0,8238;0,7083" o:connectangles="0,0,0,0"/>
                  </v:shape>
                </v:group>
                <v:group id="Group 166" o:spid="_x0000_s1181" style="position:absolute;left:9871;top:6251;width:92;height:135" coordorigin="987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Freeform 167" o:spid="_x0000_s1182" style="position:absolute;left:987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" path="m46,l,134r91,l46,xe" fillcolor="black" stroked="f">
                    <v:path arrowok="t" o:connecttype="custom" o:connectlocs="46,6251;0,6385;91,6385;46,6251" o:connectangles="0,0,0,0"/>
                  </v:shape>
                </v:group>
                <v:group id="Group 168" o:spid="_x0000_s1183" style="position:absolute;left:7663;top:8022;width:1280;height:156" coordorigin="7663,8022"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Freeform 169" o:spid="_x0000_s1184" style="position:absolute;left:7663;top:8022;width:1280;height:156;visibility:visible;mso-wrap-style:square;v-text-anchor:top"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" path="m,l1279,r,156l,156,,xe" stroked="f">
                    <v:path arrowok="t" o:connecttype="custom" o:connectlocs="0,8022;1279,8022;1279,8178;0,8178;0,8022" o:connectangles="0,0,0,0,0"/>
                  </v:shape>
                  <v:shape id="Picture 170" o:spid="_x0000_s1185" type="#_x0000_t75" style="position:absolute;left:7680;top:8046;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">
                    <v:imagedata r:id="rId91" o:title=""/>
                  </v:shape>
                  <v:shape id="Picture 171" o:spid="_x0000_s1186" type="#_x0000_t75" style="position:absolute;left:8038;top:4280;width:57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">
                    <v:imagedata r:id="rId92" o:title=""/>
                  </v:shape>
                </v:group>
                <v:group id="Group 172" o:spid="_x0000_s1187" style="position:absolute;left:5916;top:4182;width:3905;height:1515" coordorigin="5916,4182"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shape id="Freeform 173" o:spid="_x0000_s1188" style="position:absolute;left:5916;top:4182;width:3905;height:1515;visibility:visible;mso-wrap-style:square;v-text-anchor:top"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" path="m3905,1514l3905,,,,,715e" filled="f" strokeweight=".24pt">
                    <v:path arrowok="t" o:connecttype="custom" o:connectlocs="3905,5696;3905,4182;0,4182;0,4897" o:connectangles="0,0,0,0"/>
                  </v:shape>
                </v:group>
                <v:group id="Group 174" o:spid="_x0000_s1189" style="position:absolute;left:5870;top:4885;width:92;height:92" coordorigin="5870,4885"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shape id="Freeform 175" o:spid="_x0000_s1190" style="position:absolute;left:5870;top:4885;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" path="m92,l,,46,91,92,xe" fillcolor="black" stroked="f">
                    <v:path arrowok="t" o:connecttype="custom" o:connectlocs="92,4885;0,4885;46,4976;92,4885" o:connectangles="0,0,0,0"/>
                  </v:shape>
                  <v:shape id="Picture 176" o:spid="_x0000_s1191" type="#_x0000_t75" style="position:absolute;left:7668;top:3987;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">
                    <v:imagedata r:id="rId93" o:title=""/>
                  </v:shape>
                </v:group>
                <v:group id="Group 177" o:spid="_x0000_s1192" style="position:absolute;left:1562;top:4251;width:4179;height:1505" coordorigin="1562,4251"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shape id="Freeform 178" o:spid="_x0000_s1193" style="position:absolute;left:1562;top:4251;width:4179;height:1505;visibility:visible;mso-wrap-style:square;v-text-anchor:top"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" path="m,1505l,,4179,r,627e" filled="f" strokeweight=".24pt">
                    <v:path arrowok="t" o:connecttype="custom" o:connectlocs="0,5756;0,4251;4179,4251;4179,4878" o:connectangles="0,0,0,0"/>
                  </v:shape>
                </v:group>
                <v:group id="Group 179" o:spid="_x0000_s1194" style="position:absolute;left:5693;top:4866;width:94;height:92" coordorigin="5693,4866"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Freeform 180" o:spid="_x0000_s1195" style="position:absolute;left:5693;top:4866;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" path="m93,l,,48,91,93,xe" fillcolor="black" stroked="f">
                    <v:path arrowok="t" o:connecttype="custom" o:connectlocs="93,4866;0,4866;48,4957;93,4866" o:connectangles="0,0,0,0"/>
                  </v:shape>
                  <v:shape id="Picture 181" o:spid="_x0000_s1196" type="#_x0000_t75" style="position:absolute;left:2578;top:4088;width:84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">
                    <v:imagedata r:id="rId94" o:title=""/>
                  </v:shape>
                </v:group>
                <v:group id="Group 182" o:spid="_x0000_s1197" style="position:absolute;left:1682;top:6375;width:3171;height:545" coordorigin="1682,6375"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Freeform 183" o:spid="_x0000_s1198" style="position:absolute;left:1682;top:6375;width:3171;height:545;visibility:visible;mso-wrap-style:square;v-text-anchor:top"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" path="m,l,545r3171,e" filled="f" strokeweight=".24pt">
                    <v:path arrowok="t" o:connecttype="custom" o:connectlocs="0,6375;0,6920;3171,6920" o:connectangles="0,0,0"/>
                  </v:shape>
                </v:group>
                <v:group id="Group 184" o:spid="_x0000_s1199" style="position:absolute;left:1634;top:6251;width:94;height:135" coordorigin="163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185" o:spid="_x0000_s1200" style="position:absolute;left:163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" path="m48,l,134r94,l48,xe" fillcolor="black" stroked="f">
                    <v:path arrowok="t" o:connecttype="custom" o:connectlocs="48,6251;0,6385;94,6385;48,6251" o:connectangles="0,0,0,0"/>
                  </v:shape>
                </v:group>
                <v:group id="Group 186" o:spid="_x0000_s1201" style="position:absolute;left:2062;top:6750;width:1411;height:156" coordorigin="2062,6750"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Freeform 187" o:spid="_x0000_s1202" style="position:absolute;left:2062;top:6750;width:1411;height:156;visibility:visible;mso-wrap-style:square;v-text-anchor:top"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" path="m,l1411,r,156l,156,,xe" stroked="f">
                    <v:path arrowok="t" o:connecttype="custom" o:connectlocs="0,6750;1411,6750;1411,6906;0,6906;0,6750" o:connectangles="0,0,0,0,0"/>
                  </v:shape>
                  <v:shape id="Picture 188" o:spid="_x0000_s1203" type="#_x0000_t75" style="position:absolute;left:2076;top:6771;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">
                    <v:imagedata r:id="rId95" o:title=""/>
                  </v:shape>
                  <v:shape id="Picture 189" o:spid="_x0000_s1204" type="#_x0000_t75" style="position:absolute;left:2741;top:6771;width:73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">
                    <v:imagedata r:id="rId96" o:title=""/>
                  </v:shape>
                </v:group>
                <v:group id="Group 190" o:spid="_x0000_s1205" style="position:absolute;left:5866;top:3915;width:4193;height:1872" coordorigin="5866,3915"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shape id="Freeform 191" o:spid="_x0000_s1206" style="position:absolute;left:5866;top:3915;width:4193;height:1872;visibility:visible;mso-wrap-style:square;v-text-anchor:top"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" path="m4192,1872l4192,,,,,975e" filled="f" strokeweight=".24pt">
                    <v:path arrowok="t" o:connecttype="custom" o:connectlocs="4192,5787;4192,3915;0,3915;0,4890" o:connectangles="0,0,0,0"/>
                  </v:shape>
                </v:group>
                <v:group id="Group 192" o:spid="_x0000_s1207" style="position:absolute;left:5818;top:4878;width:94;height:89" coordorigin="5818,4878"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Freeform 193" o:spid="_x0000_s1208" style="position:absolute;left:5818;top:4878;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" path="m93,l,,48,89,93,xe" fillcolor="black" stroked="f">
                    <v:path arrowok="t" o:connecttype="custom" o:connectlocs="93,4878;0,4878;48,4967;93,4878" o:connectangles="0,0,0,0"/>
                  </v:shape>
                  <v:shape id="Picture 194" o:spid="_x0000_s1209" type="#_x0000_t75" style="position:absolute;left:7966;top:3745;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">
                    <v:imagedata r:id="rId97" o:title=""/>
                  </v:shape>
                </v:group>
                <v:group id="Group 195" o:spid="_x0000_s1210" style="position:absolute;left:5561;top:6467;width:4498;height:2004" coordorigin="5561,6467"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">
                  <v:shape id="Freeform 196" o:spid="_x0000_s1211" style="position:absolute;left:5561;top:6467;width:4498;height:2004;visibility:visible;mso-wrap-style:square;v-text-anchor:top"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" path="m4497,r,2004l,2004,,607e" filled="f" strokeweight=".24pt">
                    <v:path arrowok="t" o:connecttype="custom" o:connectlocs="4497,6467;4497,8471;0,8471;0,7074" o:connectangles="0,0,0,0"/>
                  </v:shape>
                </v:group>
                <v:group id="Group 197" o:spid="_x0000_s1212" style="position:absolute;left:10013;top:6344;width:92;height:135" coordorigin="10013,6344"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Freeform 198" o:spid="_x0000_s1213" style="position:absolute;left:10013;top:6344;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" path="m45,l,135r91,l45,xe" fillcolor="black" stroked="f">
                    <v:path arrowok="t" o:connecttype="custom" o:connectlocs="45,6344;0,6479;91,6479;45,6344" o:connectangles="0,0,0,0"/>
                  </v:shape>
                </v:group>
                <v:group id="Group 199" o:spid="_x0000_s1214" style="position:absolute;left:7786;top:8300;width:795;height:156" coordorigin="7786,830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shape id="Freeform 200" o:spid="_x0000_s1215" style="position:absolute;left:7786;top:830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" path="m,l794,r,156l,156,,xe" stroked="f">
                    <v:path arrowok="t" o:connecttype="custom" o:connectlocs="0,8300;794,8300;794,8456;0,8456;0,8300" o:connectangles="0,0,0,0,0"/>
                  </v:shape>
                  <v:shape id="Picture 201" o:spid="_x0000_s1216" type="#_x0000_t75" style="position:absolute;left:7800;top:832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">
                    <v:imagedata r:id="rId70" o:title=""/>
                  </v:shape>
                </v:group>
                <v:group id="Group 202" o:spid="_x0000_s1217" style="position:absolute;left:2486;top:8007;width:900;height:533" coordorigin="2486,8007"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shape id="Freeform 203" o:spid="_x0000_s1218" style="position:absolute;left:2486;top:8007;width:900;height:533;visibility:visible;mso-wrap-style:square;v-text-anchor:top"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" path="m,533r900,l900,,,,,533xe" filled="f" strokeweight=".24pt">
                    <v:path arrowok="t" o:connecttype="custom" o:connectlocs="0,8540;900,8540;900,8007;0,8007;0,8540" o:connectangles="0,0,0,0,0"/>
                  </v:shape>
                  <v:shape id="Picture 204" o:spid="_x0000_s1219" type="#_x0000_t75" style="position:absolute;left:2590;top:8219;width:69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">
                    <v:imagedata r:id="rId98" o:title=""/>
                  </v:shape>
                </v:group>
                <v:group id="Group 205" o:spid="_x0000_s1220" style="position:absolute;left:2969;top:7062;width:2518;height:1743" coordorigin="2969,7062"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">
                  <v:shape id="Freeform 206" o:spid="_x0000_s1221" style="position:absolute;left:2969;top:7062;width:2518;height:1743;visibility:visible;mso-wrap-style:square;v-text-anchor:top"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" path="m,1598r2,12l2,1742r2515,l2517,e" filled="f" strokeweight=".24pt">
                    <v:path arrowok="t" o:connecttype="custom" o:connectlocs="0,8660;2,8672;2,8804;2517,8804;2517,7062" o:connectangles="0,0,0,0,0"/>
                  </v:shape>
                </v:group>
                <v:group id="Group 207" o:spid="_x0000_s1222" style="position:absolute;left:2926;top:8540;width:89;height:142" coordorigin="2926,8540"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">
                  <v:shape id="Freeform 208" o:spid="_x0000_s1223" style="position:absolute;left:2926;top:8540;width:89;height:142;visibility:visible;mso-wrap-style:square;v-text-anchor:top"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" path="m12,l,142,88,120,12,xe" fillcolor="black" stroked="f">
                    <v:path arrowok="t" o:connecttype="custom" o:connectlocs="12,8540;0,8682;88,8660;12,8540" o:connectangles="0,0,0,0"/>
                  </v:shape>
                </v:group>
                <v:group id="Group 209" o:spid="_x0000_s1224" style="position:absolute;left:3559;top:8634;width:1412;height:159" coordorigin="3559,8634"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shape id="Freeform 210" o:spid="_x0000_s1225" style="position:absolute;left:3559;top:8634;width:1412;height:159;visibility:visible;mso-wrap-style:square;v-text-anchor:top"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" path="m,l1411,r,158l,158,,xe" stroked="f">
                    <v:path arrowok="t" o:connecttype="custom" o:connectlocs="0,8634;1411,8634;1411,8792;0,8792;0,8634" o:connectangles="0,0,0,0,0"/>
                  </v:shape>
                  <v:shape id="Picture 211" o:spid="_x0000_s1226" type="#_x0000_t75" style="position:absolute;left:3576;top:8658;width:61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">
                    <v:imagedata r:id="rId99" o:title=""/>
                  </v:shape>
                  <v:shape id="Picture 212" o:spid="_x0000_s1227" type="#_x0000_t75" style="position:absolute;left:4238;top:8658;width:73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">
                    <v:imagedata r:id="rId100" o:title=""/>
                  </v:shape>
                </v:group>
                <v:group id="Group 213" o:spid="_x0000_s1228" style="position:absolute;left:3514;top:7035;width:1868;height:1527" coordorigin="3514,7035"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shape id="Freeform 214" o:spid="_x0000_s1229" style="position:absolute;left:3514;top:7035;width:1868;height:1527;visibility:visible;mso-wrap-style:square;v-text-anchor:top"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" path="m,1527r1867,l1867,e" filled="f" strokeweight=".24pt">
                    <v:path arrowok="t" o:connecttype="custom" o:connectlocs="0,8562;1867,8562;1867,7035" o:connectangles="0,0,0"/>
                  </v:shape>
                </v:group>
                <v:group id="Group 215" o:spid="_x0000_s1230" style="position:absolute;left:3386;top:8519;width:140;height:89" coordorigin="3386,8519"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shape id="Freeform 216" o:spid="_x0000_s1231" style="position:absolute;left:3386;top:8519;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" path="m140,l,43,140,88,140,xe" fillcolor="black" stroked="f">
                    <v:path arrowok="t" o:connecttype="custom" o:connectlocs="140,8519;0,8562;140,8607;140,8519" o:connectangles="0,0,0,0"/>
                  </v:shape>
                </v:group>
                <v:group id="Group 217" o:spid="_x0000_s1232" style="position:absolute;left:4061;top:8391;width:1092;height:156" coordorigin="4061,8391"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">
                  <v:shape id="Freeform 218" o:spid="_x0000_s1233" style="position:absolute;left:4061;top:8391;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" path="m,l1092,r,156l,156,,xe" stroked="f">
                    <v:path arrowok="t" o:connecttype="custom" o:connectlocs="0,8391;1092,8391;1092,8547;0,8547;0,8391" o:connectangles="0,0,0,0,0"/>
                  </v:shape>
                  <v:shape id="Picture 219" o:spid="_x0000_s1234" type="#_x0000_t75" style="position:absolute;left:4075;top:8415;width:107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">
                    <v:imagedata r:id="rId101" o:title=""/>
                  </v:shape>
                </v:group>
                <v:group id="Group 220" o:spid="_x0000_s1235" style="position:absolute;left:3514;top:7016;width:1812;height:1340" coordorigin="3514,7016"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">
                  <v:shape id="Freeform 221" o:spid="_x0000_s1236" style="position:absolute;left:3514;top:7016;width:1812;height:1340;visibility:visible;mso-wrap-style:square;v-text-anchor:top"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" path="m,1339r1812,l1812,e" filled="f" strokeweight=".24pt">
                    <v:path arrowok="t" o:connecttype="custom" o:connectlocs="0,8355;1812,8355;1812,7016" o:connectangles="0,0,0"/>
                  </v:shape>
                </v:group>
                <v:group id="Group 222" o:spid="_x0000_s1237" style="position:absolute;left:3386;top:8310;width:140;height:89" coordorigin="3386,8310"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Freeform 223" o:spid="_x0000_s1238" style="position:absolute;left:3386;top:8310;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" path="m140,l,45,140,89,140,xe" fillcolor="black" stroked="f">
                    <v:path arrowok="t" o:connecttype="custom" o:connectlocs="140,8310;0,8355;140,8399;140,8310" o:connectangles="0,0,0,0"/>
                  </v:shape>
                </v:group>
                <v:group id="Group 224" o:spid="_x0000_s1239" style="position:absolute;left:4020;top:8183;width:1001;height:159" coordorigin="4020,8183"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shape id="Freeform 225" o:spid="_x0000_s1240" style="position:absolute;left:4020;top:8183;width:1001;height:159;visibility:visible;mso-wrap-style:square;v-text-anchor:top"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" path="m,l1001,r,158l,158,,xe" stroked="f">
                    <v:path arrowok="t" o:connecttype="custom" o:connectlocs="0,8183;1001,8183;1001,8341;0,8341;0,8183" o:connectangles="0,0,0,0,0"/>
                  </v:shape>
                  <v:shape id="Picture 226" o:spid="_x0000_s1241" type="#_x0000_t75" style="position:absolute;left:4034;top:8207;width:98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">
                    <v:imagedata r:id="rId102" o:title=""/>
                  </v:shape>
                </v:group>
                <v:group id="Group 227" o:spid="_x0000_s1242" style="position:absolute;left:2522;top:7153;width:2487;height:855" coordorigin="2522,7153"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">
                  <v:shape id="Freeform 228" o:spid="_x0000_s1243" style="position:absolute;left:2522;top:7153;width:2487;height:855;visibility:visible;mso-wrap-style:square;v-text-anchor:top"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" path="m,854l,,2487,e" filled="f" strokeweight=".24pt">
                    <v:path arrowok="t" o:connecttype="custom" o:connectlocs="0,8007;0,7153;2487,7153" o:connectangles="0,0,0"/>
                  </v:shape>
                </v:group>
                <v:group id="Group 229" o:spid="_x0000_s1244" style="position:absolute;left:4997;top:7107;width:92;height:89" coordorigin="4997,7107"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shape id="Freeform 230" o:spid="_x0000_s1245" style="position:absolute;left:4997;top:7107;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" path="m,l,89,91,46,,xe" fillcolor="black" stroked="f">
                    <v:path arrowok="t" o:connecttype="custom" o:connectlocs="0,7107;0,7196;91,7153;0,7107" o:connectangles="0,0,0,0"/>
                  </v:shape>
                </v:group>
                <v:group id="Group 231" o:spid="_x0000_s1246" style="position:absolute;left:2822;top:6966;width:819;height:159" coordorigin="2822,6966"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shape id="Freeform 232" o:spid="_x0000_s1247" style="position:absolute;left:2822;top:6966;width:819;height:159;visibility:visible;mso-wrap-style:square;v-text-anchor:top"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" path="m,l819,r,158l,158,,xe" stroked="f">
                    <v:path arrowok="t" o:connecttype="custom" o:connectlocs="0,6966;819,6966;819,7124;0,7124;0,6966" o:connectangles="0,0,0,0,0"/>
                  </v:shape>
                  <v:shape id="Picture 233" o:spid="_x0000_s1248" type="#_x0000_t75" style="position:absolute;left:2839;top:6990;width:8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">
                    <v:imagedata r:id="rId103" o:title=""/>
                  </v:shape>
                </v:group>
                <v:group id="Group 234" o:spid="_x0000_s1249" style="position:absolute;left:2698;top:7407;width:2312;height:624" coordorigin="2698,7407"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Freeform 235" o:spid="_x0000_s1250" style="position:absolute;left:2698;top:7407;width:2312;height:624;visibility:visible;mso-wrap-style:square;v-text-anchor:top"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" path="m,624l,,2311,e" filled="f" strokeweight=".24pt">
                    <v:path arrowok="t" o:connecttype="custom" o:connectlocs="0,8031;0,7407;2311,7407" o:connectangles="0,0,0"/>
                  </v:shape>
                </v:group>
                <v:group id="Group 236" o:spid="_x0000_s1251" style="position:absolute;left:4997;top:7362;width:92;height:89" coordorigin="4997,7362"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">
                  <v:shape id="Freeform 237" o:spid="_x0000_s1252" style="position:absolute;left:4997;top:7362;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" path="m,l,89,91,45,,xe" fillcolor="black" stroked="f">
                    <v:path arrowok="t" o:connecttype="custom" o:connectlocs="0,7362;0,7451;91,7407;0,7362" o:connectangles="0,0,0,0"/>
                  </v:shape>
                </v:group>
                <v:group id="Group 238" o:spid="_x0000_s1253" style="position:absolute;left:2894;top:7220;width:1121;height:159" coordorigin="2894,7220"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Freeform 239" o:spid="_x0000_s1254" style="position:absolute;left:2894;top:7220;width:1121;height:159;visibility:visible;mso-wrap-style:square;v-text-anchor:top"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" path="m,l1121,r,159l,159,,xe" stroked="f">
                    <v:path arrowok="t" o:connecttype="custom" o:connectlocs="0,7220;1121,7220;1121,7379;0,7379;0,7220" o:connectangles="0,0,0,0,0"/>
                  </v:shape>
                  <v:shape id="Picture 240" o:spid="_x0000_s1255" type="#_x0000_t75" style="position:absolute;left:2909;top:7242;width:11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">
                    <v:imagedata r:id="rId104" o:title=""/>
                  </v:shape>
                </v:group>
                <v:group id="Group 241" o:spid="_x0000_s1256" style="position:absolute;left:2938;top:7662;width:2072;height:346" coordorigin="2938,7662"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">
                  <v:shape id="Freeform 242" o:spid="_x0000_s1257" style="position:absolute;left:2938;top:7662;width:2072;height:346;visibility:visible;mso-wrap-style:square;v-text-anchor:top"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" path="m,345l,,2071,e" filled="f" strokeweight=".24pt">
                    <v:path arrowok="t" o:connecttype="custom" o:connectlocs="0,8007;0,7662;2071,7662" o:connectangles="0,0,0"/>
                  </v:shape>
                </v:group>
                <v:group id="Group 243" o:spid="_x0000_s1258" style="position:absolute;left:4997;top:7616;width:92;height:89" coordorigin="4997,7616"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Freeform 244" o:spid="_x0000_s1259" style="position:absolute;left:4997;top:7616;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" path="m,l,89,91,46,,xe" fillcolor="black" stroked="f">
                    <v:path arrowok="t" o:connecttype="custom" o:connectlocs="0,7616;0,7705;91,7662;0,7616" o:connectangles="0,0,0,0"/>
                  </v:shape>
                </v:group>
                <v:group id="Group 245" o:spid="_x0000_s1260" style="position:absolute;left:3233;top:7475;width:1004;height:159" coordorigin="3233,7475"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shape id="Freeform 246" o:spid="_x0000_s1261" style="position:absolute;left:3233;top:7475;width:1004;height:159;visibility:visible;mso-wrap-style:square;v-text-anchor:top"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" path="m,l1003,r,158l,158,,xe" stroked="f">
                    <v:path arrowok="t" o:connecttype="custom" o:connectlocs="0,7475;1003,7475;1003,7633;0,7633;0,7475" o:connectangles="0,0,0,0,0"/>
                  </v:shape>
                  <v:shape id="Picture 247" o:spid="_x0000_s1262" type="#_x0000_t75" style="position:absolute;left:3250;top:7499;width:98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">
                    <v:imagedata r:id="rId105" o:title=""/>
                  </v:shape>
                </v:group>
                <w10:wrap anchorx="page"/>
              </v:group>
            </w:pict>
          </mc:Fallback>
        </mc:AlternateContent>
      </w:r>
    </w:p>
    <w:p w14:paraId="35E2095C" w14:textId="77777777" w:rsidR="000F161D" w:rsidRDefault="000F161D" w:rsidP="000F161D">
      <w:pPr>
        <w:rPr>
          <w:rFonts w:eastAsia="Times New Roman"/>
          <w:sz w:val="18"/>
          <w:szCs w:val="18"/>
        </w:rPr>
      </w:pPr>
    </w:p>
    <w:p w14:paraId="3B8DE651" w14:textId="77777777" w:rsidR="000F161D" w:rsidRDefault="000F161D" w:rsidP="000F161D">
      <w:pPr>
        <w:rPr>
          <w:rFonts w:eastAsia="Times New Roman"/>
          <w:sz w:val="18"/>
          <w:szCs w:val="18"/>
        </w:rPr>
      </w:pPr>
    </w:p>
    <w:p w14:paraId="4DC972D6" w14:textId="77777777" w:rsidR="000F161D" w:rsidRDefault="000F161D" w:rsidP="000F161D">
      <w:pPr>
        <w:rPr>
          <w:rFonts w:eastAsia="Times New Roman"/>
          <w:sz w:val="18"/>
          <w:szCs w:val="18"/>
        </w:rPr>
      </w:pPr>
    </w:p>
    <w:p w14:paraId="44476B89" w14:textId="77777777" w:rsidR="000F161D" w:rsidRDefault="000F161D" w:rsidP="000F161D">
      <w:pPr>
        <w:rPr>
          <w:rFonts w:eastAsia="Times New Roman"/>
          <w:sz w:val="18"/>
          <w:szCs w:val="18"/>
        </w:rPr>
      </w:pPr>
    </w:p>
    <w:p w14:paraId="02F540EA" w14:textId="77777777" w:rsidR="000F161D" w:rsidRDefault="000F161D" w:rsidP="000F161D">
      <w:pPr>
        <w:rPr>
          <w:rFonts w:eastAsia="Times New Roman"/>
          <w:sz w:val="18"/>
          <w:szCs w:val="18"/>
        </w:rPr>
      </w:pPr>
    </w:p>
    <w:p w14:paraId="15C7F1D4" w14:textId="77777777" w:rsidR="000F161D" w:rsidRDefault="000F161D" w:rsidP="000F161D">
      <w:pPr>
        <w:rPr>
          <w:rFonts w:eastAsia="Times New Roman"/>
          <w:sz w:val="18"/>
          <w:szCs w:val="18"/>
        </w:rPr>
      </w:pPr>
    </w:p>
    <w:p w14:paraId="32951AED" w14:textId="77777777" w:rsidR="000F161D" w:rsidRDefault="000F161D" w:rsidP="000F161D">
      <w:pPr>
        <w:rPr>
          <w:rFonts w:eastAsia="Times New Roman"/>
          <w:sz w:val="18"/>
          <w:szCs w:val="18"/>
        </w:rPr>
      </w:pPr>
    </w:p>
    <w:p w14:paraId="1D36B677" w14:textId="77777777" w:rsidR="000F161D" w:rsidRDefault="000F161D" w:rsidP="000F161D">
      <w:pPr>
        <w:rPr>
          <w:rFonts w:eastAsia="Times New Roman"/>
          <w:sz w:val="18"/>
          <w:szCs w:val="18"/>
        </w:rPr>
      </w:pPr>
    </w:p>
    <w:p w14:paraId="5702A7D4" w14:textId="77777777" w:rsidR="000F161D" w:rsidRDefault="000F161D" w:rsidP="000F161D">
      <w:pPr>
        <w:rPr>
          <w:rFonts w:eastAsia="Times New Roman"/>
          <w:sz w:val="18"/>
          <w:szCs w:val="18"/>
        </w:rPr>
      </w:pPr>
    </w:p>
    <w:p w14:paraId="1BED5D7D" w14:textId="77777777" w:rsidR="000F161D" w:rsidRDefault="000F161D" w:rsidP="000F161D">
      <w:pPr>
        <w:rPr>
          <w:rFonts w:eastAsia="Times New Roman"/>
          <w:sz w:val="18"/>
          <w:szCs w:val="18"/>
        </w:rPr>
      </w:pPr>
    </w:p>
    <w:p w14:paraId="7C284658" w14:textId="77777777" w:rsidR="000F161D" w:rsidRDefault="000F161D" w:rsidP="000F161D">
      <w:pPr>
        <w:rPr>
          <w:rFonts w:eastAsia="Times New Roman"/>
          <w:sz w:val="18"/>
          <w:szCs w:val="18"/>
        </w:rPr>
      </w:pPr>
    </w:p>
    <w:p w14:paraId="301F982E" w14:textId="77777777" w:rsidR="000F161D" w:rsidRDefault="000F161D" w:rsidP="000F161D">
      <w:pPr>
        <w:rPr>
          <w:rFonts w:eastAsia="Times New Roman"/>
          <w:sz w:val="18"/>
          <w:szCs w:val="18"/>
        </w:rPr>
      </w:pPr>
    </w:p>
    <w:p w14:paraId="471DDA14" w14:textId="77777777" w:rsidR="000F161D" w:rsidRDefault="000F161D" w:rsidP="000F161D">
      <w:pPr>
        <w:rPr>
          <w:rFonts w:eastAsia="Times New Roman"/>
          <w:sz w:val="18"/>
          <w:szCs w:val="18"/>
        </w:rPr>
      </w:pPr>
    </w:p>
    <w:p w14:paraId="5F440209" w14:textId="77777777" w:rsidR="000F161D" w:rsidRDefault="000F161D" w:rsidP="000F161D">
      <w:pPr>
        <w:rPr>
          <w:rFonts w:eastAsia="Times New Roman"/>
          <w:sz w:val="18"/>
          <w:szCs w:val="18"/>
        </w:rPr>
      </w:pPr>
    </w:p>
    <w:p w14:paraId="4F0F0C21" w14:textId="77777777" w:rsidR="000F161D" w:rsidRDefault="000F161D" w:rsidP="000F161D">
      <w:pPr>
        <w:rPr>
          <w:rFonts w:eastAsia="Times New Roman"/>
          <w:sz w:val="18"/>
          <w:szCs w:val="18"/>
        </w:rPr>
      </w:pPr>
    </w:p>
    <w:p w14:paraId="1E337118" w14:textId="46A7F2EB" w:rsidR="000F161D" w:rsidRDefault="000F161D" w:rsidP="000F161D">
      <w:pPr>
        <w:rPr>
          <w:rFonts w:eastAsia="Times New Roman"/>
          <w:sz w:val="20"/>
          <w:szCs w:val="20"/>
        </w:rPr>
      </w:pPr>
    </w:p>
    <w:p w14:paraId="408F182B" w14:textId="6B2EE1EB" w:rsidR="0012064C" w:rsidRPr="00D755DA" w:rsidRDefault="0012064C" w:rsidP="0012064C">
      <w:pPr>
        <w:pStyle w:val="Caption"/>
      </w:pPr>
      <w:bookmarkStart w:id="38" w:name="_Ref461054983"/>
      <w:r w:rsidRPr="0012064C">
        <w:t xml:space="preserve"> </w:t>
      </w:r>
      <w:bookmarkStart w:id="39" w:name="_Toc461058053"/>
      <w:r>
        <w:t>Gambar 3.</w:t>
      </w:r>
      <w:fldSimple w:instr=" SEQ Gambar_3. \* ARABIC ">
        <w:r w:rsidR="00E4358E">
          <w:rPr>
            <w:noProof/>
          </w:rPr>
          <w:t>1</w:t>
        </w:r>
      </w:fldSimple>
      <w:r>
        <w:t>. DFD level 0</w:t>
      </w:r>
      <w:bookmarkEnd w:id="38"/>
      <w:bookmarkEnd w:id="39"/>
    </w:p>
    <w:p w14:paraId="5EAEEADE" w14:textId="77777777" w:rsidR="00BD0001" w:rsidRPr="00BD0001" w:rsidRDefault="00BD0001" w:rsidP="000F161D">
      <w:pPr>
        <w:rPr>
          <w:lang w:val="en-ID"/>
        </w:rPr>
      </w:pPr>
    </w:p>
    <w:p w14:paraId="0E85D461" w14:textId="77777777" w:rsidR="00D755DA" w:rsidRPr="00D755DA" w:rsidRDefault="00D755DA" w:rsidP="00F5705C">
      <w:pPr>
        <w:pStyle w:val="Heading2"/>
        <w:rPr>
          <w:lang w:val="en-ID"/>
        </w:rPr>
      </w:pPr>
      <w:bookmarkStart w:id="40" w:name="_Toc461058909"/>
      <w:r w:rsidRPr="00D755DA">
        <w:rPr>
          <w:lang w:val="en-ID"/>
        </w:rPr>
        <w:t>Rancangan Menu Dan Antar Muka</w:t>
      </w:r>
      <w:bookmarkEnd w:id="40"/>
    </w:p>
    <w:p w14:paraId="518FAF09" w14:textId="3A310000" w:rsidR="008834D9" w:rsidRDefault="00D755DA" w:rsidP="008834D9">
      <w:pPr>
        <w:pStyle w:val="BodyText"/>
      </w:pPr>
      <w:r>
        <w:t>Antarmuka</w:t>
      </w:r>
      <w:r>
        <w:rPr>
          <w:spacing w:val="15"/>
        </w:rPr>
        <w:t xml:space="preserve"> </w:t>
      </w:r>
      <w:r>
        <w:t>atau</w:t>
      </w:r>
      <w:r>
        <w:rPr>
          <w:spacing w:val="21"/>
        </w:rPr>
        <w:t xml:space="preserve"> </w:t>
      </w:r>
      <w:r>
        <w:t>yang</w:t>
      </w:r>
      <w:r>
        <w:rPr>
          <w:spacing w:val="14"/>
        </w:rPr>
        <w:t xml:space="preserve"> </w:t>
      </w:r>
      <w:r>
        <w:t>lebih</w:t>
      </w:r>
      <w:r>
        <w:rPr>
          <w:spacing w:val="16"/>
        </w:rPr>
        <w:t xml:space="preserve"> </w:t>
      </w:r>
      <w:r>
        <w:t>dikenal</w:t>
      </w:r>
      <w:r>
        <w:rPr>
          <w:spacing w:val="17"/>
        </w:rPr>
        <w:t xml:space="preserve"> </w:t>
      </w:r>
      <w:r>
        <w:t>sebagai</w:t>
      </w:r>
      <w:r>
        <w:rPr>
          <w:spacing w:val="17"/>
        </w:rPr>
        <w:t xml:space="preserve"> </w:t>
      </w:r>
      <w:r>
        <w:rPr>
          <w:i/>
        </w:rPr>
        <w:t>user</w:t>
      </w:r>
      <w:r>
        <w:rPr>
          <w:i/>
          <w:spacing w:val="19"/>
        </w:rPr>
        <w:t xml:space="preserve"> </w:t>
      </w:r>
      <w:r>
        <w:rPr>
          <w:i/>
        </w:rPr>
        <w:t>interface</w:t>
      </w:r>
      <w:r>
        <w:rPr>
          <w:i/>
          <w:spacing w:val="15"/>
        </w:rPr>
        <w:t xml:space="preserve"> </w:t>
      </w:r>
      <w:r>
        <w:t>adalah</w:t>
      </w:r>
      <w:r>
        <w:rPr>
          <w:spacing w:val="16"/>
        </w:rPr>
        <w:t xml:space="preserve"> </w:t>
      </w:r>
      <w:r>
        <w:t>sebuah</w:t>
      </w:r>
      <w:r>
        <w:rPr>
          <w:spacing w:val="19"/>
        </w:rPr>
        <w:t xml:space="preserve"> </w:t>
      </w:r>
      <w:r>
        <w:t>media</w:t>
      </w:r>
      <w:r>
        <w:rPr>
          <w:spacing w:val="18"/>
        </w:rPr>
        <w:t xml:space="preserve"> </w:t>
      </w:r>
      <w:r>
        <w:t>yang</w:t>
      </w:r>
      <w:r>
        <w:rPr>
          <w:spacing w:val="77"/>
        </w:rPr>
        <w:t xml:space="preserve"> </w:t>
      </w:r>
      <w:r>
        <w:t>menghubungkan</w:t>
      </w:r>
      <w:r>
        <w:rPr>
          <w:spacing w:val="4"/>
        </w:rPr>
        <w:t xml:space="preserve"> </w:t>
      </w:r>
      <w:r>
        <w:t>manusia</w:t>
      </w:r>
      <w:r>
        <w:rPr>
          <w:spacing w:val="3"/>
        </w:rPr>
        <w:t xml:space="preserve"> </w:t>
      </w:r>
      <w:r>
        <w:t>dengan</w:t>
      </w:r>
      <w:r>
        <w:rPr>
          <w:spacing w:val="4"/>
        </w:rPr>
        <w:t xml:space="preserve"> </w:t>
      </w:r>
      <w:r w:rsidRPr="00D755DA">
        <w:t>komputer</w:t>
      </w:r>
      <w:r>
        <w:rPr>
          <w:spacing w:val="4"/>
        </w:rPr>
        <w:t xml:space="preserve"> </w:t>
      </w:r>
      <w:r>
        <w:t>agar</w:t>
      </w:r>
      <w:r>
        <w:rPr>
          <w:spacing w:val="4"/>
        </w:rPr>
        <w:t xml:space="preserve"> </w:t>
      </w:r>
      <w:r>
        <w:t>dapat</w:t>
      </w:r>
      <w:r>
        <w:rPr>
          <w:spacing w:val="5"/>
        </w:rPr>
        <w:t xml:space="preserve"> </w:t>
      </w:r>
      <w:r>
        <w:t>saling</w:t>
      </w:r>
      <w:r>
        <w:rPr>
          <w:spacing w:val="2"/>
        </w:rPr>
        <w:t xml:space="preserve"> </w:t>
      </w:r>
      <w:r>
        <w:t>berinteraksi.</w:t>
      </w:r>
      <w:r>
        <w:rPr>
          <w:spacing w:val="4"/>
        </w:rPr>
        <w:t xml:space="preserve"> </w:t>
      </w:r>
      <w:r>
        <w:t>Sebelum</w:t>
      </w:r>
      <w:r>
        <w:rPr>
          <w:spacing w:val="87"/>
        </w:rPr>
        <w:t xml:space="preserve"> </w:t>
      </w:r>
      <w:r>
        <w:t>merancang</w:t>
      </w:r>
      <w:r>
        <w:rPr>
          <w:spacing w:val="9"/>
        </w:rPr>
        <w:t xml:space="preserve"> </w:t>
      </w:r>
      <w:r>
        <w:t>antarmuka</w:t>
      </w:r>
      <w:r>
        <w:rPr>
          <w:spacing w:val="13"/>
        </w:rPr>
        <w:t xml:space="preserve"> </w:t>
      </w:r>
      <w:r>
        <w:t>dari</w:t>
      </w:r>
      <w:r>
        <w:rPr>
          <w:spacing w:val="12"/>
        </w:rPr>
        <w:t xml:space="preserve"> </w:t>
      </w:r>
      <w:r>
        <w:t>semua</w:t>
      </w:r>
      <w:r>
        <w:rPr>
          <w:spacing w:val="11"/>
        </w:rPr>
        <w:t xml:space="preserve"> </w:t>
      </w:r>
      <w:r>
        <w:rPr>
          <w:i/>
        </w:rPr>
        <w:t>form</w:t>
      </w:r>
      <w:r>
        <w:rPr>
          <w:i/>
          <w:spacing w:val="14"/>
        </w:rPr>
        <w:t xml:space="preserve"> </w:t>
      </w:r>
      <w:r>
        <w:t>pada</w:t>
      </w:r>
      <w:r>
        <w:rPr>
          <w:spacing w:val="11"/>
        </w:rPr>
        <w:t xml:space="preserve"> </w:t>
      </w:r>
      <w:r>
        <w:rPr>
          <w:i/>
        </w:rPr>
        <w:t>website</w:t>
      </w:r>
      <w:r>
        <w:t>.,</w:t>
      </w:r>
      <w:r>
        <w:rPr>
          <w:spacing w:val="12"/>
        </w:rPr>
        <w:t xml:space="preserve"> </w:t>
      </w:r>
      <w:r>
        <w:t>maka</w:t>
      </w:r>
      <w:r>
        <w:rPr>
          <w:spacing w:val="11"/>
        </w:rPr>
        <w:t xml:space="preserve"> </w:t>
      </w:r>
      <w:r>
        <w:t>untuk</w:t>
      </w:r>
      <w:r>
        <w:rPr>
          <w:spacing w:val="14"/>
        </w:rPr>
        <w:t xml:space="preserve"> </w:t>
      </w:r>
      <w:r>
        <w:t>lebih</w:t>
      </w:r>
      <w:r>
        <w:rPr>
          <w:spacing w:val="12"/>
        </w:rPr>
        <w:t xml:space="preserve"> </w:t>
      </w:r>
      <w:r>
        <w:t>memudahkan</w:t>
      </w:r>
      <w:r>
        <w:rPr>
          <w:spacing w:val="12"/>
        </w:rPr>
        <w:t xml:space="preserve"> </w:t>
      </w:r>
      <w:r>
        <w:t>dalam</w:t>
      </w:r>
      <w:r>
        <w:rPr>
          <w:rFonts w:cs="Times New Roman"/>
        </w:rPr>
        <w:t xml:space="preserve"> </w:t>
      </w:r>
      <w:r>
        <w:t>perancangan</w:t>
      </w:r>
      <w:r>
        <w:rPr>
          <w:spacing w:val="38"/>
        </w:rPr>
        <w:t xml:space="preserve"> </w:t>
      </w:r>
      <w:r>
        <w:t>akan</w:t>
      </w:r>
      <w:r>
        <w:rPr>
          <w:spacing w:val="38"/>
        </w:rPr>
        <w:t xml:space="preserve"> </w:t>
      </w:r>
      <w:r>
        <w:t>dijelaskan</w:t>
      </w:r>
      <w:r>
        <w:rPr>
          <w:spacing w:val="38"/>
        </w:rPr>
        <w:t xml:space="preserve"> </w:t>
      </w:r>
      <w:r>
        <w:t>terlebih</w:t>
      </w:r>
      <w:r>
        <w:rPr>
          <w:spacing w:val="38"/>
        </w:rPr>
        <w:t xml:space="preserve"> </w:t>
      </w:r>
      <w:r>
        <w:t>dahulu</w:t>
      </w:r>
      <w:r>
        <w:rPr>
          <w:spacing w:val="38"/>
        </w:rPr>
        <w:t xml:space="preserve"> </w:t>
      </w:r>
      <w:r>
        <w:t>struktur</w:t>
      </w:r>
      <w:r>
        <w:rPr>
          <w:spacing w:val="37"/>
        </w:rPr>
        <w:t xml:space="preserve"> </w:t>
      </w:r>
      <w:r>
        <w:t>menu</w:t>
      </w:r>
      <w:r>
        <w:rPr>
          <w:spacing w:val="38"/>
        </w:rPr>
        <w:t xml:space="preserve"> </w:t>
      </w:r>
      <w:r w:rsidR="0012064C">
        <w:rPr>
          <w:spacing w:val="38"/>
        </w:rPr>
        <w:t xml:space="preserve">user </w:t>
      </w:r>
      <w:r>
        <w:t>dari</w:t>
      </w:r>
      <w:r>
        <w:rPr>
          <w:spacing w:val="38"/>
        </w:rPr>
        <w:t xml:space="preserve"> </w:t>
      </w:r>
      <w:r w:rsidR="00E0192D">
        <w:t>si</w:t>
      </w:r>
      <w:r w:rsidR="0012064C">
        <w:t xml:space="preserve">stem seperti terlihat pada </w:t>
      </w:r>
      <w:r w:rsidR="008834D9">
        <w:fldChar w:fldCharType="begin"/>
      </w:r>
      <w:r w:rsidR="008834D9">
        <w:instrText xml:space="preserve"> REF _Ref461056133 \h </w:instrText>
      </w:r>
      <w:r w:rsidR="008834D9">
        <w:fldChar w:fldCharType="separate"/>
      </w:r>
      <w:r w:rsidR="00E4358E">
        <w:t>Gambar 3.</w:t>
      </w:r>
      <w:r w:rsidR="00E4358E">
        <w:rPr>
          <w:noProof/>
        </w:rPr>
        <w:t>2</w:t>
      </w:r>
      <w:r w:rsidR="008834D9">
        <w:fldChar w:fldCharType="end"/>
      </w:r>
      <w:r w:rsidR="008834D9">
        <w:t>.</w:t>
      </w:r>
    </w:p>
    <w:p w14:paraId="265B725E" w14:textId="77777777" w:rsidR="008834D9" w:rsidRDefault="008834D9" w:rsidP="008834D9">
      <w:pPr>
        <w:pStyle w:val="BodyText"/>
      </w:pPr>
    </w:p>
    <w:p w14:paraId="14A817E3" w14:textId="52E7B694" w:rsidR="0012064C" w:rsidRDefault="0012064C" w:rsidP="008834D9">
      <w:pPr>
        <w:pStyle w:val="BodyText"/>
      </w:pPr>
      <w:r>
        <w:rPr>
          <w:noProof/>
        </w:rPr>
        <mc:AlternateContent>
          <mc:Choice Requires="wpg">
            <w:drawing>
              <wp:inline distT="0" distB="0" distL="0" distR="0" wp14:anchorId="24FEB3A3" wp14:editId="3085CC8B">
                <wp:extent cx="4109163" cy="2441051"/>
                <wp:effectExtent l="0" t="0" r="24765" b="16510"/>
                <wp:docPr id="2433" name="Group 24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9163" cy="2441051"/>
                          <a:chOff x="0" y="0"/>
                          <a:chExt cx="8815" cy="6643"/>
                        </a:xfrm>
                      </wpg:grpSpPr>
                      <wpg:grpSp>
                        <wpg:cNvPr id="2434" name="Group 142"/>
                        <wpg:cNvGrpSpPr>
                          <a:grpSpLocks/>
                        </wpg:cNvGrpSpPr>
                        <wpg:grpSpPr bwMode="auto">
                          <a:xfrm>
                            <a:off x="4071" y="37"/>
                            <a:ext cx="1008" cy="502"/>
                            <a:chOff x="4071" y="37"/>
                            <a:chExt cx="1008" cy="502"/>
                          </a:xfrm>
                        </wpg:grpSpPr>
                        <wps:wsp>
                          <wps:cNvPr id="2435" name="Freeform 143"/>
                          <wps:cNvSpPr>
                            <a:spLocks/>
                          </wps:cNvSpPr>
                          <wps:spPr bwMode="auto">
                            <a:xfrm>
                              <a:off x="4071" y="37"/>
                              <a:ext cx="1008" cy="502"/>
                            </a:xfrm>
                            <a:custGeom>
                              <a:avLst/>
                              <a:gdLst>
                                <a:gd name="T0" fmla="+- 0 4071 4071"/>
                                <a:gd name="T1" fmla="*/ T0 w 1008"/>
                                <a:gd name="T2" fmla="+- 0 37 37"/>
                                <a:gd name="T3" fmla="*/ 37 h 502"/>
                                <a:gd name="T4" fmla="+- 0 5079 4071"/>
                                <a:gd name="T5" fmla="*/ T4 w 1008"/>
                                <a:gd name="T6" fmla="+- 0 37 37"/>
                                <a:gd name="T7" fmla="*/ 37 h 502"/>
                                <a:gd name="T8" fmla="+- 0 5079 4071"/>
                                <a:gd name="T9" fmla="*/ T8 w 1008"/>
                                <a:gd name="T10" fmla="+- 0 538 37"/>
                                <a:gd name="T11" fmla="*/ 538 h 502"/>
                                <a:gd name="T12" fmla="+- 0 4071 4071"/>
                                <a:gd name="T13" fmla="*/ T12 w 1008"/>
                                <a:gd name="T14" fmla="+- 0 538 37"/>
                                <a:gd name="T15" fmla="*/ 538 h 502"/>
                                <a:gd name="T16" fmla="+- 0 4071 4071"/>
                                <a:gd name="T17" fmla="*/ T16 w 1008"/>
                                <a:gd name="T18" fmla="+- 0 37 37"/>
                                <a:gd name="T19" fmla="*/ 37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36" name="Group 144"/>
                        <wpg:cNvGrpSpPr>
                          <a:grpSpLocks/>
                        </wpg:cNvGrpSpPr>
                        <wpg:grpSpPr bwMode="auto">
                          <a:xfrm>
                            <a:off x="4071" y="37"/>
                            <a:ext cx="1008" cy="502"/>
                            <a:chOff x="4071" y="37"/>
                            <a:chExt cx="1008" cy="502"/>
                          </a:xfrm>
                        </wpg:grpSpPr>
                        <wps:wsp>
                          <wps:cNvPr id="2437" name="Freeform 145"/>
                          <wps:cNvSpPr>
                            <a:spLocks/>
                          </wps:cNvSpPr>
                          <wps:spPr bwMode="auto">
                            <a:xfrm>
                              <a:off x="4071" y="37"/>
                              <a:ext cx="1008" cy="502"/>
                            </a:xfrm>
                            <a:custGeom>
                              <a:avLst/>
                              <a:gdLst>
                                <a:gd name="T0" fmla="+- 0 4071 4071"/>
                                <a:gd name="T1" fmla="*/ T0 w 1008"/>
                                <a:gd name="T2" fmla="+- 0 539 37"/>
                                <a:gd name="T3" fmla="*/ 539 h 502"/>
                                <a:gd name="T4" fmla="+- 0 5079 4071"/>
                                <a:gd name="T5" fmla="*/ T4 w 1008"/>
                                <a:gd name="T6" fmla="+- 0 539 37"/>
                                <a:gd name="T7" fmla="*/ 539 h 502"/>
                                <a:gd name="T8" fmla="+- 0 5079 4071"/>
                                <a:gd name="T9" fmla="*/ T8 w 1008"/>
                                <a:gd name="T10" fmla="+- 0 37 37"/>
                                <a:gd name="T11" fmla="*/ 37 h 502"/>
                                <a:gd name="T12" fmla="+- 0 4071 4071"/>
                                <a:gd name="T13" fmla="*/ T12 w 1008"/>
                                <a:gd name="T14" fmla="+- 0 37 37"/>
                                <a:gd name="T15" fmla="*/ 37 h 502"/>
                                <a:gd name="T16" fmla="+- 0 4071 4071"/>
                                <a:gd name="T17" fmla="*/ T16 w 1008"/>
                                <a:gd name="T18" fmla="+- 0 539 37"/>
                                <a:gd name="T19" fmla="*/ 539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38" name="Picture 146"/>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4359" y="224"/>
                              <a:ext cx="442"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39" name="Group 147"/>
                        <wpg:cNvGrpSpPr>
                          <a:grpSpLocks/>
                        </wpg:cNvGrpSpPr>
                        <wpg:grpSpPr bwMode="auto">
                          <a:xfrm>
                            <a:off x="4575" y="539"/>
                            <a:ext cx="2" cy="668"/>
                            <a:chOff x="4575" y="539"/>
                            <a:chExt cx="2" cy="668"/>
                          </a:xfrm>
                        </wpg:grpSpPr>
                        <wps:wsp>
                          <wps:cNvPr id="2440" name="Freeform 148"/>
                          <wps:cNvSpPr>
                            <a:spLocks/>
                          </wps:cNvSpPr>
                          <wps:spPr bwMode="auto">
                            <a:xfrm>
                              <a:off x="4575" y="539"/>
                              <a:ext cx="2" cy="668"/>
                            </a:xfrm>
                            <a:custGeom>
                              <a:avLst/>
                              <a:gdLst>
                                <a:gd name="T0" fmla="+- 0 539 539"/>
                                <a:gd name="T1" fmla="*/ 539 h 668"/>
                                <a:gd name="T2" fmla="+- 0 1206 539"/>
                                <a:gd name="T3" fmla="*/ 1206 h 668"/>
                              </a:gdLst>
                              <a:ahLst/>
                              <a:cxnLst>
                                <a:cxn ang="0">
                                  <a:pos x="0" y="T1"/>
                                </a:cxn>
                                <a:cxn ang="0">
                                  <a:pos x="0" y="T3"/>
                                </a:cxn>
                              </a:cxnLst>
                              <a:rect l="0" t="0" r="r" b="b"/>
                              <a:pathLst>
                                <a:path h="668">
                                  <a:moveTo>
                                    <a:pt x="0" y="0"/>
                                  </a:moveTo>
                                  <a:lnTo>
                                    <a:pt x="0" y="6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41" name="Group 149"/>
                        <wpg:cNvGrpSpPr>
                          <a:grpSpLocks/>
                        </wpg:cNvGrpSpPr>
                        <wpg:grpSpPr bwMode="auto">
                          <a:xfrm>
                            <a:off x="1722" y="1539"/>
                            <a:ext cx="1006" cy="502"/>
                            <a:chOff x="1722" y="1539"/>
                            <a:chExt cx="1006" cy="502"/>
                          </a:xfrm>
                        </wpg:grpSpPr>
                        <wps:wsp>
                          <wps:cNvPr id="2442" name="Freeform 150"/>
                          <wps:cNvSpPr>
                            <a:spLocks/>
                          </wps:cNvSpPr>
                          <wps:spPr bwMode="auto">
                            <a:xfrm>
                              <a:off x="1722" y="1539"/>
                              <a:ext cx="1006" cy="502"/>
                            </a:xfrm>
                            <a:custGeom>
                              <a:avLst/>
                              <a:gdLst>
                                <a:gd name="T0" fmla="+- 0 1722 1722"/>
                                <a:gd name="T1" fmla="*/ T0 w 1006"/>
                                <a:gd name="T2" fmla="+- 0 1539 1539"/>
                                <a:gd name="T3" fmla="*/ 1539 h 502"/>
                                <a:gd name="T4" fmla="+- 0 2727 1722"/>
                                <a:gd name="T5" fmla="*/ T4 w 1006"/>
                                <a:gd name="T6" fmla="+- 0 1539 1539"/>
                                <a:gd name="T7" fmla="*/ 1539 h 502"/>
                                <a:gd name="T8" fmla="+- 0 2727 1722"/>
                                <a:gd name="T9" fmla="*/ T8 w 1006"/>
                                <a:gd name="T10" fmla="+- 0 2041 1539"/>
                                <a:gd name="T11" fmla="*/ 2041 h 502"/>
                                <a:gd name="T12" fmla="+- 0 1722 1722"/>
                                <a:gd name="T13" fmla="*/ T12 w 1006"/>
                                <a:gd name="T14" fmla="+- 0 2041 1539"/>
                                <a:gd name="T15" fmla="*/ 2041 h 502"/>
                                <a:gd name="T16" fmla="+- 0 1722 1722"/>
                                <a:gd name="T17" fmla="*/ T16 w 1006"/>
                                <a:gd name="T18" fmla="+- 0 1539 1539"/>
                                <a:gd name="T19" fmla="*/ 1539 h 502"/>
                              </a:gdLst>
                              <a:ahLst/>
                              <a:cxnLst>
                                <a:cxn ang="0">
                                  <a:pos x="T1" y="T3"/>
                                </a:cxn>
                                <a:cxn ang="0">
                                  <a:pos x="T5" y="T7"/>
                                </a:cxn>
                                <a:cxn ang="0">
                                  <a:pos x="T9" y="T11"/>
                                </a:cxn>
                                <a:cxn ang="0">
                                  <a:pos x="T13" y="T15"/>
                                </a:cxn>
                                <a:cxn ang="0">
                                  <a:pos x="T17" y="T19"/>
                                </a:cxn>
                              </a:cxnLst>
                              <a:rect l="0" t="0" r="r" b="b"/>
                              <a:pathLst>
                                <a:path w="1006" h="502">
                                  <a:moveTo>
                                    <a:pt x="0" y="0"/>
                                  </a:moveTo>
                                  <a:lnTo>
                                    <a:pt x="1005" y="0"/>
                                  </a:lnTo>
                                  <a:lnTo>
                                    <a:pt x="1005"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3" name="Group 151"/>
                        <wpg:cNvGrpSpPr>
                          <a:grpSpLocks/>
                        </wpg:cNvGrpSpPr>
                        <wpg:grpSpPr bwMode="auto">
                          <a:xfrm>
                            <a:off x="1722" y="1539"/>
                            <a:ext cx="1006" cy="502"/>
                            <a:chOff x="1722" y="1539"/>
                            <a:chExt cx="1006" cy="502"/>
                          </a:xfrm>
                        </wpg:grpSpPr>
                        <wps:wsp>
                          <wps:cNvPr id="2444" name="Freeform 152"/>
                          <wps:cNvSpPr>
                            <a:spLocks/>
                          </wps:cNvSpPr>
                          <wps:spPr bwMode="auto">
                            <a:xfrm>
                              <a:off x="1722" y="1539"/>
                              <a:ext cx="1006" cy="502"/>
                            </a:xfrm>
                            <a:custGeom>
                              <a:avLst/>
                              <a:gdLst>
                                <a:gd name="T0" fmla="+- 0 1722 1722"/>
                                <a:gd name="T1" fmla="*/ T0 w 1006"/>
                                <a:gd name="T2" fmla="+- 0 2041 1539"/>
                                <a:gd name="T3" fmla="*/ 2041 h 502"/>
                                <a:gd name="T4" fmla="+- 0 2727 1722"/>
                                <a:gd name="T5" fmla="*/ T4 w 1006"/>
                                <a:gd name="T6" fmla="+- 0 2041 1539"/>
                                <a:gd name="T7" fmla="*/ 2041 h 502"/>
                                <a:gd name="T8" fmla="+- 0 2727 1722"/>
                                <a:gd name="T9" fmla="*/ T8 w 1006"/>
                                <a:gd name="T10" fmla="+- 0 1539 1539"/>
                                <a:gd name="T11" fmla="*/ 1539 h 502"/>
                                <a:gd name="T12" fmla="+- 0 1722 1722"/>
                                <a:gd name="T13" fmla="*/ T12 w 1006"/>
                                <a:gd name="T14" fmla="+- 0 1539 1539"/>
                                <a:gd name="T15" fmla="*/ 1539 h 502"/>
                                <a:gd name="T16" fmla="+- 0 1722 1722"/>
                                <a:gd name="T17" fmla="*/ T16 w 1006"/>
                                <a:gd name="T18" fmla="+- 0 2041 1539"/>
                                <a:gd name="T19" fmla="*/ 2041 h 502"/>
                              </a:gdLst>
                              <a:ahLst/>
                              <a:cxnLst>
                                <a:cxn ang="0">
                                  <a:pos x="T1" y="T3"/>
                                </a:cxn>
                                <a:cxn ang="0">
                                  <a:pos x="T5" y="T7"/>
                                </a:cxn>
                                <a:cxn ang="0">
                                  <a:pos x="T9" y="T11"/>
                                </a:cxn>
                                <a:cxn ang="0">
                                  <a:pos x="T13" y="T15"/>
                                </a:cxn>
                                <a:cxn ang="0">
                                  <a:pos x="T17" y="T19"/>
                                </a:cxn>
                              </a:cxnLst>
                              <a:rect l="0" t="0" r="r" b="b"/>
                              <a:pathLst>
                                <a:path w="1006" h="502">
                                  <a:moveTo>
                                    <a:pt x="0" y="502"/>
                                  </a:moveTo>
                                  <a:lnTo>
                                    <a:pt x="1005" y="502"/>
                                  </a:lnTo>
                                  <a:lnTo>
                                    <a:pt x="1005"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5" name="Picture 15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2053" y="1727"/>
                              <a:ext cx="343"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46" name="Group 154"/>
                        <wpg:cNvGrpSpPr>
                          <a:grpSpLocks/>
                        </wpg:cNvGrpSpPr>
                        <wpg:grpSpPr bwMode="auto">
                          <a:xfrm>
                            <a:off x="3231" y="1539"/>
                            <a:ext cx="1008" cy="502"/>
                            <a:chOff x="3231" y="1539"/>
                            <a:chExt cx="1008" cy="502"/>
                          </a:xfrm>
                        </wpg:grpSpPr>
                        <wps:wsp>
                          <wps:cNvPr id="2447" name="Freeform 155"/>
                          <wps:cNvSpPr>
                            <a:spLocks/>
                          </wps:cNvSpPr>
                          <wps:spPr bwMode="auto">
                            <a:xfrm>
                              <a:off x="3231" y="1539"/>
                              <a:ext cx="1008" cy="502"/>
                            </a:xfrm>
                            <a:custGeom>
                              <a:avLst/>
                              <a:gdLst>
                                <a:gd name="T0" fmla="+- 0 3231 3231"/>
                                <a:gd name="T1" fmla="*/ T0 w 1008"/>
                                <a:gd name="T2" fmla="+- 0 1539 1539"/>
                                <a:gd name="T3" fmla="*/ 1539 h 502"/>
                                <a:gd name="T4" fmla="+- 0 4239 3231"/>
                                <a:gd name="T5" fmla="*/ T4 w 1008"/>
                                <a:gd name="T6" fmla="+- 0 1539 1539"/>
                                <a:gd name="T7" fmla="*/ 1539 h 502"/>
                                <a:gd name="T8" fmla="+- 0 4239 3231"/>
                                <a:gd name="T9" fmla="*/ T8 w 1008"/>
                                <a:gd name="T10" fmla="+- 0 2041 1539"/>
                                <a:gd name="T11" fmla="*/ 2041 h 502"/>
                                <a:gd name="T12" fmla="+- 0 3231 3231"/>
                                <a:gd name="T13" fmla="*/ T12 w 1008"/>
                                <a:gd name="T14" fmla="+- 0 2041 1539"/>
                                <a:gd name="T15" fmla="*/ 2041 h 502"/>
                                <a:gd name="T16" fmla="+- 0 3231 3231"/>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8" name="Group 156"/>
                        <wpg:cNvGrpSpPr>
                          <a:grpSpLocks/>
                        </wpg:cNvGrpSpPr>
                        <wpg:grpSpPr bwMode="auto">
                          <a:xfrm>
                            <a:off x="3231" y="1539"/>
                            <a:ext cx="1008" cy="502"/>
                            <a:chOff x="3231" y="1539"/>
                            <a:chExt cx="1008" cy="502"/>
                          </a:xfrm>
                        </wpg:grpSpPr>
                        <wps:wsp>
                          <wps:cNvPr id="2449" name="Freeform 157"/>
                          <wps:cNvSpPr>
                            <a:spLocks/>
                          </wps:cNvSpPr>
                          <wps:spPr bwMode="auto">
                            <a:xfrm>
                              <a:off x="3231" y="1539"/>
                              <a:ext cx="1008" cy="502"/>
                            </a:xfrm>
                            <a:custGeom>
                              <a:avLst/>
                              <a:gdLst>
                                <a:gd name="T0" fmla="+- 0 3231 3231"/>
                                <a:gd name="T1" fmla="*/ T0 w 1008"/>
                                <a:gd name="T2" fmla="+- 0 2041 1539"/>
                                <a:gd name="T3" fmla="*/ 2041 h 502"/>
                                <a:gd name="T4" fmla="+- 0 4239 3231"/>
                                <a:gd name="T5" fmla="*/ T4 w 1008"/>
                                <a:gd name="T6" fmla="+- 0 2041 1539"/>
                                <a:gd name="T7" fmla="*/ 2041 h 502"/>
                                <a:gd name="T8" fmla="+- 0 4239 3231"/>
                                <a:gd name="T9" fmla="*/ T8 w 1008"/>
                                <a:gd name="T10" fmla="+- 0 1539 1539"/>
                                <a:gd name="T11" fmla="*/ 1539 h 502"/>
                                <a:gd name="T12" fmla="+- 0 3231 3231"/>
                                <a:gd name="T13" fmla="*/ T12 w 1008"/>
                                <a:gd name="T14" fmla="+- 0 1539 1539"/>
                                <a:gd name="T15" fmla="*/ 1539 h 502"/>
                                <a:gd name="T16" fmla="+- 0 3231 3231"/>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50" name="Picture 15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3577" y="1724"/>
                              <a:ext cx="31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51" name="Group 159"/>
                        <wpg:cNvGrpSpPr>
                          <a:grpSpLocks/>
                        </wpg:cNvGrpSpPr>
                        <wpg:grpSpPr bwMode="auto">
                          <a:xfrm>
                            <a:off x="42" y="1539"/>
                            <a:ext cx="1008" cy="502"/>
                            <a:chOff x="42" y="1539"/>
                            <a:chExt cx="1008" cy="502"/>
                          </a:xfrm>
                        </wpg:grpSpPr>
                        <wps:wsp>
                          <wps:cNvPr id="2452" name="Freeform 160"/>
                          <wps:cNvSpPr>
                            <a:spLocks/>
                          </wps:cNvSpPr>
                          <wps:spPr bwMode="auto">
                            <a:xfrm>
                              <a:off x="42" y="1539"/>
                              <a:ext cx="1008" cy="502"/>
                            </a:xfrm>
                            <a:custGeom>
                              <a:avLst/>
                              <a:gdLst>
                                <a:gd name="T0" fmla="+- 0 42 42"/>
                                <a:gd name="T1" fmla="*/ T0 w 1008"/>
                                <a:gd name="T2" fmla="+- 0 1539 1539"/>
                                <a:gd name="T3" fmla="*/ 1539 h 502"/>
                                <a:gd name="T4" fmla="+- 0 1050 42"/>
                                <a:gd name="T5" fmla="*/ T4 w 1008"/>
                                <a:gd name="T6" fmla="+- 0 1539 1539"/>
                                <a:gd name="T7" fmla="*/ 1539 h 502"/>
                                <a:gd name="T8" fmla="+- 0 1050 42"/>
                                <a:gd name="T9" fmla="*/ T8 w 1008"/>
                                <a:gd name="T10" fmla="+- 0 2041 1539"/>
                                <a:gd name="T11" fmla="*/ 2041 h 502"/>
                                <a:gd name="T12" fmla="+- 0 42 42"/>
                                <a:gd name="T13" fmla="*/ T12 w 1008"/>
                                <a:gd name="T14" fmla="+- 0 2041 1539"/>
                                <a:gd name="T15" fmla="*/ 2041 h 502"/>
                                <a:gd name="T16" fmla="+- 0 42 42"/>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53" name="Group 161"/>
                        <wpg:cNvGrpSpPr>
                          <a:grpSpLocks/>
                        </wpg:cNvGrpSpPr>
                        <wpg:grpSpPr bwMode="auto">
                          <a:xfrm>
                            <a:off x="42" y="1539"/>
                            <a:ext cx="1008" cy="502"/>
                            <a:chOff x="42" y="1539"/>
                            <a:chExt cx="1008" cy="502"/>
                          </a:xfrm>
                        </wpg:grpSpPr>
                        <wps:wsp>
                          <wps:cNvPr id="2454" name="Freeform 162"/>
                          <wps:cNvSpPr>
                            <a:spLocks/>
                          </wps:cNvSpPr>
                          <wps:spPr bwMode="auto">
                            <a:xfrm>
                              <a:off x="42" y="1539"/>
                              <a:ext cx="1008" cy="502"/>
                            </a:xfrm>
                            <a:custGeom>
                              <a:avLst/>
                              <a:gdLst>
                                <a:gd name="T0" fmla="+- 0 42 42"/>
                                <a:gd name="T1" fmla="*/ T0 w 1008"/>
                                <a:gd name="T2" fmla="+- 0 2041 1539"/>
                                <a:gd name="T3" fmla="*/ 2041 h 502"/>
                                <a:gd name="T4" fmla="+- 0 1050 42"/>
                                <a:gd name="T5" fmla="*/ T4 w 1008"/>
                                <a:gd name="T6" fmla="+- 0 2041 1539"/>
                                <a:gd name="T7" fmla="*/ 2041 h 502"/>
                                <a:gd name="T8" fmla="+- 0 1050 42"/>
                                <a:gd name="T9" fmla="*/ T8 w 1008"/>
                                <a:gd name="T10" fmla="+- 0 1539 1539"/>
                                <a:gd name="T11" fmla="*/ 1539 h 502"/>
                                <a:gd name="T12" fmla="+- 0 42 42"/>
                                <a:gd name="T13" fmla="*/ T12 w 1008"/>
                                <a:gd name="T14" fmla="+- 0 1539 1539"/>
                                <a:gd name="T15" fmla="*/ 1539 h 502"/>
                                <a:gd name="T16" fmla="+- 0 42 42"/>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55" name="Picture 16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279" y="1727"/>
                              <a:ext cx="547"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56" name="Group 164"/>
                        <wpg:cNvGrpSpPr>
                          <a:grpSpLocks/>
                        </wpg:cNvGrpSpPr>
                        <wpg:grpSpPr bwMode="auto">
                          <a:xfrm>
                            <a:off x="4743" y="1539"/>
                            <a:ext cx="1008" cy="502"/>
                            <a:chOff x="4743" y="1539"/>
                            <a:chExt cx="1008" cy="502"/>
                          </a:xfrm>
                        </wpg:grpSpPr>
                        <wps:wsp>
                          <wps:cNvPr id="2457" name="Freeform 165"/>
                          <wps:cNvSpPr>
                            <a:spLocks/>
                          </wps:cNvSpPr>
                          <wps:spPr bwMode="auto">
                            <a:xfrm>
                              <a:off x="4743" y="1539"/>
                              <a:ext cx="1008" cy="502"/>
                            </a:xfrm>
                            <a:custGeom>
                              <a:avLst/>
                              <a:gdLst>
                                <a:gd name="T0" fmla="+- 0 4743 4743"/>
                                <a:gd name="T1" fmla="*/ T0 w 1008"/>
                                <a:gd name="T2" fmla="+- 0 1539 1539"/>
                                <a:gd name="T3" fmla="*/ 1539 h 502"/>
                                <a:gd name="T4" fmla="+- 0 5751 4743"/>
                                <a:gd name="T5" fmla="*/ T4 w 1008"/>
                                <a:gd name="T6" fmla="+- 0 1539 1539"/>
                                <a:gd name="T7" fmla="*/ 1539 h 502"/>
                                <a:gd name="T8" fmla="+- 0 5751 4743"/>
                                <a:gd name="T9" fmla="*/ T8 w 1008"/>
                                <a:gd name="T10" fmla="+- 0 2041 1539"/>
                                <a:gd name="T11" fmla="*/ 2041 h 502"/>
                                <a:gd name="T12" fmla="+- 0 4743 4743"/>
                                <a:gd name="T13" fmla="*/ T12 w 1008"/>
                                <a:gd name="T14" fmla="+- 0 2041 1539"/>
                                <a:gd name="T15" fmla="*/ 2041 h 502"/>
                                <a:gd name="T16" fmla="+- 0 4743 4743"/>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58" name="Group 166"/>
                        <wpg:cNvGrpSpPr>
                          <a:grpSpLocks/>
                        </wpg:cNvGrpSpPr>
                        <wpg:grpSpPr bwMode="auto">
                          <a:xfrm>
                            <a:off x="4743" y="1539"/>
                            <a:ext cx="1008" cy="502"/>
                            <a:chOff x="4743" y="1539"/>
                            <a:chExt cx="1008" cy="502"/>
                          </a:xfrm>
                        </wpg:grpSpPr>
                        <wps:wsp>
                          <wps:cNvPr id="2459" name="Freeform 167"/>
                          <wps:cNvSpPr>
                            <a:spLocks/>
                          </wps:cNvSpPr>
                          <wps:spPr bwMode="auto">
                            <a:xfrm>
                              <a:off x="4743" y="1539"/>
                              <a:ext cx="1008" cy="502"/>
                            </a:xfrm>
                            <a:custGeom>
                              <a:avLst/>
                              <a:gdLst>
                                <a:gd name="T0" fmla="+- 0 4743 4743"/>
                                <a:gd name="T1" fmla="*/ T0 w 1008"/>
                                <a:gd name="T2" fmla="+- 0 2041 1539"/>
                                <a:gd name="T3" fmla="*/ 2041 h 502"/>
                                <a:gd name="T4" fmla="+- 0 5751 4743"/>
                                <a:gd name="T5" fmla="*/ T4 w 1008"/>
                                <a:gd name="T6" fmla="+- 0 2041 1539"/>
                                <a:gd name="T7" fmla="*/ 2041 h 502"/>
                                <a:gd name="T8" fmla="+- 0 5751 4743"/>
                                <a:gd name="T9" fmla="*/ T8 w 1008"/>
                                <a:gd name="T10" fmla="+- 0 1539 1539"/>
                                <a:gd name="T11" fmla="*/ 1539 h 502"/>
                                <a:gd name="T12" fmla="+- 0 4743 4743"/>
                                <a:gd name="T13" fmla="*/ T12 w 1008"/>
                                <a:gd name="T14" fmla="+- 0 1539 1539"/>
                                <a:gd name="T15" fmla="*/ 1539 h 502"/>
                                <a:gd name="T16" fmla="+- 0 4743 4743"/>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0" name="Picture 168"/>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4859" y="1635"/>
                              <a:ext cx="785"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61" name="Picture 16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5019" y="1815"/>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62" name="Group 170"/>
                        <wpg:cNvGrpSpPr>
                          <a:grpSpLocks/>
                        </wpg:cNvGrpSpPr>
                        <wpg:grpSpPr bwMode="auto">
                          <a:xfrm>
                            <a:off x="6253" y="1539"/>
                            <a:ext cx="1008" cy="502"/>
                            <a:chOff x="6253" y="1539"/>
                            <a:chExt cx="1008" cy="502"/>
                          </a:xfrm>
                        </wpg:grpSpPr>
                        <wps:wsp>
                          <wps:cNvPr id="2463" name="Freeform 171"/>
                          <wps:cNvSpPr>
                            <a:spLocks/>
                          </wps:cNvSpPr>
                          <wps:spPr bwMode="auto">
                            <a:xfrm>
                              <a:off x="6253" y="1539"/>
                              <a:ext cx="1008" cy="502"/>
                            </a:xfrm>
                            <a:custGeom>
                              <a:avLst/>
                              <a:gdLst>
                                <a:gd name="T0" fmla="+- 0 6253 6253"/>
                                <a:gd name="T1" fmla="*/ T0 w 1008"/>
                                <a:gd name="T2" fmla="+- 0 1539 1539"/>
                                <a:gd name="T3" fmla="*/ 1539 h 502"/>
                                <a:gd name="T4" fmla="+- 0 7261 6253"/>
                                <a:gd name="T5" fmla="*/ T4 w 1008"/>
                                <a:gd name="T6" fmla="+- 0 1539 1539"/>
                                <a:gd name="T7" fmla="*/ 1539 h 502"/>
                                <a:gd name="T8" fmla="+- 0 7261 6253"/>
                                <a:gd name="T9" fmla="*/ T8 w 1008"/>
                                <a:gd name="T10" fmla="+- 0 2041 1539"/>
                                <a:gd name="T11" fmla="*/ 2041 h 502"/>
                                <a:gd name="T12" fmla="+- 0 6253 6253"/>
                                <a:gd name="T13" fmla="*/ T12 w 1008"/>
                                <a:gd name="T14" fmla="+- 0 2041 1539"/>
                                <a:gd name="T15" fmla="*/ 2041 h 502"/>
                                <a:gd name="T16" fmla="+- 0 6253 6253"/>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64" name="Group 172"/>
                        <wpg:cNvGrpSpPr>
                          <a:grpSpLocks/>
                        </wpg:cNvGrpSpPr>
                        <wpg:grpSpPr bwMode="auto">
                          <a:xfrm>
                            <a:off x="6253" y="1539"/>
                            <a:ext cx="1008" cy="502"/>
                            <a:chOff x="6253" y="1539"/>
                            <a:chExt cx="1008" cy="502"/>
                          </a:xfrm>
                        </wpg:grpSpPr>
                        <wps:wsp>
                          <wps:cNvPr id="2465" name="Freeform 173"/>
                          <wps:cNvSpPr>
                            <a:spLocks/>
                          </wps:cNvSpPr>
                          <wps:spPr bwMode="auto">
                            <a:xfrm>
                              <a:off x="6253" y="1539"/>
                              <a:ext cx="1008" cy="502"/>
                            </a:xfrm>
                            <a:custGeom>
                              <a:avLst/>
                              <a:gdLst>
                                <a:gd name="T0" fmla="+- 0 6253 6253"/>
                                <a:gd name="T1" fmla="*/ T0 w 1008"/>
                                <a:gd name="T2" fmla="+- 0 2041 1539"/>
                                <a:gd name="T3" fmla="*/ 2041 h 502"/>
                                <a:gd name="T4" fmla="+- 0 7261 6253"/>
                                <a:gd name="T5" fmla="*/ T4 w 1008"/>
                                <a:gd name="T6" fmla="+- 0 2041 1539"/>
                                <a:gd name="T7" fmla="*/ 2041 h 502"/>
                                <a:gd name="T8" fmla="+- 0 7261 6253"/>
                                <a:gd name="T9" fmla="*/ T8 w 1008"/>
                                <a:gd name="T10" fmla="+- 0 1539 1539"/>
                                <a:gd name="T11" fmla="*/ 1539 h 502"/>
                                <a:gd name="T12" fmla="+- 0 6253 6253"/>
                                <a:gd name="T13" fmla="*/ T12 w 1008"/>
                                <a:gd name="T14" fmla="+- 0 1539 1539"/>
                                <a:gd name="T15" fmla="*/ 1539 h 502"/>
                                <a:gd name="T16" fmla="+- 0 6253 6253"/>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6" name="Picture 174"/>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6313" y="1727"/>
                              <a:ext cx="895"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67" name="Group 175"/>
                        <wpg:cNvGrpSpPr>
                          <a:grpSpLocks/>
                        </wpg:cNvGrpSpPr>
                        <wpg:grpSpPr bwMode="auto">
                          <a:xfrm>
                            <a:off x="7765" y="1539"/>
                            <a:ext cx="1008" cy="502"/>
                            <a:chOff x="7765" y="1539"/>
                            <a:chExt cx="1008" cy="502"/>
                          </a:xfrm>
                        </wpg:grpSpPr>
                        <wps:wsp>
                          <wps:cNvPr id="2468" name="Freeform 176"/>
                          <wps:cNvSpPr>
                            <a:spLocks/>
                          </wps:cNvSpPr>
                          <wps:spPr bwMode="auto">
                            <a:xfrm>
                              <a:off x="7765" y="1539"/>
                              <a:ext cx="1008" cy="502"/>
                            </a:xfrm>
                            <a:custGeom>
                              <a:avLst/>
                              <a:gdLst>
                                <a:gd name="T0" fmla="+- 0 7765 7765"/>
                                <a:gd name="T1" fmla="*/ T0 w 1008"/>
                                <a:gd name="T2" fmla="+- 0 1539 1539"/>
                                <a:gd name="T3" fmla="*/ 1539 h 502"/>
                                <a:gd name="T4" fmla="+- 0 8773 7765"/>
                                <a:gd name="T5" fmla="*/ T4 w 1008"/>
                                <a:gd name="T6" fmla="+- 0 1539 1539"/>
                                <a:gd name="T7" fmla="*/ 1539 h 502"/>
                                <a:gd name="T8" fmla="+- 0 8773 7765"/>
                                <a:gd name="T9" fmla="*/ T8 w 1008"/>
                                <a:gd name="T10" fmla="+- 0 2041 1539"/>
                                <a:gd name="T11" fmla="*/ 2041 h 502"/>
                                <a:gd name="T12" fmla="+- 0 7765 7765"/>
                                <a:gd name="T13" fmla="*/ T12 w 1008"/>
                                <a:gd name="T14" fmla="+- 0 2041 1539"/>
                                <a:gd name="T15" fmla="*/ 2041 h 502"/>
                                <a:gd name="T16" fmla="+- 0 7765 7765"/>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69" name="Group 177"/>
                        <wpg:cNvGrpSpPr>
                          <a:grpSpLocks/>
                        </wpg:cNvGrpSpPr>
                        <wpg:grpSpPr bwMode="auto">
                          <a:xfrm>
                            <a:off x="7765" y="1539"/>
                            <a:ext cx="1008" cy="502"/>
                            <a:chOff x="7765" y="1539"/>
                            <a:chExt cx="1008" cy="502"/>
                          </a:xfrm>
                        </wpg:grpSpPr>
                        <wps:wsp>
                          <wps:cNvPr id="2470" name="Freeform 178"/>
                          <wps:cNvSpPr>
                            <a:spLocks/>
                          </wps:cNvSpPr>
                          <wps:spPr bwMode="auto">
                            <a:xfrm>
                              <a:off x="7765" y="1539"/>
                              <a:ext cx="1008" cy="502"/>
                            </a:xfrm>
                            <a:custGeom>
                              <a:avLst/>
                              <a:gdLst>
                                <a:gd name="T0" fmla="+- 0 7765 7765"/>
                                <a:gd name="T1" fmla="*/ T0 w 1008"/>
                                <a:gd name="T2" fmla="+- 0 2041 1539"/>
                                <a:gd name="T3" fmla="*/ 2041 h 502"/>
                                <a:gd name="T4" fmla="+- 0 8773 7765"/>
                                <a:gd name="T5" fmla="*/ T4 w 1008"/>
                                <a:gd name="T6" fmla="+- 0 2041 1539"/>
                                <a:gd name="T7" fmla="*/ 2041 h 502"/>
                                <a:gd name="T8" fmla="+- 0 8773 7765"/>
                                <a:gd name="T9" fmla="*/ T8 w 1008"/>
                                <a:gd name="T10" fmla="+- 0 1539 1539"/>
                                <a:gd name="T11" fmla="*/ 1539 h 502"/>
                                <a:gd name="T12" fmla="+- 0 7765 7765"/>
                                <a:gd name="T13" fmla="*/ T12 w 1008"/>
                                <a:gd name="T14" fmla="+- 0 1539 1539"/>
                                <a:gd name="T15" fmla="*/ 1539 h 502"/>
                                <a:gd name="T16" fmla="+- 0 7765 7765"/>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71" name="Picture 17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8065" y="1727"/>
                              <a:ext cx="422"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72" name="Group 180"/>
                        <wpg:cNvGrpSpPr>
                          <a:grpSpLocks/>
                        </wpg:cNvGrpSpPr>
                        <wpg:grpSpPr bwMode="auto">
                          <a:xfrm>
                            <a:off x="714" y="1220"/>
                            <a:ext cx="7556" cy="320"/>
                            <a:chOff x="714" y="1220"/>
                            <a:chExt cx="7556" cy="320"/>
                          </a:xfrm>
                        </wpg:grpSpPr>
                        <wps:wsp>
                          <wps:cNvPr id="2473" name="Freeform 181"/>
                          <wps:cNvSpPr>
                            <a:spLocks/>
                          </wps:cNvSpPr>
                          <wps:spPr bwMode="auto">
                            <a:xfrm>
                              <a:off x="714" y="1220"/>
                              <a:ext cx="7556" cy="320"/>
                            </a:xfrm>
                            <a:custGeom>
                              <a:avLst/>
                              <a:gdLst>
                                <a:gd name="T0" fmla="+- 0 714 714"/>
                                <a:gd name="T1" fmla="*/ T0 w 7556"/>
                                <a:gd name="T2" fmla="+- 0 1539 1220"/>
                                <a:gd name="T3" fmla="*/ 1539 h 320"/>
                                <a:gd name="T4" fmla="+- 0 714 714"/>
                                <a:gd name="T5" fmla="*/ T4 w 7556"/>
                                <a:gd name="T6" fmla="+- 0 1220 1220"/>
                                <a:gd name="T7" fmla="*/ 1220 h 320"/>
                                <a:gd name="T8" fmla="+- 0 8269 714"/>
                                <a:gd name="T9" fmla="*/ T8 w 7556"/>
                                <a:gd name="T10" fmla="+- 0 1220 1220"/>
                                <a:gd name="T11" fmla="*/ 1220 h 320"/>
                                <a:gd name="T12" fmla="+- 0 8269 714"/>
                                <a:gd name="T13" fmla="*/ T12 w 7556"/>
                                <a:gd name="T14" fmla="+- 0 1539 1220"/>
                                <a:gd name="T15" fmla="*/ 1539 h 320"/>
                              </a:gdLst>
                              <a:ahLst/>
                              <a:cxnLst>
                                <a:cxn ang="0">
                                  <a:pos x="T1" y="T3"/>
                                </a:cxn>
                                <a:cxn ang="0">
                                  <a:pos x="T5" y="T7"/>
                                </a:cxn>
                                <a:cxn ang="0">
                                  <a:pos x="T9" y="T11"/>
                                </a:cxn>
                                <a:cxn ang="0">
                                  <a:pos x="T13" y="T15"/>
                                </a:cxn>
                              </a:cxnLst>
                              <a:rect l="0" t="0" r="r" b="b"/>
                              <a:pathLst>
                                <a:path w="7556" h="320">
                                  <a:moveTo>
                                    <a:pt x="0" y="319"/>
                                  </a:moveTo>
                                  <a:lnTo>
                                    <a:pt x="0" y="0"/>
                                  </a:lnTo>
                                  <a:lnTo>
                                    <a:pt x="7555" y="0"/>
                                  </a:lnTo>
                                  <a:lnTo>
                                    <a:pt x="7555"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4" name="Group 182"/>
                        <wpg:cNvGrpSpPr>
                          <a:grpSpLocks/>
                        </wpg:cNvGrpSpPr>
                        <wpg:grpSpPr bwMode="auto">
                          <a:xfrm>
                            <a:off x="6757" y="1220"/>
                            <a:ext cx="2" cy="320"/>
                            <a:chOff x="6757" y="1220"/>
                            <a:chExt cx="2" cy="320"/>
                          </a:xfrm>
                        </wpg:grpSpPr>
                        <wps:wsp>
                          <wps:cNvPr id="2475" name="Freeform 183"/>
                          <wps:cNvSpPr>
                            <a:spLocks/>
                          </wps:cNvSpPr>
                          <wps:spPr bwMode="auto">
                            <a:xfrm>
                              <a:off x="6757"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6" name="Group 184"/>
                        <wpg:cNvGrpSpPr>
                          <a:grpSpLocks/>
                        </wpg:cNvGrpSpPr>
                        <wpg:grpSpPr bwMode="auto">
                          <a:xfrm>
                            <a:off x="5247" y="1220"/>
                            <a:ext cx="2" cy="320"/>
                            <a:chOff x="5247" y="1220"/>
                            <a:chExt cx="2" cy="320"/>
                          </a:xfrm>
                        </wpg:grpSpPr>
                        <wps:wsp>
                          <wps:cNvPr id="2477" name="Freeform 185"/>
                          <wps:cNvSpPr>
                            <a:spLocks/>
                          </wps:cNvSpPr>
                          <wps:spPr bwMode="auto">
                            <a:xfrm>
                              <a:off x="5247"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8" name="Group 186"/>
                        <wpg:cNvGrpSpPr>
                          <a:grpSpLocks/>
                        </wpg:cNvGrpSpPr>
                        <wpg:grpSpPr bwMode="auto">
                          <a:xfrm>
                            <a:off x="3735" y="1220"/>
                            <a:ext cx="2" cy="320"/>
                            <a:chOff x="3735" y="1220"/>
                            <a:chExt cx="2" cy="320"/>
                          </a:xfrm>
                        </wpg:grpSpPr>
                        <wps:wsp>
                          <wps:cNvPr id="2479" name="Freeform 187"/>
                          <wps:cNvSpPr>
                            <a:spLocks/>
                          </wps:cNvSpPr>
                          <wps:spPr bwMode="auto">
                            <a:xfrm>
                              <a:off x="3735"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0" name="Group 188"/>
                        <wpg:cNvGrpSpPr>
                          <a:grpSpLocks/>
                        </wpg:cNvGrpSpPr>
                        <wpg:grpSpPr bwMode="auto">
                          <a:xfrm>
                            <a:off x="2226" y="1220"/>
                            <a:ext cx="2" cy="320"/>
                            <a:chOff x="2226" y="1220"/>
                            <a:chExt cx="2" cy="320"/>
                          </a:xfrm>
                        </wpg:grpSpPr>
                        <wps:wsp>
                          <wps:cNvPr id="2481" name="Freeform 189"/>
                          <wps:cNvSpPr>
                            <a:spLocks/>
                          </wps:cNvSpPr>
                          <wps:spPr bwMode="auto">
                            <a:xfrm>
                              <a:off x="2226"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2" name="Group 190"/>
                        <wpg:cNvGrpSpPr>
                          <a:grpSpLocks/>
                        </wpg:cNvGrpSpPr>
                        <wpg:grpSpPr bwMode="auto">
                          <a:xfrm>
                            <a:off x="1890" y="2041"/>
                            <a:ext cx="2" cy="1462"/>
                            <a:chOff x="1890" y="2041"/>
                            <a:chExt cx="2" cy="1462"/>
                          </a:xfrm>
                        </wpg:grpSpPr>
                        <wps:wsp>
                          <wps:cNvPr id="2483" name="Freeform 191"/>
                          <wps:cNvSpPr>
                            <a:spLocks/>
                          </wps:cNvSpPr>
                          <wps:spPr bwMode="auto">
                            <a:xfrm>
                              <a:off x="1890" y="2041"/>
                              <a:ext cx="2" cy="1462"/>
                            </a:xfrm>
                            <a:custGeom>
                              <a:avLst/>
                              <a:gdLst>
                                <a:gd name="T0" fmla="+- 0 2041 2041"/>
                                <a:gd name="T1" fmla="*/ 2041 h 1462"/>
                                <a:gd name="T2" fmla="+- 0 3503 2041"/>
                                <a:gd name="T3" fmla="*/ 3503 h 1462"/>
                              </a:gdLst>
                              <a:ahLst/>
                              <a:cxnLst>
                                <a:cxn ang="0">
                                  <a:pos x="0" y="T1"/>
                                </a:cxn>
                                <a:cxn ang="0">
                                  <a:pos x="0" y="T3"/>
                                </a:cxn>
                              </a:cxnLst>
                              <a:rect l="0" t="0" r="r" b="b"/>
                              <a:pathLst>
                                <a:path h="1462">
                                  <a:moveTo>
                                    <a:pt x="0" y="0"/>
                                  </a:moveTo>
                                  <a:lnTo>
                                    <a:pt x="0" y="1462"/>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4" name="Group 192"/>
                        <wpg:cNvGrpSpPr>
                          <a:grpSpLocks/>
                        </wpg:cNvGrpSpPr>
                        <wpg:grpSpPr bwMode="auto">
                          <a:xfrm>
                            <a:off x="2058" y="2543"/>
                            <a:ext cx="1006" cy="502"/>
                            <a:chOff x="2058" y="2543"/>
                            <a:chExt cx="1006" cy="502"/>
                          </a:xfrm>
                        </wpg:grpSpPr>
                        <wps:wsp>
                          <wps:cNvPr id="2485" name="Freeform 193"/>
                          <wps:cNvSpPr>
                            <a:spLocks/>
                          </wps:cNvSpPr>
                          <wps:spPr bwMode="auto">
                            <a:xfrm>
                              <a:off x="2058" y="2543"/>
                              <a:ext cx="1006" cy="502"/>
                            </a:xfrm>
                            <a:custGeom>
                              <a:avLst/>
                              <a:gdLst>
                                <a:gd name="T0" fmla="+- 0 2058 2058"/>
                                <a:gd name="T1" fmla="*/ T0 w 1006"/>
                                <a:gd name="T2" fmla="+- 0 2543 2543"/>
                                <a:gd name="T3" fmla="*/ 2543 h 502"/>
                                <a:gd name="T4" fmla="+- 0 3063 2058"/>
                                <a:gd name="T5" fmla="*/ T4 w 1006"/>
                                <a:gd name="T6" fmla="+- 0 2543 2543"/>
                                <a:gd name="T7" fmla="*/ 2543 h 502"/>
                                <a:gd name="T8" fmla="+- 0 3063 2058"/>
                                <a:gd name="T9" fmla="*/ T8 w 1006"/>
                                <a:gd name="T10" fmla="+- 0 3044 2543"/>
                                <a:gd name="T11" fmla="*/ 3044 h 502"/>
                                <a:gd name="T12" fmla="+- 0 2058 2058"/>
                                <a:gd name="T13" fmla="*/ T12 w 1006"/>
                                <a:gd name="T14" fmla="+- 0 3044 2543"/>
                                <a:gd name="T15" fmla="*/ 3044 h 502"/>
                                <a:gd name="T16" fmla="+- 0 2058 2058"/>
                                <a:gd name="T17" fmla="*/ T16 w 1006"/>
                                <a:gd name="T18" fmla="+- 0 2543 2543"/>
                                <a:gd name="T19" fmla="*/ 2543 h 502"/>
                              </a:gdLst>
                              <a:ahLst/>
                              <a:cxnLst>
                                <a:cxn ang="0">
                                  <a:pos x="T1" y="T3"/>
                                </a:cxn>
                                <a:cxn ang="0">
                                  <a:pos x="T5" y="T7"/>
                                </a:cxn>
                                <a:cxn ang="0">
                                  <a:pos x="T9" y="T11"/>
                                </a:cxn>
                                <a:cxn ang="0">
                                  <a:pos x="T13" y="T15"/>
                                </a:cxn>
                                <a:cxn ang="0">
                                  <a:pos x="T17" y="T19"/>
                                </a:cxn>
                              </a:cxnLst>
                              <a:rect l="0" t="0" r="r" b="b"/>
                              <a:pathLst>
                                <a:path w="1006" h="502">
                                  <a:moveTo>
                                    <a:pt x="0" y="0"/>
                                  </a:moveTo>
                                  <a:lnTo>
                                    <a:pt x="1005" y="0"/>
                                  </a:lnTo>
                                  <a:lnTo>
                                    <a:pt x="1005"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86" name="Group 194"/>
                        <wpg:cNvGrpSpPr>
                          <a:grpSpLocks/>
                        </wpg:cNvGrpSpPr>
                        <wpg:grpSpPr bwMode="auto">
                          <a:xfrm>
                            <a:off x="2058" y="2543"/>
                            <a:ext cx="1006" cy="502"/>
                            <a:chOff x="2058" y="2543"/>
                            <a:chExt cx="1006" cy="502"/>
                          </a:xfrm>
                        </wpg:grpSpPr>
                        <wps:wsp>
                          <wps:cNvPr id="2487" name="Freeform 195"/>
                          <wps:cNvSpPr>
                            <a:spLocks/>
                          </wps:cNvSpPr>
                          <wps:spPr bwMode="auto">
                            <a:xfrm>
                              <a:off x="2058" y="2543"/>
                              <a:ext cx="1006" cy="502"/>
                            </a:xfrm>
                            <a:custGeom>
                              <a:avLst/>
                              <a:gdLst>
                                <a:gd name="T0" fmla="+- 0 2058 2058"/>
                                <a:gd name="T1" fmla="*/ T0 w 1006"/>
                                <a:gd name="T2" fmla="+- 0 3044 2543"/>
                                <a:gd name="T3" fmla="*/ 3044 h 502"/>
                                <a:gd name="T4" fmla="+- 0 3063 2058"/>
                                <a:gd name="T5" fmla="*/ T4 w 1006"/>
                                <a:gd name="T6" fmla="+- 0 3044 2543"/>
                                <a:gd name="T7" fmla="*/ 3044 h 502"/>
                                <a:gd name="T8" fmla="+- 0 3063 2058"/>
                                <a:gd name="T9" fmla="*/ T8 w 1006"/>
                                <a:gd name="T10" fmla="+- 0 2543 2543"/>
                                <a:gd name="T11" fmla="*/ 2543 h 502"/>
                                <a:gd name="T12" fmla="+- 0 2058 2058"/>
                                <a:gd name="T13" fmla="*/ T12 w 1006"/>
                                <a:gd name="T14" fmla="+- 0 2543 2543"/>
                                <a:gd name="T15" fmla="*/ 2543 h 502"/>
                                <a:gd name="T16" fmla="+- 0 2058 2058"/>
                                <a:gd name="T17" fmla="*/ T16 w 1006"/>
                                <a:gd name="T18" fmla="+- 0 3044 2543"/>
                                <a:gd name="T19" fmla="*/ 3044 h 502"/>
                              </a:gdLst>
                              <a:ahLst/>
                              <a:cxnLst>
                                <a:cxn ang="0">
                                  <a:pos x="T1" y="T3"/>
                                </a:cxn>
                                <a:cxn ang="0">
                                  <a:pos x="T5" y="T7"/>
                                </a:cxn>
                                <a:cxn ang="0">
                                  <a:pos x="T9" y="T11"/>
                                </a:cxn>
                                <a:cxn ang="0">
                                  <a:pos x="T13" y="T15"/>
                                </a:cxn>
                                <a:cxn ang="0">
                                  <a:pos x="T17" y="T19"/>
                                </a:cxn>
                              </a:cxnLst>
                              <a:rect l="0" t="0" r="r" b="b"/>
                              <a:pathLst>
                                <a:path w="1006" h="502">
                                  <a:moveTo>
                                    <a:pt x="0" y="501"/>
                                  </a:moveTo>
                                  <a:lnTo>
                                    <a:pt x="1005" y="501"/>
                                  </a:lnTo>
                                  <a:lnTo>
                                    <a:pt x="1005"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88" name="Picture 196"/>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2096" y="2727"/>
                              <a:ext cx="92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89" name="Group 197"/>
                        <wpg:cNvGrpSpPr>
                          <a:grpSpLocks/>
                        </wpg:cNvGrpSpPr>
                        <wpg:grpSpPr bwMode="auto">
                          <a:xfrm>
                            <a:off x="1890" y="2792"/>
                            <a:ext cx="168" cy="2"/>
                            <a:chOff x="1890" y="2792"/>
                            <a:chExt cx="168" cy="2"/>
                          </a:xfrm>
                        </wpg:grpSpPr>
                        <wps:wsp>
                          <wps:cNvPr id="2490" name="Freeform 198"/>
                          <wps:cNvSpPr>
                            <a:spLocks/>
                          </wps:cNvSpPr>
                          <wps:spPr bwMode="auto">
                            <a:xfrm>
                              <a:off x="1890" y="2792"/>
                              <a:ext cx="168" cy="2"/>
                            </a:xfrm>
                            <a:custGeom>
                              <a:avLst/>
                              <a:gdLst>
                                <a:gd name="T0" fmla="+- 0 2058 1890"/>
                                <a:gd name="T1" fmla="*/ T0 w 168"/>
                                <a:gd name="T2" fmla="+- 0 1890 1890"/>
                                <a:gd name="T3" fmla="*/ T2 w 168"/>
                              </a:gdLst>
                              <a:ahLst/>
                              <a:cxnLst>
                                <a:cxn ang="0">
                                  <a:pos x="T1" y="0"/>
                                </a:cxn>
                                <a:cxn ang="0">
                                  <a:pos x="T3" y="0"/>
                                </a:cxn>
                              </a:cxnLst>
                              <a:rect l="0" t="0" r="r" b="b"/>
                              <a:pathLst>
                                <a:path w="168">
                                  <a:moveTo>
                                    <a:pt x="168"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1" name="Group 199"/>
                        <wpg:cNvGrpSpPr>
                          <a:grpSpLocks/>
                        </wpg:cNvGrpSpPr>
                        <wpg:grpSpPr bwMode="auto">
                          <a:xfrm>
                            <a:off x="2058" y="3253"/>
                            <a:ext cx="1006" cy="500"/>
                            <a:chOff x="2058" y="3253"/>
                            <a:chExt cx="1006" cy="500"/>
                          </a:xfrm>
                        </wpg:grpSpPr>
                        <wps:wsp>
                          <wps:cNvPr id="2492" name="Freeform 200"/>
                          <wps:cNvSpPr>
                            <a:spLocks/>
                          </wps:cNvSpPr>
                          <wps:spPr bwMode="auto">
                            <a:xfrm>
                              <a:off x="2058" y="3253"/>
                              <a:ext cx="1006" cy="500"/>
                            </a:xfrm>
                            <a:custGeom>
                              <a:avLst/>
                              <a:gdLst>
                                <a:gd name="T0" fmla="+- 0 2058 2058"/>
                                <a:gd name="T1" fmla="*/ T0 w 1006"/>
                                <a:gd name="T2" fmla="+- 0 3253 3253"/>
                                <a:gd name="T3" fmla="*/ 3253 h 500"/>
                                <a:gd name="T4" fmla="+- 0 3063 2058"/>
                                <a:gd name="T5" fmla="*/ T4 w 1006"/>
                                <a:gd name="T6" fmla="+- 0 3253 3253"/>
                                <a:gd name="T7" fmla="*/ 3253 h 500"/>
                                <a:gd name="T8" fmla="+- 0 3063 2058"/>
                                <a:gd name="T9" fmla="*/ T8 w 1006"/>
                                <a:gd name="T10" fmla="+- 0 3752 3253"/>
                                <a:gd name="T11" fmla="*/ 3752 h 500"/>
                                <a:gd name="T12" fmla="+- 0 2058 2058"/>
                                <a:gd name="T13" fmla="*/ T12 w 1006"/>
                                <a:gd name="T14" fmla="+- 0 3752 3253"/>
                                <a:gd name="T15" fmla="*/ 3752 h 500"/>
                                <a:gd name="T16" fmla="+- 0 2058 2058"/>
                                <a:gd name="T17" fmla="*/ T16 w 1006"/>
                                <a:gd name="T18" fmla="+- 0 3253 3253"/>
                                <a:gd name="T19" fmla="*/ 3253 h 500"/>
                              </a:gdLst>
                              <a:ahLst/>
                              <a:cxnLst>
                                <a:cxn ang="0">
                                  <a:pos x="T1" y="T3"/>
                                </a:cxn>
                                <a:cxn ang="0">
                                  <a:pos x="T5" y="T7"/>
                                </a:cxn>
                                <a:cxn ang="0">
                                  <a:pos x="T9" y="T11"/>
                                </a:cxn>
                                <a:cxn ang="0">
                                  <a:pos x="T13" y="T15"/>
                                </a:cxn>
                                <a:cxn ang="0">
                                  <a:pos x="T17" y="T19"/>
                                </a:cxn>
                              </a:cxnLst>
                              <a:rect l="0" t="0" r="r" b="b"/>
                              <a:pathLst>
                                <a:path w="1006" h="500">
                                  <a:moveTo>
                                    <a:pt x="0" y="0"/>
                                  </a:moveTo>
                                  <a:lnTo>
                                    <a:pt x="1005" y="0"/>
                                  </a:lnTo>
                                  <a:lnTo>
                                    <a:pt x="1005" y="499"/>
                                  </a:lnTo>
                                  <a:lnTo>
                                    <a:pt x="0" y="499"/>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3" name="Group 201"/>
                        <wpg:cNvGrpSpPr>
                          <a:grpSpLocks/>
                        </wpg:cNvGrpSpPr>
                        <wpg:grpSpPr bwMode="auto">
                          <a:xfrm>
                            <a:off x="2058" y="3253"/>
                            <a:ext cx="1006" cy="500"/>
                            <a:chOff x="2058" y="3253"/>
                            <a:chExt cx="1006" cy="500"/>
                          </a:xfrm>
                        </wpg:grpSpPr>
                        <wps:wsp>
                          <wps:cNvPr id="2494" name="Freeform 202"/>
                          <wps:cNvSpPr>
                            <a:spLocks/>
                          </wps:cNvSpPr>
                          <wps:spPr bwMode="auto">
                            <a:xfrm>
                              <a:off x="2058" y="3253"/>
                              <a:ext cx="1006" cy="500"/>
                            </a:xfrm>
                            <a:custGeom>
                              <a:avLst/>
                              <a:gdLst>
                                <a:gd name="T0" fmla="+- 0 2058 2058"/>
                                <a:gd name="T1" fmla="*/ T0 w 1006"/>
                                <a:gd name="T2" fmla="+- 0 3752 3253"/>
                                <a:gd name="T3" fmla="*/ 3752 h 500"/>
                                <a:gd name="T4" fmla="+- 0 3063 2058"/>
                                <a:gd name="T5" fmla="*/ T4 w 1006"/>
                                <a:gd name="T6" fmla="+- 0 3752 3253"/>
                                <a:gd name="T7" fmla="*/ 3752 h 500"/>
                                <a:gd name="T8" fmla="+- 0 3063 2058"/>
                                <a:gd name="T9" fmla="*/ T8 w 1006"/>
                                <a:gd name="T10" fmla="+- 0 3253 3253"/>
                                <a:gd name="T11" fmla="*/ 3253 h 500"/>
                                <a:gd name="T12" fmla="+- 0 2058 2058"/>
                                <a:gd name="T13" fmla="*/ T12 w 1006"/>
                                <a:gd name="T14" fmla="+- 0 3253 3253"/>
                                <a:gd name="T15" fmla="*/ 3253 h 500"/>
                                <a:gd name="T16" fmla="+- 0 2058 2058"/>
                                <a:gd name="T17" fmla="*/ T16 w 1006"/>
                                <a:gd name="T18" fmla="+- 0 3752 3253"/>
                                <a:gd name="T19" fmla="*/ 3752 h 500"/>
                              </a:gdLst>
                              <a:ahLst/>
                              <a:cxnLst>
                                <a:cxn ang="0">
                                  <a:pos x="T1" y="T3"/>
                                </a:cxn>
                                <a:cxn ang="0">
                                  <a:pos x="T5" y="T7"/>
                                </a:cxn>
                                <a:cxn ang="0">
                                  <a:pos x="T9" y="T11"/>
                                </a:cxn>
                                <a:cxn ang="0">
                                  <a:pos x="T13" y="T15"/>
                                </a:cxn>
                                <a:cxn ang="0">
                                  <a:pos x="T17" y="T19"/>
                                </a:cxn>
                              </a:cxnLst>
                              <a:rect l="0" t="0" r="r" b="b"/>
                              <a:pathLst>
                                <a:path w="1006" h="500">
                                  <a:moveTo>
                                    <a:pt x="0" y="499"/>
                                  </a:moveTo>
                                  <a:lnTo>
                                    <a:pt x="1005" y="499"/>
                                  </a:lnTo>
                                  <a:lnTo>
                                    <a:pt x="1005" y="0"/>
                                  </a:lnTo>
                                  <a:lnTo>
                                    <a:pt x="0" y="0"/>
                                  </a:lnTo>
                                  <a:lnTo>
                                    <a:pt x="0" y="499"/>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95" name="Picture 20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2334" y="3349"/>
                              <a:ext cx="444"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96" name="Picture 204"/>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2310" y="3527"/>
                              <a:ext cx="502"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97" name="Group 205"/>
                        <wpg:cNvGrpSpPr>
                          <a:grpSpLocks/>
                        </wpg:cNvGrpSpPr>
                        <wpg:grpSpPr bwMode="auto">
                          <a:xfrm>
                            <a:off x="1890" y="3503"/>
                            <a:ext cx="168" cy="2"/>
                            <a:chOff x="1890" y="3503"/>
                            <a:chExt cx="168" cy="2"/>
                          </a:xfrm>
                        </wpg:grpSpPr>
                        <wps:wsp>
                          <wps:cNvPr id="2498" name="Freeform 206"/>
                          <wps:cNvSpPr>
                            <a:spLocks/>
                          </wps:cNvSpPr>
                          <wps:spPr bwMode="auto">
                            <a:xfrm>
                              <a:off x="1890" y="3503"/>
                              <a:ext cx="168" cy="2"/>
                            </a:xfrm>
                            <a:custGeom>
                              <a:avLst/>
                              <a:gdLst>
                                <a:gd name="T0" fmla="+- 0 2058 1890"/>
                                <a:gd name="T1" fmla="*/ T0 w 168"/>
                                <a:gd name="T2" fmla="+- 0 1890 1890"/>
                                <a:gd name="T3" fmla="*/ T2 w 168"/>
                              </a:gdLst>
                              <a:ahLst/>
                              <a:cxnLst>
                                <a:cxn ang="0">
                                  <a:pos x="T1" y="0"/>
                                </a:cxn>
                                <a:cxn ang="0">
                                  <a:pos x="T3" y="0"/>
                                </a:cxn>
                              </a:cxnLst>
                              <a:rect l="0" t="0" r="r" b="b"/>
                              <a:pathLst>
                                <a:path w="168">
                                  <a:moveTo>
                                    <a:pt x="168"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9" name="Group 207"/>
                        <wpg:cNvGrpSpPr>
                          <a:grpSpLocks/>
                        </wpg:cNvGrpSpPr>
                        <wpg:grpSpPr bwMode="auto">
                          <a:xfrm>
                            <a:off x="5247" y="2543"/>
                            <a:ext cx="1006" cy="502"/>
                            <a:chOff x="5247" y="2543"/>
                            <a:chExt cx="1006" cy="502"/>
                          </a:xfrm>
                        </wpg:grpSpPr>
                        <wps:wsp>
                          <wps:cNvPr id="2500" name="Freeform 208"/>
                          <wps:cNvSpPr>
                            <a:spLocks/>
                          </wps:cNvSpPr>
                          <wps:spPr bwMode="auto">
                            <a:xfrm>
                              <a:off x="5247" y="2543"/>
                              <a:ext cx="1006" cy="502"/>
                            </a:xfrm>
                            <a:custGeom>
                              <a:avLst/>
                              <a:gdLst>
                                <a:gd name="T0" fmla="+- 0 5247 5247"/>
                                <a:gd name="T1" fmla="*/ T0 w 1006"/>
                                <a:gd name="T2" fmla="+- 0 2543 2543"/>
                                <a:gd name="T3" fmla="*/ 2543 h 502"/>
                                <a:gd name="T4" fmla="+- 0 6253 5247"/>
                                <a:gd name="T5" fmla="*/ T4 w 1006"/>
                                <a:gd name="T6" fmla="+- 0 2543 2543"/>
                                <a:gd name="T7" fmla="*/ 2543 h 502"/>
                                <a:gd name="T8" fmla="+- 0 6253 5247"/>
                                <a:gd name="T9" fmla="*/ T8 w 1006"/>
                                <a:gd name="T10" fmla="+- 0 3044 2543"/>
                                <a:gd name="T11" fmla="*/ 3044 h 502"/>
                                <a:gd name="T12" fmla="+- 0 5247 5247"/>
                                <a:gd name="T13" fmla="*/ T12 w 1006"/>
                                <a:gd name="T14" fmla="+- 0 3044 2543"/>
                                <a:gd name="T15" fmla="*/ 3044 h 502"/>
                                <a:gd name="T16" fmla="+- 0 5247 5247"/>
                                <a:gd name="T17" fmla="*/ T16 w 1006"/>
                                <a:gd name="T18" fmla="+- 0 2543 2543"/>
                                <a:gd name="T19" fmla="*/ 254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01" name="Group 209"/>
                        <wpg:cNvGrpSpPr>
                          <a:grpSpLocks/>
                        </wpg:cNvGrpSpPr>
                        <wpg:grpSpPr bwMode="auto">
                          <a:xfrm>
                            <a:off x="5247" y="2543"/>
                            <a:ext cx="1006" cy="502"/>
                            <a:chOff x="5247" y="2543"/>
                            <a:chExt cx="1006" cy="502"/>
                          </a:xfrm>
                        </wpg:grpSpPr>
                        <wps:wsp>
                          <wps:cNvPr id="2502" name="Freeform 210"/>
                          <wps:cNvSpPr>
                            <a:spLocks/>
                          </wps:cNvSpPr>
                          <wps:spPr bwMode="auto">
                            <a:xfrm>
                              <a:off x="5247" y="2543"/>
                              <a:ext cx="1006" cy="502"/>
                            </a:xfrm>
                            <a:custGeom>
                              <a:avLst/>
                              <a:gdLst>
                                <a:gd name="T0" fmla="+- 0 5247 5247"/>
                                <a:gd name="T1" fmla="*/ T0 w 1006"/>
                                <a:gd name="T2" fmla="+- 0 3044 2543"/>
                                <a:gd name="T3" fmla="*/ 3044 h 502"/>
                                <a:gd name="T4" fmla="+- 0 6253 5247"/>
                                <a:gd name="T5" fmla="*/ T4 w 1006"/>
                                <a:gd name="T6" fmla="+- 0 3044 2543"/>
                                <a:gd name="T7" fmla="*/ 3044 h 502"/>
                                <a:gd name="T8" fmla="+- 0 6253 5247"/>
                                <a:gd name="T9" fmla="*/ T8 w 1006"/>
                                <a:gd name="T10" fmla="+- 0 2543 2543"/>
                                <a:gd name="T11" fmla="*/ 2543 h 502"/>
                                <a:gd name="T12" fmla="+- 0 5247 5247"/>
                                <a:gd name="T13" fmla="*/ T12 w 1006"/>
                                <a:gd name="T14" fmla="+- 0 2543 2543"/>
                                <a:gd name="T15" fmla="*/ 2543 h 502"/>
                                <a:gd name="T16" fmla="+- 0 5247 5247"/>
                                <a:gd name="T17" fmla="*/ T16 w 1006"/>
                                <a:gd name="T18" fmla="+- 0 3044 2543"/>
                                <a:gd name="T19" fmla="*/ 3044 h 502"/>
                              </a:gdLst>
                              <a:ahLst/>
                              <a:cxnLst>
                                <a:cxn ang="0">
                                  <a:pos x="T1" y="T3"/>
                                </a:cxn>
                                <a:cxn ang="0">
                                  <a:pos x="T5" y="T7"/>
                                </a:cxn>
                                <a:cxn ang="0">
                                  <a:pos x="T9" y="T11"/>
                                </a:cxn>
                                <a:cxn ang="0">
                                  <a:pos x="T13" y="T15"/>
                                </a:cxn>
                                <a:cxn ang="0">
                                  <a:pos x="T17" y="T19"/>
                                </a:cxn>
                              </a:cxnLst>
                              <a:rect l="0" t="0" r="r" b="b"/>
                              <a:pathLst>
                                <a:path w="1006" h="502">
                                  <a:moveTo>
                                    <a:pt x="0" y="501"/>
                                  </a:moveTo>
                                  <a:lnTo>
                                    <a:pt x="1006" y="501"/>
                                  </a:lnTo>
                                  <a:lnTo>
                                    <a:pt x="1006"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3" name="Picture 21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5353" y="2727"/>
                              <a:ext cx="826"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04" name="Group 212"/>
                        <wpg:cNvGrpSpPr>
                          <a:grpSpLocks/>
                        </wpg:cNvGrpSpPr>
                        <wpg:grpSpPr bwMode="auto">
                          <a:xfrm>
                            <a:off x="5247" y="3433"/>
                            <a:ext cx="1006" cy="502"/>
                            <a:chOff x="5247" y="3433"/>
                            <a:chExt cx="1006" cy="502"/>
                          </a:xfrm>
                        </wpg:grpSpPr>
                        <wps:wsp>
                          <wps:cNvPr id="2505" name="Freeform 213"/>
                          <wps:cNvSpPr>
                            <a:spLocks/>
                          </wps:cNvSpPr>
                          <wps:spPr bwMode="auto">
                            <a:xfrm>
                              <a:off x="5247" y="3433"/>
                              <a:ext cx="1006" cy="502"/>
                            </a:xfrm>
                            <a:custGeom>
                              <a:avLst/>
                              <a:gdLst>
                                <a:gd name="T0" fmla="+- 0 5247 5247"/>
                                <a:gd name="T1" fmla="*/ T0 w 1006"/>
                                <a:gd name="T2" fmla="+- 0 3433 3433"/>
                                <a:gd name="T3" fmla="*/ 3433 h 502"/>
                                <a:gd name="T4" fmla="+- 0 6253 5247"/>
                                <a:gd name="T5" fmla="*/ T4 w 1006"/>
                                <a:gd name="T6" fmla="+- 0 3433 3433"/>
                                <a:gd name="T7" fmla="*/ 3433 h 502"/>
                                <a:gd name="T8" fmla="+- 0 6253 5247"/>
                                <a:gd name="T9" fmla="*/ T8 w 1006"/>
                                <a:gd name="T10" fmla="+- 0 3935 3433"/>
                                <a:gd name="T11" fmla="*/ 3935 h 502"/>
                                <a:gd name="T12" fmla="+- 0 5247 5247"/>
                                <a:gd name="T13" fmla="*/ T12 w 1006"/>
                                <a:gd name="T14" fmla="+- 0 3935 3433"/>
                                <a:gd name="T15" fmla="*/ 3935 h 502"/>
                                <a:gd name="T16" fmla="+- 0 5247 5247"/>
                                <a:gd name="T17" fmla="*/ T16 w 1006"/>
                                <a:gd name="T18" fmla="+- 0 3433 3433"/>
                                <a:gd name="T19" fmla="*/ 343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06" name="Group 214"/>
                        <wpg:cNvGrpSpPr>
                          <a:grpSpLocks/>
                        </wpg:cNvGrpSpPr>
                        <wpg:grpSpPr bwMode="auto">
                          <a:xfrm>
                            <a:off x="5247" y="3433"/>
                            <a:ext cx="1006" cy="502"/>
                            <a:chOff x="5247" y="3433"/>
                            <a:chExt cx="1006" cy="502"/>
                          </a:xfrm>
                        </wpg:grpSpPr>
                        <wps:wsp>
                          <wps:cNvPr id="2507" name="Freeform 215"/>
                          <wps:cNvSpPr>
                            <a:spLocks/>
                          </wps:cNvSpPr>
                          <wps:spPr bwMode="auto">
                            <a:xfrm>
                              <a:off x="5247" y="3433"/>
                              <a:ext cx="1006" cy="502"/>
                            </a:xfrm>
                            <a:custGeom>
                              <a:avLst/>
                              <a:gdLst>
                                <a:gd name="T0" fmla="+- 0 5247 5247"/>
                                <a:gd name="T1" fmla="*/ T0 w 1006"/>
                                <a:gd name="T2" fmla="+- 0 3935 3433"/>
                                <a:gd name="T3" fmla="*/ 3935 h 502"/>
                                <a:gd name="T4" fmla="+- 0 6253 5247"/>
                                <a:gd name="T5" fmla="*/ T4 w 1006"/>
                                <a:gd name="T6" fmla="+- 0 3935 3433"/>
                                <a:gd name="T7" fmla="*/ 3935 h 502"/>
                                <a:gd name="T8" fmla="+- 0 6253 5247"/>
                                <a:gd name="T9" fmla="*/ T8 w 1006"/>
                                <a:gd name="T10" fmla="+- 0 3433 3433"/>
                                <a:gd name="T11" fmla="*/ 3433 h 502"/>
                                <a:gd name="T12" fmla="+- 0 5247 5247"/>
                                <a:gd name="T13" fmla="*/ T12 w 1006"/>
                                <a:gd name="T14" fmla="+- 0 3433 3433"/>
                                <a:gd name="T15" fmla="*/ 3433 h 502"/>
                                <a:gd name="T16" fmla="+- 0 5247 5247"/>
                                <a:gd name="T17" fmla="*/ T16 w 1006"/>
                                <a:gd name="T18" fmla="+- 0 3935 3433"/>
                                <a:gd name="T19" fmla="*/ 3935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8" name="Picture 216"/>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5274" y="3618"/>
                              <a:ext cx="941"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09" name="Group 217"/>
                        <wpg:cNvGrpSpPr>
                          <a:grpSpLocks/>
                        </wpg:cNvGrpSpPr>
                        <wpg:grpSpPr bwMode="auto">
                          <a:xfrm>
                            <a:off x="4911" y="2041"/>
                            <a:ext cx="2" cy="752"/>
                            <a:chOff x="4911" y="2041"/>
                            <a:chExt cx="2" cy="752"/>
                          </a:xfrm>
                        </wpg:grpSpPr>
                        <wps:wsp>
                          <wps:cNvPr id="2510" name="Freeform 218"/>
                          <wps:cNvSpPr>
                            <a:spLocks/>
                          </wps:cNvSpPr>
                          <wps:spPr bwMode="auto">
                            <a:xfrm>
                              <a:off x="4911" y="2041"/>
                              <a:ext cx="2" cy="752"/>
                            </a:xfrm>
                            <a:custGeom>
                              <a:avLst/>
                              <a:gdLst>
                                <a:gd name="T0" fmla="+- 0 2041 2041"/>
                                <a:gd name="T1" fmla="*/ 2041 h 752"/>
                                <a:gd name="T2" fmla="+- 0 2792 2041"/>
                                <a:gd name="T3" fmla="*/ 2792 h 752"/>
                              </a:gdLst>
                              <a:ahLst/>
                              <a:cxnLst>
                                <a:cxn ang="0">
                                  <a:pos x="0" y="T1"/>
                                </a:cxn>
                                <a:cxn ang="0">
                                  <a:pos x="0" y="T3"/>
                                </a:cxn>
                              </a:cxnLst>
                              <a:rect l="0" t="0" r="r" b="b"/>
                              <a:pathLst>
                                <a:path h="752">
                                  <a:moveTo>
                                    <a:pt x="0" y="0"/>
                                  </a:moveTo>
                                  <a:lnTo>
                                    <a:pt x="0" y="75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1" name="Group 219"/>
                        <wpg:cNvGrpSpPr>
                          <a:grpSpLocks/>
                        </wpg:cNvGrpSpPr>
                        <wpg:grpSpPr bwMode="auto">
                          <a:xfrm>
                            <a:off x="4911" y="2792"/>
                            <a:ext cx="336" cy="920"/>
                            <a:chOff x="4911" y="2792"/>
                            <a:chExt cx="336" cy="920"/>
                          </a:xfrm>
                        </wpg:grpSpPr>
                        <wps:wsp>
                          <wps:cNvPr id="2512" name="Freeform 220"/>
                          <wps:cNvSpPr>
                            <a:spLocks/>
                          </wps:cNvSpPr>
                          <wps:spPr bwMode="auto">
                            <a:xfrm>
                              <a:off x="4911" y="2792"/>
                              <a:ext cx="336" cy="920"/>
                            </a:xfrm>
                            <a:custGeom>
                              <a:avLst/>
                              <a:gdLst>
                                <a:gd name="T0" fmla="+- 0 5247 4911"/>
                                <a:gd name="T1" fmla="*/ T0 w 336"/>
                                <a:gd name="T2" fmla="+- 0 2792 2792"/>
                                <a:gd name="T3" fmla="*/ 2792 h 920"/>
                                <a:gd name="T4" fmla="+- 0 4911 4911"/>
                                <a:gd name="T5" fmla="*/ T4 w 336"/>
                                <a:gd name="T6" fmla="+- 0 2792 2792"/>
                                <a:gd name="T7" fmla="*/ 2792 h 920"/>
                                <a:gd name="T8" fmla="+- 0 4911 4911"/>
                                <a:gd name="T9" fmla="*/ T8 w 336"/>
                                <a:gd name="T10" fmla="+- 0 3711 2792"/>
                                <a:gd name="T11" fmla="*/ 3711 h 920"/>
                              </a:gdLst>
                              <a:ahLst/>
                              <a:cxnLst>
                                <a:cxn ang="0">
                                  <a:pos x="T1" y="T3"/>
                                </a:cxn>
                                <a:cxn ang="0">
                                  <a:pos x="T5" y="T7"/>
                                </a:cxn>
                                <a:cxn ang="0">
                                  <a:pos x="T9" y="T11"/>
                                </a:cxn>
                              </a:cxnLst>
                              <a:rect l="0" t="0" r="r" b="b"/>
                              <a:pathLst>
                                <a:path w="336" h="920">
                                  <a:moveTo>
                                    <a:pt x="336" y="0"/>
                                  </a:moveTo>
                                  <a:lnTo>
                                    <a:pt x="0" y="0"/>
                                  </a:lnTo>
                                  <a:lnTo>
                                    <a:pt x="0" y="9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3" name="Group 221"/>
                        <wpg:cNvGrpSpPr>
                          <a:grpSpLocks/>
                        </wpg:cNvGrpSpPr>
                        <wpg:grpSpPr bwMode="auto">
                          <a:xfrm>
                            <a:off x="4911" y="3683"/>
                            <a:ext cx="336" cy="29"/>
                            <a:chOff x="4911" y="3683"/>
                            <a:chExt cx="336" cy="29"/>
                          </a:xfrm>
                        </wpg:grpSpPr>
                        <wps:wsp>
                          <wps:cNvPr id="2514" name="Freeform 222"/>
                          <wps:cNvSpPr>
                            <a:spLocks/>
                          </wps:cNvSpPr>
                          <wps:spPr bwMode="auto">
                            <a:xfrm>
                              <a:off x="4911" y="3683"/>
                              <a:ext cx="336" cy="29"/>
                            </a:xfrm>
                            <a:custGeom>
                              <a:avLst/>
                              <a:gdLst>
                                <a:gd name="T0" fmla="+- 0 5247 4911"/>
                                <a:gd name="T1" fmla="*/ T0 w 336"/>
                                <a:gd name="T2" fmla="+- 0 3683 3683"/>
                                <a:gd name="T3" fmla="*/ 3683 h 29"/>
                                <a:gd name="T4" fmla="+- 0 4911 4911"/>
                                <a:gd name="T5" fmla="*/ T4 w 336"/>
                                <a:gd name="T6" fmla="+- 0 3711 3683"/>
                                <a:gd name="T7" fmla="*/ 3711 h 29"/>
                              </a:gdLst>
                              <a:ahLst/>
                              <a:cxnLst>
                                <a:cxn ang="0">
                                  <a:pos x="T1" y="T3"/>
                                </a:cxn>
                                <a:cxn ang="0">
                                  <a:pos x="T5" y="T7"/>
                                </a:cxn>
                              </a:cxnLst>
                              <a:rect l="0" t="0" r="r" b="b"/>
                              <a:pathLst>
                                <a:path w="336" h="29">
                                  <a:moveTo>
                                    <a:pt x="336" y="0"/>
                                  </a:moveTo>
                                  <a:lnTo>
                                    <a:pt x="0" y="2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5" name="Group 223"/>
                        <wpg:cNvGrpSpPr>
                          <a:grpSpLocks/>
                        </wpg:cNvGrpSpPr>
                        <wpg:grpSpPr bwMode="auto">
                          <a:xfrm>
                            <a:off x="5247" y="4323"/>
                            <a:ext cx="1006" cy="502"/>
                            <a:chOff x="5247" y="4323"/>
                            <a:chExt cx="1006" cy="502"/>
                          </a:xfrm>
                        </wpg:grpSpPr>
                        <wps:wsp>
                          <wps:cNvPr id="2516" name="Freeform 224"/>
                          <wps:cNvSpPr>
                            <a:spLocks/>
                          </wps:cNvSpPr>
                          <wps:spPr bwMode="auto">
                            <a:xfrm>
                              <a:off x="5247" y="4323"/>
                              <a:ext cx="1006" cy="502"/>
                            </a:xfrm>
                            <a:custGeom>
                              <a:avLst/>
                              <a:gdLst>
                                <a:gd name="T0" fmla="+- 0 5247 5247"/>
                                <a:gd name="T1" fmla="*/ T0 w 1006"/>
                                <a:gd name="T2" fmla="+- 0 4323 4323"/>
                                <a:gd name="T3" fmla="*/ 4323 h 502"/>
                                <a:gd name="T4" fmla="+- 0 6253 5247"/>
                                <a:gd name="T5" fmla="*/ T4 w 1006"/>
                                <a:gd name="T6" fmla="+- 0 4323 4323"/>
                                <a:gd name="T7" fmla="*/ 4323 h 502"/>
                                <a:gd name="T8" fmla="+- 0 6253 5247"/>
                                <a:gd name="T9" fmla="*/ T8 w 1006"/>
                                <a:gd name="T10" fmla="+- 0 4825 4323"/>
                                <a:gd name="T11" fmla="*/ 4825 h 502"/>
                                <a:gd name="T12" fmla="+- 0 5247 5247"/>
                                <a:gd name="T13" fmla="*/ T12 w 1006"/>
                                <a:gd name="T14" fmla="+- 0 4825 4323"/>
                                <a:gd name="T15" fmla="*/ 4825 h 502"/>
                                <a:gd name="T16" fmla="+- 0 5247 5247"/>
                                <a:gd name="T17" fmla="*/ T16 w 1006"/>
                                <a:gd name="T18" fmla="+- 0 4323 4323"/>
                                <a:gd name="T19" fmla="*/ 432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17" name="Group 225"/>
                        <wpg:cNvGrpSpPr>
                          <a:grpSpLocks/>
                        </wpg:cNvGrpSpPr>
                        <wpg:grpSpPr bwMode="auto">
                          <a:xfrm>
                            <a:off x="5247" y="4323"/>
                            <a:ext cx="1006" cy="502"/>
                            <a:chOff x="5247" y="4323"/>
                            <a:chExt cx="1006" cy="502"/>
                          </a:xfrm>
                        </wpg:grpSpPr>
                        <wps:wsp>
                          <wps:cNvPr id="2518" name="Freeform 226"/>
                          <wps:cNvSpPr>
                            <a:spLocks/>
                          </wps:cNvSpPr>
                          <wps:spPr bwMode="auto">
                            <a:xfrm>
                              <a:off x="5247" y="4323"/>
                              <a:ext cx="1006" cy="502"/>
                            </a:xfrm>
                            <a:custGeom>
                              <a:avLst/>
                              <a:gdLst>
                                <a:gd name="T0" fmla="+- 0 5247 5247"/>
                                <a:gd name="T1" fmla="*/ T0 w 1006"/>
                                <a:gd name="T2" fmla="+- 0 4825 4323"/>
                                <a:gd name="T3" fmla="*/ 4825 h 502"/>
                                <a:gd name="T4" fmla="+- 0 6253 5247"/>
                                <a:gd name="T5" fmla="*/ T4 w 1006"/>
                                <a:gd name="T6" fmla="+- 0 4825 4323"/>
                                <a:gd name="T7" fmla="*/ 4825 h 502"/>
                                <a:gd name="T8" fmla="+- 0 6253 5247"/>
                                <a:gd name="T9" fmla="*/ T8 w 1006"/>
                                <a:gd name="T10" fmla="+- 0 4323 4323"/>
                                <a:gd name="T11" fmla="*/ 4323 h 502"/>
                                <a:gd name="T12" fmla="+- 0 5247 5247"/>
                                <a:gd name="T13" fmla="*/ T12 w 1006"/>
                                <a:gd name="T14" fmla="+- 0 4323 4323"/>
                                <a:gd name="T15" fmla="*/ 4323 h 502"/>
                                <a:gd name="T16" fmla="+- 0 5247 5247"/>
                                <a:gd name="T17" fmla="*/ T16 w 1006"/>
                                <a:gd name="T18" fmla="+- 0 4825 4323"/>
                                <a:gd name="T19" fmla="*/ 4825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19" name="Picture 22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5523" y="4419"/>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20" name="Picture 228"/>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5499" y="4597"/>
                              <a:ext cx="497"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21" name="Group 229"/>
                        <wpg:cNvGrpSpPr>
                          <a:grpSpLocks/>
                        </wpg:cNvGrpSpPr>
                        <wpg:grpSpPr bwMode="auto">
                          <a:xfrm>
                            <a:off x="4897" y="4573"/>
                            <a:ext cx="351" cy="2"/>
                            <a:chOff x="4897" y="4573"/>
                            <a:chExt cx="351" cy="2"/>
                          </a:xfrm>
                        </wpg:grpSpPr>
                        <wps:wsp>
                          <wps:cNvPr id="2522" name="Freeform 230"/>
                          <wps:cNvSpPr>
                            <a:spLocks/>
                          </wps:cNvSpPr>
                          <wps:spPr bwMode="auto">
                            <a:xfrm>
                              <a:off x="4897" y="4573"/>
                              <a:ext cx="351" cy="2"/>
                            </a:xfrm>
                            <a:custGeom>
                              <a:avLst/>
                              <a:gdLst>
                                <a:gd name="T0" fmla="+- 0 5247 4897"/>
                                <a:gd name="T1" fmla="*/ T0 w 351"/>
                                <a:gd name="T2" fmla="+- 0 4897 4897"/>
                                <a:gd name="T3" fmla="*/ T2 w 351"/>
                              </a:gdLst>
                              <a:ahLst/>
                              <a:cxnLst>
                                <a:cxn ang="0">
                                  <a:pos x="T1" y="0"/>
                                </a:cxn>
                                <a:cxn ang="0">
                                  <a:pos x="T3" y="0"/>
                                </a:cxn>
                              </a:cxnLst>
                              <a:rect l="0" t="0" r="r" b="b"/>
                              <a:pathLst>
                                <a:path w="351">
                                  <a:moveTo>
                                    <a:pt x="350"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3" name="Group 231"/>
                        <wpg:cNvGrpSpPr>
                          <a:grpSpLocks/>
                        </wpg:cNvGrpSpPr>
                        <wpg:grpSpPr bwMode="auto">
                          <a:xfrm>
                            <a:off x="4923" y="3709"/>
                            <a:ext cx="2" cy="838"/>
                            <a:chOff x="4923" y="3709"/>
                            <a:chExt cx="2" cy="838"/>
                          </a:xfrm>
                        </wpg:grpSpPr>
                        <wps:wsp>
                          <wps:cNvPr id="2524" name="Freeform 232"/>
                          <wps:cNvSpPr>
                            <a:spLocks/>
                          </wps:cNvSpPr>
                          <wps:spPr bwMode="auto">
                            <a:xfrm>
                              <a:off x="4923" y="3709"/>
                              <a:ext cx="2" cy="838"/>
                            </a:xfrm>
                            <a:custGeom>
                              <a:avLst/>
                              <a:gdLst>
                                <a:gd name="T0" fmla="+- 0 3709 3709"/>
                                <a:gd name="T1" fmla="*/ 3709 h 838"/>
                                <a:gd name="T2" fmla="+- 0 4547 3709"/>
                                <a:gd name="T3" fmla="*/ 4547 h 838"/>
                              </a:gdLst>
                              <a:ahLst/>
                              <a:cxnLst>
                                <a:cxn ang="0">
                                  <a:pos x="0" y="T1"/>
                                </a:cxn>
                                <a:cxn ang="0">
                                  <a:pos x="0" y="T3"/>
                                </a:cxn>
                              </a:cxnLst>
                              <a:rect l="0" t="0" r="r" b="b"/>
                              <a:pathLst>
                                <a:path h="838">
                                  <a:moveTo>
                                    <a:pt x="0" y="0"/>
                                  </a:moveTo>
                                  <a:lnTo>
                                    <a:pt x="0" y="83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5" name="Group 233"/>
                        <wpg:cNvGrpSpPr>
                          <a:grpSpLocks/>
                        </wpg:cNvGrpSpPr>
                        <wpg:grpSpPr bwMode="auto">
                          <a:xfrm>
                            <a:off x="4911" y="4573"/>
                            <a:ext cx="2" cy="1810"/>
                            <a:chOff x="4911" y="4573"/>
                            <a:chExt cx="2" cy="1810"/>
                          </a:xfrm>
                        </wpg:grpSpPr>
                        <wps:wsp>
                          <wps:cNvPr id="2526" name="Freeform 234"/>
                          <wps:cNvSpPr>
                            <a:spLocks/>
                          </wps:cNvSpPr>
                          <wps:spPr bwMode="auto">
                            <a:xfrm>
                              <a:off x="4911" y="4573"/>
                              <a:ext cx="2" cy="1810"/>
                            </a:xfrm>
                            <a:custGeom>
                              <a:avLst/>
                              <a:gdLst>
                                <a:gd name="T0" fmla="+- 0 4573 4573"/>
                                <a:gd name="T1" fmla="*/ 4573 h 1810"/>
                                <a:gd name="T2" fmla="+- 0 6383 4573"/>
                                <a:gd name="T3" fmla="*/ 6383 h 1810"/>
                              </a:gdLst>
                              <a:ahLst/>
                              <a:cxnLst>
                                <a:cxn ang="0">
                                  <a:pos x="0" y="T1"/>
                                </a:cxn>
                                <a:cxn ang="0">
                                  <a:pos x="0" y="T3"/>
                                </a:cxn>
                              </a:cxnLst>
                              <a:rect l="0" t="0" r="r" b="b"/>
                              <a:pathLst>
                                <a:path h="1810">
                                  <a:moveTo>
                                    <a:pt x="0" y="0"/>
                                  </a:moveTo>
                                  <a:lnTo>
                                    <a:pt x="0" y="181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7" name="Group 235"/>
                        <wpg:cNvGrpSpPr>
                          <a:grpSpLocks/>
                        </wpg:cNvGrpSpPr>
                        <wpg:grpSpPr bwMode="auto">
                          <a:xfrm>
                            <a:off x="5247" y="5214"/>
                            <a:ext cx="1006" cy="502"/>
                            <a:chOff x="5247" y="5214"/>
                            <a:chExt cx="1006" cy="502"/>
                          </a:xfrm>
                        </wpg:grpSpPr>
                        <wps:wsp>
                          <wps:cNvPr id="2528" name="Freeform 236"/>
                          <wps:cNvSpPr>
                            <a:spLocks/>
                          </wps:cNvSpPr>
                          <wps:spPr bwMode="auto">
                            <a:xfrm>
                              <a:off x="5247" y="5214"/>
                              <a:ext cx="1006" cy="502"/>
                            </a:xfrm>
                            <a:custGeom>
                              <a:avLst/>
                              <a:gdLst>
                                <a:gd name="T0" fmla="+- 0 5247 5247"/>
                                <a:gd name="T1" fmla="*/ T0 w 1006"/>
                                <a:gd name="T2" fmla="+- 0 5214 5214"/>
                                <a:gd name="T3" fmla="*/ 5214 h 502"/>
                                <a:gd name="T4" fmla="+- 0 6253 5247"/>
                                <a:gd name="T5" fmla="*/ T4 w 1006"/>
                                <a:gd name="T6" fmla="+- 0 5214 5214"/>
                                <a:gd name="T7" fmla="*/ 5214 h 502"/>
                                <a:gd name="T8" fmla="+- 0 6253 5247"/>
                                <a:gd name="T9" fmla="*/ T8 w 1006"/>
                                <a:gd name="T10" fmla="+- 0 5715 5214"/>
                                <a:gd name="T11" fmla="*/ 5715 h 502"/>
                                <a:gd name="T12" fmla="+- 0 5247 5247"/>
                                <a:gd name="T13" fmla="*/ T12 w 1006"/>
                                <a:gd name="T14" fmla="+- 0 5715 5214"/>
                                <a:gd name="T15" fmla="*/ 5715 h 502"/>
                                <a:gd name="T16" fmla="+- 0 5247 5247"/>
                                <a:gd name="T17" fmla="*/ T16 w 1006"/>
                                <a:gd name="T18" fmla="+- 0 5214 5214"/>
                                <a:gd name="T19" fmla="*/ 5214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29" name="Group 237"/>
                        <wpg:cNvGrpSpPr>
                          <a:grpSpLocks/>
                        </wpg:cNvGrpSpPr>
                        <wpg:grpSpPr bwMode="auto">
                          <a:xfrm>
                            <a:off x="5247" y="5214"/>
                            <a:ext cx="1006" cy="502"/>
                            <a:chOff x="5247" y="5214"/>
                            <a:chExt cx="1006" cy="502"/>
                          </a:xfrm>
                        </wpg:grpSpPr>
                        <wps:wsp>
                          <wps:cNvPr id="2530" name="Freeform 238"/>
                          <wps:cNvSpPr>
                            <a:spLocks/>
                          </wps:cNvSpPr>
                          <wps:spPr bwMode="auto">
                            <a:xfrm>
                              <a:off x="5247" y="5214"/>
                              <a:ext cx="1006" cy="502"/>
                            </a:xfrm>
                            <a:custGeom>
                              <a:avLst/>
                              <a:gdLst>
                                <a:gd name="T0" fmla="+- 0 5247 5247"/>
                                <a:gd name="T1" fmla="*/ T0 w 1006"/>
                                <a:gd name="T2" fmla="+- 0 5715 5214"/>
                                <a:gd name="T3" fmla="*/ 5715 h 502"/>
                                <a:gd name="T4" fmla="+- 0 6253 5247"/>
                                <a:gd name="T5" fmla="*/ T4 w 1006"/>
                                <a:gd name="T6" fmla="+- 0 5715 5214"/>
                                <a:gd name="T7" fmla="*/ 5715 h 502"/>
                                <a:gd name="T8" fmla="+- 0 6253 5247"/>
                                <a:gd name="T9" fmla="*/ T8 w 1006"/>
                                <a:gd name="T10" fmla="+- 0 5214 5214"/>
                                <a:gd name="T11" fmla="*/ 5214 h 502"/>
                                <a:gd name="T12" fmla="+- 0 5247 5247"/>
                                <a:gd name="T13" fmla="*/ T12 w 1006"/>
                                <a:gd name="T14" fmla="+- 0 5214 5214"/>
                                <a:gd name="T15" fmla="*/ 5214 h 502"/>
                                <a:gd name="T16" fmla="+- 0 5247 5247"/>
                                <a:gd name="T17" fmla="*/ T16 w 1006"/>
                                <a:gd name="T18" fmla="+- 0 5715 5214"/>
                                <a:gd name="T19" fmla="*/ 5715 h 502"/>
                              </a:gdLst>
                              <a:ahLst/>
                              <a:cxnLst>
                                <a:cxn ang="0">
                                  <a:pos x="T1" y="T3"/>
                                </a:cxn>
                                <a:cxn ang="0">
                                  <a:pos x="T5" y="T7"/>
                                </a:cxn>
                                <a:cxn ang="0">
                                  <a:pos x="T9" y="T11"/>
                                </a:cxn>
                                <a:cxn ang="0">
                                  <a:pos x="T13" y="T15"/>
                                </a:cxn>
                                <a:cxn ang="0">
                                  <a:pos x="T17" y="T19"/>
                                </a:cxn>
                              </a:cxnLst>
                              <a:rect l="0" t="0" r="r" b="b"/>
                              <a:pathLst>
                                <a:path w="1006" h="502">
                                  <a:moveTo>
                                    <a:pt x="0" y="501"/>
                                  </a:moveTo>
                                  <a:lnTo>
                                    <a:pt x="1006" y="501"/>
                                  </a:lnTo>
                                  <a:lnTo>
                                    <a:pt x="1006"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31" name="Picture 239"/>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5523" y="5310"/>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32" name="Picture 240"/>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5343" y="5490"/>
                              <a:ext cx="814"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33" name="Group 241"/>
                        <wpg:cNvGrpSpPr>
                          <a:grpSpLocks/>
                        </wpg:cNvGrpSpPr>
                        <wpg:grpSpPr bwMode="auto">
                          <a:xfrm>
                            <a:off x="4911" y="5463"/>
                            <a:ext cx="336" cy="2"/>
                            <a:chOff x="4911" y="5463"/>
                            <a:chExt cx="336" cy="2"/>
                          </a:xfrm>
                        </wpg:grpSpPr>
                        <wps:wsp>
                          <wps:cNvPr id="2534" name="Freeform 242"/>
                          <wps:cNvSpPr>
                            <a:spLocks/>
                          </wps:cNvSpPr>
                          <wps:spPr bwMode="auto">
                            <a:xfrm>
                              <a:off x="4911" y="5463"/>
                              <a:ext cx="336" cy="2"/>
                            </a:xfrm>
                            <a:custGeom>
                              <a:avLst/>
                              <a:gdLst>
                                <a:gd name="T0" fmla="+- 0 5247 4911"/>
                                <a:gd name="T1" fmla="*/ T0 w 336"/>
                                <a:gd name="T2" fmla="+- 0 4911 4911"/>
                                <a:gd name="T3" fmla="*/ T2 w 336"/>
                              </a:gdLst>
                              <a:ahLst/>
                              <a:cxnLst>
                                <a:cxn ang="0">
                                  <a:pos x="T1" y="0"/>
                                </a:cxn>
                                <a:cxn ang="0">
                                  <a:pos x="T3" y="0"/>
                                </a:cxn>
                              </a:cxnLst>
                              <a:rect l="0" t="0" r="r" b="b"/>
                              <a:pathLst>
                                <a:path w="336">
                                  <a:moveTo>
                                    <a:pt x="336"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35" name="Group 243"/>
                        <wpg:cNvGrpSpPr>
                          <a:grpSpLocks/>
                        </wpg:cNvGrpSpPr>
                        <wpg:grpSpPr bwMode="auto">
                          <a:xfrm>
                            <a:off x="5247" y="6104"/>
                            <a:ext cx="1006" cy="502"/>
                            <a:chOff x="5247" y="6104"/>
                            <a:chExt cx="1006" cy="502"/>
                          </a:xfrm>
                        </wpg:grpSpPr>
                        <wps:wsp>
                          <wps:cNvPr id="2536" name="Freeform 244"/>
                          <wps:cNvSpPr>
                            <a:spLocks/>
                          </wps:cNvSpPr>
                          <wps:spPr bwMode="auto">
                            <a:xfrm>
                              <a:off x="5247" y="6104"/>
                              <a:ext cx="1006" cy="502"/>
                            </a:xfrm>
                            <a:custGeom>
                              <a:avLst/>
                              <a:gdLst>
                                <a:gd name="T0" fmla="+- 0 5247 5247"/>
                                <a:gd name="T1" fmla="*/ T0 w 1006"/>
                                <a:gd name="T2" fmla="+- 0 6104 6104"/>
                                <a:gd name="T3" fmla="*/ 6104 h 502"/>
                                <a:gd name="T4" fmla="+- 0 6253 5247"/>
                                <a:gd name="T5" fmla="*/ T4 w 1006"/>
                                <a:gd name="T6" fmla="+- 0 6104 6104"/>
                                <a:gd name="T7" fmla="*/ 6104 h 502"/>
                                <a:gd name="T8" fmla="+- 0 6253 5247"/>
                                <a:gd name="T9" fmla="*/ T8 w 1006"/>
                                <a:gd name="T10" fmla="+- 0 6606 6104"/>
                                <a:gd name="T11" fmla="*/ 6606 h 502"/>
                                <a:gd name="T12" fmla="+- 0 5247 5247"/>
                                <a:gd name="T13" fmla="*/ T12 w 1006"/>
                                <a:gd name="T14" fmla="+- 0 6606 6104"/>
                                <a:gd name="T15" fmla="*/ 6606 h 502"/>
                                <a:gd name="T16" fmla="+- 0 5247 5247"/>
                                <a:gd name="T17" fmla="*/ T16 w 1006"/>
                                <a:gd name="T18" fmla="+- 0 6104 6104"/>
                                <a:gd name="T19" fmla="*/ 6104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37" name="Group 245"/>
                        <wpg:cNvGrpSpPr>
                          <a:grpSpLocks/>
                        </wpg:cNvGrpSpPr>
                        <wpg:grpSpPr bwMode="auto">
                          <a:xfrm>
                            <a:off x="5247" y="6104"/>
                            <a:ext cx="1006" cy="502"/>
                            <a:chOff x="5247" y="6104"/>
                            <a:chExt cx="1006" cy="502"/>
                          </a:xfrm>
                        </wpg:grpSpPr>
                        <wps:wsp>
                          <wps:cNvPr id="2538" name="Freeform 246"/>
                          <wps:cNvSpPr>
                            <a:spLocks/>
                          </wps:cNvSpPr>
                          <wps:spPr bwMode="auto">
                            <a:xfrm>
                              <a:off x="5247" y="6104"/>
                              <a:ext cx="1006" cy="502"/>
                            </a:xfrm>
                            <a:custGeom>
                              <a:avLst/>
                              <a:gdLst>
                                <a:gd name="T0" fmla="+- 0 5247 5247"/>
                                <a:gd name="T1" fmla="*/ T0 w 1006"/>
                                <a:gd name="T2" fmla="+- 0 6606 6104"/>
                                <a:gd name="T3" fmla="*/ 6606 h 502"/>
                                <a:gd name="T4" fmla="+- 0 6253 5247"/>
                                <a:gd name="T5" fmla="*/ T4 w 1006"/>
                                <a:gd name="T6" fmla="+- 0 6606 6104"/>
                                <a:gd name="T7" fmla="*/ 6606 h 502"/>
                                <a:gd name="T8" fmla="+- 0 6253 5247"/>
                                <a:gd name="T9" fmla="*/ T8 w 1006"/>
                                <a:gd name="T10" fmla="+- 0 6104 6104"/>
                                <a:gd name="T11" fmla="*/ 6104 h 502"/>
                                <a:gd name="T12" fmla="+- 0 5247 5247"/>
                                <a:gd name="T13" fmla="*/ T12 w 1006"/>
                                <a:gd name="T14" fmla="+- 0 6104 6104"/>
                                <a:gd name="T15" fmla="*/ 6104 h 502"/>
                                <a:gd name="T16" fmla="+- 0 5247 5247"/>
                                <a:gd name="T17" fmla="*/ T16 w 1006"/>
                                <a:gd name="T18" fmla="+- 0 6606 6104"/>
                                <a:gd name="T19" fmla="*/ 6606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39" name="Picture 247"/>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5571" y="6291"/>
                              <a:ext cx="367"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40" name="Group 248"/>
                        <wpg:cNvGrpSpPr>
                          <a:grpSpLocks/>
                        </wpg:cNvGrpSpPr>
                        <wpg:grpSpPr bwMode="auto">
                          <a:xfrm>
                            <a:off x="4911" y="6356"/>
                            <a:ext cx="336" cy="27"/>
                            <a:chOff x="4911" y="6356"/>
                            <a:chExt cx="336" cy="27"/>
                          </a:xfrm>
                        </wpg:grpSpPr>
                        <wps:wsp>
                          <wps:cNvPr id="2541" name="Freeform 249"/>
                          <wps:cNvSpPr>
                            <a:spLocks/>
                          </wps:cNvSpPr>
                          <wps:spPr bwMode="auto">
                            <a:xfrm>
                              <a:off x="4911" y="6356"/>
                              <a:ext cx="336" cy="27"/>
                            </a:xfrm>
                            <a:custGeom>
                              <a:avLst/>
                              <a:gdLst>
                                <a:gd name="T0" fmla="+- 0 5247 4911"/>
                                <a:gd name="T1" fmla="*/ T0 w 336"/>
                                <a:gd name="T2" fmla="+- 0 6356 6356"/>
                                <a:gd name="T3" fmla="*/ 6356 h 27"/>
                                <a:gd name="T4" fmla="+- 0 4911 4911"/>
                                <a:gd name="T5" fmla="*/ T4 w 336"/>
                                <a:gd name="T6" fmla="+- 0 6383 6356"/>
                                <a:gd name="T7" fmla="*/ 6383 h 27"/>
                              </a:gdLst>
                              <a:ahLst/>
                              <a:cxnLst>
                                <a:cxn ang="0">
                                  <a:pos x="T1" y="T3"/>
                                </a:cxn>
                                <a:cxn ang="0">
                                  <a:pos x="T5" y="T7"/>
                                </a:cxn>
                              </a:cxnLst>
                              <a:rect l="0" t="0" r="r" b="b"/>
                              <a:pathLst>
                                <a:path w="336" h="27">
                                  <a:moveTo>
                                    <a:pt x="336" y="0"/>
                                  </a:moveTo>
                                  <a:lnTo>
                                    <a:pt x="0" y="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42" name="Group 250"/>
                        <wpg:cNvGrpSpPr>
                          <a:grpSpLocks/>
                        </wpg:cNvGrpSpPr>
                        <wpg:grpSpPr bwMode="auto">
                          <a:xfrm>
                            <a:off x="6925" y="2543"/>
                            <a:ext cx="1008" cy="502"/>
                            <a:chOff x="6925" y="2543"/>
                            <a:chExt cx="1008" cy="502"/>
                          </a:xfrm>
                        </wpg:grpSpPr>
                        <wps:wsp>
                          <wps:cNvPr id="2543" name="Freeform 251"/>
                          <wps:cNvSpPr>
                            <a:spLocks/>
                          </wps:cNvSpPr>
                          <wps:spPr bwMode="auto">
                            <a:xfrm>
                              <a:off x="6925" y="2543"/>
                              <a:ext cx="1008" cy="502"/>
                            </a:xfrm>
                            <a:custGeom>
                              <a:avLst/>
                              <a:gdLst>
                                <a:gd name="T0" fmla="+- 0 6925 6925"/>
                                <a:gd name="T1" fmla="*/ T0 w 1008"/>
                                <a:gd name="T2" fmla="+- 0 2543 2543"/>
                                <a:gd name="T3" fmla="*/ 2543 h 502"/>
                                <a:gd name="T4" fmla="+- 0 7933 6925"/>
                                <a:gd name="T5" fmla="*/ T4 w 1008"/>
                                <a:gd name="T6" fmla="+- 0 2543 2543"/>
                                <a:gd name="T7" fmla="*/ 2543 h 502"/>
                                <a:gd name="T8" fmla="+- 0 7933 6925"/>
                                <a:gd name="T9" fmla="*/ T8 w 1008"/>
                                <a:gd name="T10" fmla="+- 0 3044 2543"/>
                                <a:gd name="T11" fmla="*/ 3044 h 502"/>
                                <a:gd name="T12" fmla="+- 0 6925 6925"/>
                                <a:gd name="T13" fmla="*/ T12 w 1008"/>
                                <a:gd name="T14" fmla="+- 0 3044 2543"/>
                                <a:gd name="T15" fmla="*/ 3044 h 502"/>
                                <a:gd name="T16" fmla="+- 0 6925 6925"/>
                                <a:gd name="T17" fmla="*/ T16 w 1008"/>
                                <a:gd name="T18" fmla="+- 0 2543 2543"/>
                                <a:gd name="T19" fmla="*/ 254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44" name="Group 252"/>
                        <wpg:cNvGrpSpPr>
                          <a:grpSpLocks/>
                        </wpg:cNvGrpSpPr>
                        <wpg:grpSpPr bwMode="auto">
                          <a:xfrm>
                            <a:off x="6925" y="2543"/>
                            <a:ext cx="1008" cy="502"/>
                            <a:chOff x="6925" y="2543"/>
                            <a:chExt cx="1008" cy="502"/>
                          </a:xfrm>
                        </wpg:grpSpPr>
                        <wps:wsp>
                          <wps:cNvPr id="2545" name="Freeform 253"/>
                          <wps:cNvSpPr>
                            <a:spLocks/>
                          </wps:cNvSpPr>
                          <wps:spPr bwMode="auto">
                            <a:xfrm>
                              <a:off x="6925" y="2543"/>
                              <a:ext cx="1008" cy="502"/>
                            </a:xfrm>
                            <a:custGeom>
                              <a:avLst/>
                              <a:gdLst>
                                <a:gd name="T0" fmla="+- 0 6925 6925"/>
                                <a:gd name="T1" fmla="*/ T0 w 1008"/>
                                <a:gd name="T2" fmla="+- 0 3044 2543"/>
                                <a:gd name="T3" fmla="*/ 3044 h 502"/>
                                <a:gd name="T4" fmla="+- 0 7933 6925"/>
                                <a:gd name="T5" fmla="*/ T4 w 1008"/>
                                <a:gd name="T6" fmla="+- 0 3044 2543"/>
                                <a:gd name="T7" fmla="*/ 3044 h 502"/>
                                <a:gd name="T8" fmla="+- 0 7933 6925"/>
                                <a:gd name="T9" fmla="*/ T8 w 1008"/>
                                <a:gd name="T10" fmla="+- 0 2543 2543"/>
                                <a:gd name="T11" fmla="*/ 2543 h 502"/>
                                <a:gd name="T12" fmla="+- 0 6925 6925"/>
                                <a:gd name="T13" fmla="*/ T12 w 1008"/>
                                <a:gd name="T14" fmla="+- 0 2543 2543"/>
                                <a:gd name="T15" fmla="*/ 2543 h 502"/>
                                <a:gd name="T16" fmla="+- 0 6925 6925"/>
                                <a:gd name="T17" fmla="*/ T16 w 1008"/>
                                <a:gd name="T18" fmla="+- 0 3044 2543"/>
                                <a:gd name="T19" fmla="*/ 3044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6" name="Picture 254"/>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7266" y="2727"/>
                              <a:ext cx="326"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47" name="Group 255"/>
                        <wpg:cNvGrpSpPr>
                          <a:grpSpLocks/>
                        </wpg:cNvGrpSpPr>
                        <wpg:grpSpPr bwMode="auto">
                          <a:xfrm>
                            <a:off x="6925" y="3433"/>
                            <a:ext cx="1008" cy="502"/>
                            <a:chOff x="6925" y="3433"/>
                            <a:chExt cx="1008" cy="502"/>
                          </a:xfrm>
                        </wpg:grpSpPr>
                        <wps:wsp>
                          <wps:cNvPr id="2548" name="Freeform 256"/>
                          <wps:cNvSpPr>
                            <a:spLocks/>
                          </wps:cNvSpPr>
                          <wps:spPr bwMode="auto">
                            <a:xfrm>
                              <a:off x="6925" y="3433"/>
                              <a:ext cx="1008" cy="502"/>
                            </a:xfrm>
                            <a:custGeom>
                              <a:avLst/>
                              <a:gdLst>
                                <a:gd name="T0" fmla="+- 0 6925 6925"/>
                                <a:gd name="T1" fmla="*/ T0 w 1008"/>
                                <a:gd name="T2" fmla="+- 0 3433 3433"/>
                                <a:gd name="T3" fmla="*/ 3433 h 502"/>
                                <a:gd name="T4" fmla="+- 0 7933 6925"/>
                                <a:gd name="T5" fmla="*/ T4 w 1008"/>
                                <a:gd name="T6" fmla="+- 0 3433 3433"/>
                                <a:gd name="T7" fmla="*/ 3433 h 502"/>
                                <a:gd name="T8" fmla="+- 0 7933 6925"/>
                                <a:gd name="T9" fmla="*/ T8 w 1008"/>
                                <a:gd name="T10" fmla="+- 0 3935 3433"/>
                                <a:gd name="T11" fmla="*/ 3935 h 502"/>
                                <a:gd name="T12" fmla="+- 0 6925 6925"/>
                                <a:gd name="T13" fmla="*/ T12 w 1008"/>
                                <a:gd name="T14" fmla="+- 0 3935 3433"/>
                                <a:gd name="T15" fmla="*/ 3935 h 502"/>
                                <a:gd name="T16" fmla="+- 0 6925 6925"/>
                                <a:gd name="T17" fmla="*/ T16 w 1008"/>
                                <a:gd name="T18" fmla="+- 0 3433 3433"/>
                                <a:gd name="T19" fmla="*/ 343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49" name="Group 257"/>
                        <wpg:cNvGrpSpPr>
                          <a:grpSpLocks/>
                        </wpg:cNvGrpSpPr>
                        <wpg:grpSpPr bwMode="auto">
                          <a:xfrm>
                            <a:off x="6925" y="3433"/>
                            <a:ext cx="1008" cy="502"/>
                            <a:chOff x="6925" y="3433"/>
                            <a:chExt cx="1008" cy="502"/>
                          </a:xfrm>
                        </wpg:grpSpPr>
                        <wps:wsp>
                          <wps:cNvPr id="2550" name="Freeform 258"/>
                          <wps:cNvSpPr>
                            <a:spLocks/>
                          </wps:cNvSpPr>
                          <wps:spPr bwMode="auto">
                            <a:xfrm>
                              <a:off x="6925" y="3433"/>
                              <a:ext cx="1008" cy="502"/>
                            </a:xfrm>
                            <a:custGeom>
                              <a:avLst/>
                              <a:gdLst>
                                <a:gd name="T0" fmla="+- 0 6925 6925"/>
                                <a:gd name="T1" fmla="*/ T0 w 1008"/>
                                <a:gd name="T2" fmla="+- 0 3935 3433"/>
                                <a:gd name="T3" fmla="*/ 3935 h 502"/>
                                <a:gd name="T4" fmla="+- 0 7933 6925"/>
                                <a:gd name="T5" fmla="*/ T4 w 1008"/>
                                <a:gd name="T6" fmla="+- 0 3935 3433"/>
                                <a:gd name="T7" fmla="*/ 3935 h 502"/>
                                <a:gd name="T8" fmla="+- 0 7933 6925"/>
                                <a:gd name="T9" fmla="*/ T8 w 1008"/>
                                <a:gd name="T10" fmla="+- 0 3433 3433"/>
                                <a:gd name="T11" fmla="*/ 3433 h 502"/>
                                <a:gd name="T12" fmla="+- 0 6925 6925"/>
                                <a:gd name="T13" fmla="*/ T12 w 1008"/>
                                <a:gd name="T14" fmla="+- 0 3433 3433"/>
                                <a:gd name="T15" fmla="*/ 3433 h 502"/>
                                <a:gd name="T16" fmla="+- 0 6925 6925"/>
                                <a:gd name="T17" fmla="*/ T16 w 1008"/>
                                <a:gd name="T18" fmla="+- 0 3935 3433"/>
                                <a:gd name="T19" fmla="*/ 393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51" name="Picture 25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7076" y="3615"/>
                              <a:ext cx="708"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52" name="Group 260"/>
                        <wpg:cNvGrpSpPr>
                          <a:grpSpLocks/>
                        </wpg:cNvGrpSpPr>
                        <wpg:grpSpPr bwMode="auto">
                          <a:xfrm>
                            <a:off x="6925" y="4323"/>
                            <a:ext cx="1008" cy="502"/>
                            <a:chOff x="6925" y="4323"/>
                            <a:chExt cx="1008" cy="502"/>
                          </a:xfrm>
                        </wpg:grpSpPr>
                        <wps:wsp>
                          <wps:cNvPr id="2553" name="Freeform 261"/>
                          <wps:cNvSpPr>
                            <a:spLocks/>
                          </wps:cNvSpPr>
                          <wps:spPr bwMode="auto">
                            <a:xfrm>
                              <a:off x="6925" y="4323"/>
                              <a:ext cx="1008" cy="502"/>
                            </a:xfrm>
                            <a:custGeom>
                              <a:avLst/>
                              <a:gdLst>
                                <a:gd name="T0" fmla="+- 0 6925 6925"/>
                                <a:gd name="T1" fmla="*/ T0 w 1008"/>
                                <a:gd name="T2" fmla="+- 0 4323 4323"/>
                                <a:gd name="T3" fmla="*/ 4323 h 502"/>
                                <a:gd name="T4" fmla="+- 0 7933 6925"/>
                                <a:gd name="T5" fmla="*/ T4 w 1008"/>
                                <a:gd name="T6" fmla="+- 0 4323 4323"/>
                                <a:gd name="T7" fmla="*/ 4323 h 502"/>
                                <a:gd name="T8" fmla="+- 0 7933 6925"/>
                                <a:gd name="T9" fmla="*/ T8 w 1008"/>
                                <a:gd name="T10" fmla="+- 0 4825 4323"/>
                                <a:gd name="T11" fmla="*/ 4825 h 502"/>
                                <a:gd name="T12" fmla="+- 0 6925 6925"/>
                                <a:gd name="T13" fmla="*/ T12 w 1008"/>
                                <a:gd name="T14" fmla="+- 0 4825 4323"/>
                                <a:gd name="T15" fmla="*/ 4825 h 502"/>
                                <a:gd name="T16" fmla="+- 0 6925 6925"/>
                                <a:gd name="T17" fmla="*/ T16 w 1008"/>
                                <a:gd name="T18" fmla="+- 0 4323 4323"/>
                                <a:gd name="T19" fmla="*/ 432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54" name="Group 262"/>
                        <wpg:cNvGrpSpPr>
                          <a:grpSpLocks/>
                        </wpg:cNvGrpSpPr>
                        <wpg:grpSpPr bwMode="auto">
                          <a:xfrm>
                            <a:off x="6925" y="4323"/>
                            <a:ext cx="1008" cy="502"/>
                            <a:chOff x="6925" y="4323"/>
                            <a:chExt cx="1008" cy="502"/>
                          </a:xfrm>
                        </wpg:grpSpPr>
                        <wps:wsp>
                          <wps:cNvPr id="2555" name="Freeform 263"/>
                          <wps:cNvSpPr>
                            <a:spLocks/>
                          </wps:cNvSpPr>
                          <wps:spPr bwMode="auto">
                            <a:xfrm>
                              <a:off x="6925" y="4323"/>
                              <a:ext cx="1008" cy="502"/>
                            </a:xfrm>
                            <a:custGeom>
                              <a:avLst/>
                              <a:gdLst>
                                <a:gd name="T0" fmla="+- 0 6925 6925"/>
                                <a:gd name="T1" fmla="*/ T0 w 1008"/>
                                <a:gd name="T2" fmla="+- 0 4825 4323"/>
                                <a:gd name="T3" fmla="*/ 4825 h 502"/>
                                <a:gd name="T4" fmla="+- 0 7933 6925"/>
                                <a:gd name="T5" fmla="*/ T4 w 1008"/>
                                <a:gd name="T6" fmla="+- 0 4825 4323"/>
                                <a:gd name="T7" fmla="*/ 4825 h 502"/>
                                <a:gd name="T8" fmla="+- 0 7933 6925"/>
                                <a:gd name="T9" fmla="*/ T8 w 1008"/>
                                <a:gd name="T10" fmla="+- 0 4323 4323"/>
                                <a:gd name="T11" fmla="*/ 4323 h 502"/>
                                <a:gd name="T12" fmla="+- 0 6925 6925"/>
                                <a:gd name="T13" fmla="*/ T12 w 1008"/>
                                <a:gd name="T14" fmla="+- 0 4323 4323"/>
                                <a:gd name="T15" fmla="*/ 4323 h 502"/>
                                <a:gd name="T16" fmla="+- 0 6925 6925"/>
                                <a:gd name="T17" fmla="*/ T16 w 1008"/>
                                <a:gd name="T18" fmla="+- 0 4825 4323"/>
                                <a:gd name="T19" fmla="*/ 482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56" name="Picture 264"/>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7139" y="4508"/>
                              <a:ext cx="581"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57" name="Group 265"/>
                        <wpg:cNvGrpSpPr>
                          <a:grpSpLocks/>
                        </wpg:cNvGrpSpPr>
                        <wpg:grpSpPr bwMode="auto">
                          <a:xfrm>
                            <a:off x="6589" y="2041"/>
                            <a:ext cx="2" cy="752"/>
                            <a:chOff x="6589" y="2041"/>
                            <a:chExt cx="2" cy="752"/>
                          </a:xfrm>
                        </wpg:grpSpPr>
                        <wps:wsp>
                          <wps:cNvPr id="2558" name="Freeform 266"/>
                          <wps:cNvSpPr>
                            <a:spLocks/>
                          </wps:cNvSpPr>
                          <wps:spPr bwMode="auto">
                            <a:xfrm>
                              <a:off x="6589" y="2041"/>
                              <a:ext cx="2" cy="752"/>
                            </a:xfrm>
                            <a:custGeom>
                              <a:avLst/>
                              <a:gdLst>
                                <a:gd name="T0" fmla="+- 0 2041 2041"/>
                                <a:gd name="T1" fmla="*/ 2041 h 752"/>
                                <a:gd name="T2" fmla="+- 0 2792 2041"/>
                                <a:gd name="T3" fmla="*/ 2792 h 752"/>
                              </a:gdLst>
                              <a:ahLst/>
                              <a:cxnLst>
                                <a:cxn ang="0">
                                  <a:pos x="0" y="T1"/>
                                </a:cxn>
                                <a:cxn ang="0">
                                  <a:pos x="0" y="T3"/>
                                </a:cxn>
                              </a:cxnLst>
                              <a:rect l="0" t="0" r="r" b="b"/>
                              <a:pathLst>
                                <a:path h="752">
                                  <a:moveTo>
                                    <a:pt x="0" y="0"/>
                                  </a:moveTo>
                                  <a:lnTo>
                                    <a:pt x="0" y="75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59" name="Group 267"/>
                        <wpg:cNvGrpSpPr>
                          <a:grpSpLocks/>
                        </wpg:cNvGrpSpPr>
                        <wpg:grpSpPr bwMode="auto">
                          <a:xfrm>
                            <a:off x="6589" y="2792"/>
                            <a:ext cx="336" cy="920"/>
                            <a:chOff x="6589" y="2792"/>
                            <a:chExt cx="336" cy="920"/>
                          </a:xfrm>
                        </wpg:grpSpPr>
                        <wps:wsp>
                          <wps:cNvPr id="2560" name="Freeform 268"/>
                          <wps:cNvSpPr>
                            <a:spLocks/>
                          </wps:cNvSpPr>
                          <wps:spPr bwMode="auto">
                            <a:xfrm>
                              <a:off x="6589" y="2792"/>
                              <a:ext cx="336" cy="920"/>
                            </a:xfrm>
                            <a:custGeom>
                              <a:avLst/>
                              <a:gdLst>
                                <a:gd name="T0" fmla="+- 0 6925 6589"/>
                                <a:gd name="T1" fmla="*/ T0 w 336"/>
                                <a:gd name="T2" fmla="+- 0 2792 2792"/>
                                <a:gd name="T3" fmla="*/ 2792 h 920"/>
                                <a:gd name="T4" fmla="+- 0 6589 6589"/>
                                <a:gd name="T5" fmla="*/ T4 w 336"/>
                                <a:gd name="T6" fmla="+- 0 2792 2792"/>
                                <a:gd name="T7" fmla="*/ 2792 h 920"/>
                                <a:gd name="T8" fmla="+- 0 6589 6589"/>
                                <a:gd name="T9" fmla="*/ T8 w 336"/>
                                <a:gd name="T10" fmla="+- 0 3711 2792"/>
                                <a:gd name="T11" fmla="*/ 3711 h 920"/>
                                <a:gd name="T12" fmla="+- 0 6925 6589"/>
                                <a:gd name="T13" fmla="*/ T12 w 336"/>
                                <a:gd name="T14" fmla="+- 0 3683 2792"/>
                                <a:gd name="T15" fmla="*/ 3683 h 920"/>
                              </a:gdLst>
                              <a:ahLst/>
                              <a:cxnLst>
                                <a:cxn ang="0">
                                  <a:pos x="T1" y="T3"/>
                                </a:cxn>
                                <a:cxn ang="0">
                                  <a:pos x="T5" y="T7"/>
                                </a:cxn>
                                <a:cxn ang="0">
                                  <a:pos x="T9" y="T11"/>
                                </a:cxn>
                                <a:cxn ang="0">
                                  <a:pos x="T13" y="T15"/>
                                </a:cxn>
                              </a:cxnLst>
                              <a:rect l="0" t="0" r="r" b="b"/>
                              <a:pathLst>
                                <a:path w="336" h="920">
                                  <a:moveTo>
                                    <a:pt x="336" y="0"/>
                                  </a:moveTo>
                                  <a:lnTo>
                                    <a:pt x="0" y="0"/>
                                  </a:lnTo>
                                  <a:lnTo>
                                    <a:pt x="0" y="919"/>
                                  </a:lnTo>
                                  <a:lnTo>
                                    <a:pt x="336" y="89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1" name="Group 269"/>
                        <wpg:cNvGrpSpPr>
                          <a:grpSpLocks/>
                        </wpg:cNvGrpSpPr>
                        <wpg:grpSpPr bwMode="auto">
                          <a:xfrm>
                            <a:off x="6589" y="3711"/>
                            <a:ext cx="2" cy="836"/>
                            <a:chOff x="6589" y="3711"/>
                            <a:chExt cx="2" cy="836"/>
                          </a:xfrm>
                        </wpg:grpSpPr>
                        <wps:wsp>
                          <wps:cNvPr id="2562" name="Freeform 270"/>
                          <wps:cNvSpPr>
                            <a:spLocks/>
                          </wps:cNvSpPr>
                          <wps:spPr bwMode="auto">
                            <a:xfrm>
                              <a:off x="6589" y="3711"/>
                              <a:ext cx="2" cy="836"/>
                            </a:xfrm>
                            <a:custGeom>
                              <a:avLst/>
                              <a:gdLst>
                                <a:gd name="T0" fmla="+- 0 3711 3711"/>
                                <a:gd name="T1" fmla="*/ 3711 h 836"/>
                                <a:gd name="T2" fmla="+- 0 4547 3711"/>
                                <a:gd name="T3" fmla="*/ 4547 h 836"/>
                              </a:gdLst>
                              <a:ahLst/>
                              <a:cxnLst>
                                <a:cxn ang="0">
                                  <a:pos x="0" y="T1"/>
                                </a:cxn>
                                <a:cxn ang="0">
                                  <a:pos x="0" y="T3"/>
                                </a:cxn>
                              </a:cxnLst>
                              <a:rect l="0" t="0" r="r" b="b"/>
                              <a:pathLst>
                                <a:path h="836">
                                  <a:moveTo>
                                    <a:pt x="0" y="0"/>
                                  </a:moveTo>
                                  <a:lnTo>
                                    <a:pt x="0" y="83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3" name="Group 271"/>
                        <wpg:cNvGrpSpPr>
                          <a:grpSpLocks/>
                        </wpg:cNvGrpSpPr>
                        <wpg:grpSpPr bwMode="auto">
                          <a:xfrm>
                            <a:off x="6589" y="4547"/>
                            <a:ext cx="336" cy="27"/>
                            <a:chOff x="6589" y="4547"/>
                            <a:chExt cx="336" cy="27"/>
                          </a:xfrm>
                        </wpg:grpSpPr>
                        <wps:wsp>
                          <wps:cNvPr id="2564" name="Freeform 272"/>
                          <wps:cNvSpPr>
                            <a:spLocks/>
                          </wps:cNvSpPr>
                          <wps:spPr bwMode="auto">
                            <a:xfrm>
                              <a:off x="6589" y="4547"/>
                              <a:ext cx="336" cy="27"/>
                            </a:xfrm>
                            <a:custGeom>
                              <a:avLst/>
                              <a:gdLst>
                                <a:gd name="T0" fmla="+- 0 6925 6589"/>
                                <a:gd name="T1" fmla="*/ T0 w 336"/>
                                <a:gd name="T2" fmla="+- 0 4573 4547"/>
                                <a:gd name="T3" fmla="*/ 4573 h 27"/>
                                <a:gd name="T4" fmla="+- 0 6589 6589"/>
                                <a:gd name="T5" fmla="*/ T4 w 336"/>
                                <a:gd name="T6" fmla="+- 0 4547 4547"/>
                                <a:gd name="T7" fmla="*/ 4547 h 27"/>
                              </a:gdLst>
                              <a:ahLst/>
                              <a:cxnLst>
                                <a:cxn ang="0">
                                  <a:pos x="T1" y="T3"/>
                                </a:cxn>
                                <a:cxn ang="0">
                                  <a:pos x="T5" y="T7"/>
                                </a:cxn>
                              </a:cxnLst>
                              <a:rect l="0" t="0" r="r" b="b"/>
                              <a:pathLst>
                                <a:path w="336" h="27">
                                  <a:moveTo>
                                    <a:pt x="336" y="26"/>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5" name="Group 273"/>
                        <wpg:cNvGrpSpPr>
                          <a:grpSpLocks/>
                        </wpg:cNvGrpSpPr>
                        <wpg:grpSpPr bwMode="auto">
                          <a:xfrm>
                            <a:off x="6925" y="5214"/>
                            <a:ext cx="1008" cy="502"/>
                            <a:chOff x="6925" y="5214"/>
                            <a:chExt cx="1008" cy="502"/>
                          </a:xfrm>
                        </wpg:grpSpPr>
                        <wps:wsp>
                          <wps:cNvPr id="2566" name="Freeform 274"/>
                          <wps:cNvSpPr>
                            <a:spLocks/>
                          </wps:cNvSpPr>
                          <wps:spPr bwMode="auto">
                            <a:xfrm>
                              <a:off x="6925" y="5214"/>
                              <a:ext cx="1008" cy="502"/>
                            </a:xfrm>
                            <a:custGeom>
                              <a:avLst/>
                              <a:gdLst>
                                <a:gd name="T0" fmla="+- 0 6925 6925"/>
                                <a:gd name="T1" fmla="*/ T0 w 1008"/>
                                <a:gd name="T2" fmla="+- 0 5214 5214"/>
                                <a:gd name="T3" fmla="*/ 5214 h 502"/>
                                <a:gd name="T4" fmla="+- 0 7933 6925"/>
                                <a:gd name="T5" fmla="*/ T4 w 1008"/>
                                <a:gd name="T6" fmla="+- 0 5214 5214"/>
                                <a:gd name="T7" fmla="*/ 5214 h 502"/>
                                <a:gd name="T8" fmla="+- 0 7933 6925"/>
                                <a:gd name="T9" fmla="*/ T8 w 1008"/>
                                <a:gd name="T10" fmla="+- 0 5715 5214"/>
                                <a:gd name="T11" fmla="*/ 5715 h 502"/>
                                <a:gd name="T12" fmla="+- 0 6925 6925"/>
                                <a:gd name="T13" fmla="*/ T12 w 1008"/>
                                <a:gd name="T14" fmla="+- 0 5715 5214"/>
                                <a:gd name="T15" fmla="*/ 5715 h 502"/>
                                <a:gd name="T16" fmla="+- 0 6925 6925"/>
                                <a:gd name="T17" fmla="*/ T16 w 1008"/>
                                <a:gd name="T18" fmla="+- 0 5214 5214"/>
                                <a:gd name="T19" fmla="*/ 5214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67" name="Group 275"/>
                        <wpg:cNvGrpSpPr>
                          <a:grpSpLocks/>
                        </wpg:cNvGrpSpPr>
                        <wpg:grpSpPr bwMode="auto">
                          <a:xfrm>
                            <a:off x="6925" y="5214"/>
                            <a:ext cx="1008" cy="502"/>
                            <a:chOff x="6925" y="5214"/>
                            <a:chExt cx="1008" cy="502"/>
                          </a:xfrm>
                        </wpg:grpSpPr>
                        <wps:wsp>
                          <wps:cNvPr id="2568" name="Freeform 276"/>
                          <wps:cNvSpPr>
                            <a:spLocks/>
                          </wps:cNvSpPr>
                          <wps:spPr bwMode="auto">
                            <a:xfrm>
                              <a:off x="6925" y="5214"/>
                              <a:ext cx="1008" cy="502"/>
                            </a:xfrm>
                            <a:custGeom>
                              <a:avLst/>
                              <a:gdLst>
                                <a:gd name="T0" fmla="+- 0 6925 6925"/>
                                <a:gd name="T1" fmla="*/ T0 w 1008"/>
                                <a:gd name="T2" fmla="+- 0 5715 5214"/>
                                <a:gd name="T3" fmla="*/ 5715 h 502"/>
                                <a:gd name="T4" fmla="+- 0 7933 6925"/>
                                <a:gd name="T5" fmla="*/ T4 w 1008"/>
                                <a:gd name="T6" fmla="+- 0 5715 5214"/>
                                <a:gd name="T7" fmla="*/ 5715 h 502"/>
                                <a:gd name="T8" fmla="+- 0 7933 6925"/>
                                <a:gd name="T9" fmla="*/ T8 w 1008"/>
                                <a:gd name="T10" fmla="+- 0 5214 5214"/>
                                <a:gd name="T11" fmla="*/ 5214 h 502"/>
                                <a:gd name="T12" fmla="+- 0 6925 6925"/>
                                <a:gd name="T13" fmla="*/ T12 w 1008"/>
                                <a:gd name="T14" fmla="+- 0 5214 5214"/>
                                <a:gd name="T15" fmla="*/ 5214 h 502"/>
                                <a:gd name="T16" fmla="+- 0 6925 6925"/>
                                <a:gd name="T17" fmla="*/ T16 w 1008"/>
                                <a:gd name="T18" fmla="+- 0 5715 5214"/>
                                <a:gd name="T19" fmla="*/ 5715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9" name="Picture 277"/>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7213" y="5310"/>
                              <a:ext cx="434"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70" name="Picture 278"/>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7148" y="5487"/>
                              <a:ext cx="569"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71" name="Group 279"/>
                        <wpg:cNvGrpSpPr>
                          <a:grpSpLocks/>
                        </wpg:cNvGrpSpPr>
                        <wpg:grpSpPr bwMode="auto">
                          <a:xfrm>
                            <a:off x="3735" y="2543"/>
                            <a:ext cx="1008" cy="502"/>
                            <a:chOff x="3735" y="2543"/>
                            <a:chExt cx="1008" cy="502"/>
                          </a:xfrm>
                        </wpg:grpSpPr>
                        <wps:wsp>
                          <wps:cNvPr id="2572" name="Freeform 280"/>
                          <wps:cNvSpPr>
                            <a:spLocks/>
                          </wps:cNvSpPr>
                          <wps:spPr bwMode="auto">
                            <a:xfrm>
                              <a:off x="3735" y="2543"/>
                              <a:ext cx="1008" cy="502"/>
                            </a:xfrm>
                            <a:custGeom>
                              <a:avLst/>
                              <a:gdLst>
                                <a:gd name="T0" fmla="+- 0 3735 3735"/>
                                <a:gd name="T1" fmla="*/ T0 w 1008"/>
                                <a:gd name="T2" fmla="+- 0 2543 2543"/>
                                <a:gd name="T3" fmla="*/ 2543 h 502"/>
                                <a:gd name="T4" fmla="+- 0 4743 3735"/>
                                <a:gd name="T5" fmla="*/ T4 w 1008"/>
                                <a:gd name="T6" fmla="+- 0 2543 2543"/>
                                <a:gd name="T7" fmla="*/ 2543 h 502"/>
                                <a:gd name="T8" fmla="+- 0 4743 3735"/>
                                <a:gd name="T9" fmla="*/ T8 w 1008"/>
                                <a:gd name="T10" fmla="+- 0 3044 2543"/>
                                <a:gd name="T11" fmla="*/ 3044 h 502"/>
                                <a:gd name="T12" fmla="+- 0 3735 3735"/>
                                <a:gd name="T13" fmla="*/ T12 w 1008"/>
                                <a:gd name="T14" fmla="+- 0 3044 2543"/>
                                <a:gd name="T15" fmla="*/ 3044 h 502"/>
                                <a:gd name="T16" fmla="+- 0 3735 3735"/>
                                <a:gd name="T17" fmla="*/ T16 w 1008"/>
                                <a:gd name="T18" fmla="+- 0 2543 2543"/>
                                <a:gd name="T19" fmla="*/ 254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73" name="Group 281"/>
                        <wpg:cNvGrpSpPr>
                          <a:grpSpLocks/>
                        </wpg:cNvGrpSpPr>
                        <wpg:grpSpPr bwMode="auto">
                          <a:xfrm>
                            <a:off x="3735" y="2543"/>
                            <a:ext cx="1008" cy="502"/>
                            <a:chOff x="3735" y="2543"/>
                            <a:chExt cx="1008" cy="502"/>
                          </a:xfrm>
                        </wpg:grpSpPr>
                        <wps:wsp>
                          <wps:cNvPr id="2574" name="Freeform 282"/>
                          <wps:cNvSpPr>
                            <a:spLocks/>
                          </wps:cNvSpPr>
                          <wps:spPr bwMode="auto">
                            <a:xfrm>
                              <a:off x="3735" y="2543"/>
                              <a:ext cx="1008" cy="502"/>
                            </a:xfrm>
                            <a:custGeom>
                              <a:avLst/>
                              <a:gdLst>
                                <a:gd name="T0" fmla="+- 0 3735 3735"/>
                                <a:gd name="T1" fmla="*/ T0 w 1008"/>
                                <a:gd name="T2" fmla="+- 0 3044 2543"/>
                                <a:gd name="T3" fmla="*/ 3044 h 502"/>
                                <a:gd name="T4" fmla="+- 0 4743 3735"/>
                                <a:gd name="T5" fmla="*/ T4 w 1008"/>
                                <a:gd name="T6" fmla="+- 0 3044 2543"/>
                                <a:gd name="T7" fmla="*/ 3044 h 502"/>
                                <a:gd name="T8" fmla="+- 0 4743 3735"/>
                                <a:gd name="T9" fmla="*/ T8 w 1008"/>
                                <a:gd name="T10" fmla="+- 0 2543 2543"/>
                                <a:gd name="T11" fmla="*/ 2543 h 502"/>
                                <a:gd name="T12" fmla="+- 0 3735 3735"/>
                                <a:gd name="T13" fmla="*/ T12 w 1008"/>
                                <a:gd name="T14" fmla="+- 0 2543 2543"/>
                                <a:gd name="T15" fmla="*/ 2543 h 502"/>
                                <a:gd name="T16" fmla="+- 0 3735 3735"/>
                                <a:gd name="T17" fmla="*/ T16 w 1008"/>
                                <a:gd name="T18" fmla="+- 0 3044 2543"/>
                                <a:gd name="T19" fmla="*/ 3044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75" name="Picture 283"/>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4052" y="2727"/>
                              <a:ext cx="37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76" name="Group 284"/>
                        <wpg:cNvGrpSpPr>
                          <a:grpSpLocks/>
                        </wpg:cNvGrpSpPr>
                        <wpg:grpSpPr bwMode="auto">
                          <a:xfrm>
                            <a:off x="3735" y="3433"/>
                            <a:ext cx="1008" cy="502"/>
                            <a:chOff x="3735" y="3433"/>
                            <a:chExt cx="1008" cy="502"/>
                          </a:xfrm>
                        </wpg:grpSpPr>
                        <wps:wsp>
                          <wps:cNvPr id="2577" name="Freeform 285"/>
                          <wps:cNvSpPr>
                            <a:spLocks/>
                          </wps:cNvSpPr>
                          <wps:spPr bwMode="auto">
                            <a:xfrm>
                              <a:off x="3735" y="3433"/>
                              <a:ext cx="1008" cy="502"/>
                            </a:xfrm>
                            <a:custGeom>
                              <a:avLst/>
                              <a:gdLst>
                                <a:gd name="T0" fmla="+- 0 3735 3735"/>
                                <a:gd name="T1" fmla="*/ T0 w 1008"/>
                                <a:gd name="T2" fmla="+- 0 3433 3433"/>
                                <a:gd name="T3" fmla="*/ 3433 h 502"/>
                                <a:gd name="T4" fmla="+- 0 4743 3735"/>
                                <a:gd name="T5" fmla="*/ T4 w 1008"/>
                                <a:gd name="T6" fmla="+- 0 3433 3433"/>
                                <a:gd name="T7" fmla="*/ 3433 h 502"/>
                                <a:gd name="T8" fmla="+- 0 4743 3735"/>
                                <a:gd name="T9" fmla="*/ T8 w 1008"/>
                                <a:gd name="T10" fmla="+- 0 3935 3433"/>
                                <a:gd name="T11" fmla="*/ 3935 h 502"/>
                                <a:gd name="T12" fmla="+- 0 3735 3735"/>
                                <a:gd name="T13" fmla="*/ T12 w 1008"/>
                                <a:gd name="T14" fmla="+- 0 3935 3433"/>
                                <a:gd name="T15" fmla="*/ 3935 h 502"/>
                                <a:gd name="T16" fmla="+- 0 3735 3735"/>
                                <a:gd name="T17" fmla="*/ T16 w 1008"/>
                                <a:gd name="T18" fmla="+- 0 3433 3433"/>
                                <a:gd name="T19" fmla="*/ 343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78" name="Group 286"/>
                        <wpg:cNvGrpSpPr>
                          <a:grpSpLocks/>
                        </wpg:cNvGrpSpPr>
                        <wpg:grpSpPr bwMode="auto">
                          <a:xfrm>
                            <a:off x="3735" y="3433"/>
                            <a:ext cx="1008" cy="502"/>
                            <a:chOff x="3735" y="3433"/>
                            <a:chExt cx="1008" cy="502"/>
                          </a:xfrm>
                        </wpg:grpSpPr>
                        <wps:wsp>
                          <wps:cNvPr id="2579" name="Freeform 287"/>
                          <wps:cNvSpPr>
                            <a:spLocks/>
                          </wps:cNvSpPr>
                          <wps:spPr bwMode="auto">
                            <a:xfrm>
                              <a:off x="3735" y="3433"/>
                              <a:ext cx="1008" cy="502"/>
                            </a:xfrm>
                            <a:custGeom>
                              <a:avLst/>
                              <a:gdLst>
                                <a:gd name="T0" fmla="+- 0 3735 3735"/>
                                <a:gd name="T1" fmla="*/ T0 w 1008"/>
                                <a:gd name="T2" fmla="+- 0 3935 3433"/>
                                <a:gd name="T3" fmla="*/ 3935 h 502"/>
                                <a:gd name="T4" fmla="+- 0 4743 3735"/>
                                <a:gd name="T5" fmla="*/ T4 w 1008"/>
                                <a:gd name="T6" fmla="+- 0 3935 3433"/>
                                <a:gd name="T7" fmla="*/ 3935 h 502"/>
                                <a:gd name="T8" fmla="+- 0 4743 3735"/>
                                <a:gd name="T9" fmla="*/ T8 w 1008"/>
                                <a:gd name="T10" fmla="+- 0 3433 3433"/>
                                <a:gd name="T11" fmla="*/ 3433 h 502"/>
                                <a:gd name="T12" fmla="+- 0 3735 3735"/>
                                <a:gd name="T13" fmla="*/ T12 w 1008"/>
                                <a:gd name="T14" fmla="+- 0 3433 3433"/>
                                <a:gd name="T15" fmla="*/ 3433 h 502"/>
                                <a:gd name="T16" fmla="+- 0 3735 3735"/>
                                <a:gd name="T17" fmla="*/ T16 w 1008"/>
                                <a:gd name="T18" fmla="+- 0 3935 3433"/>
                                <a:gd name="T19" fmla="*/ 393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0" name="Picture 28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3891" y="3615"/>
                              <a:ext cx="382"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81" name="Picture 28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4326" y="3618"/>
                              <a:ext cx="247"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82" name="Group 290"/>
                        <wpg:cNvGrpSpPr>
                          <a:grpSpLocks/>
                        </wpg:cNvGrpSpPr>
                        <wpg:grpSpPr bwMode="auto">
                          <a:xfrm>
                            <a:off x="3735" y="4323"/>
                            <a:ext cx="1008" cy="502"/>
                            <a:chOff x="3735" y="4323"/>
                            <a:chExt cx="1008" cy="502"/>
                          </a:xfrm>
                        </wpg:grpSpPr>
                        <wps:wsp>
                          <wps:cNvPr id="2583" name="Freeform 291"/>
                          <wps:cNvSpPr>
                            <a:spLocks/>
                          </wps:cNvSpPr>
                          <wps:spPr bwMode="auto">
                            <a:xfrm>
                              <a:off x="3735" y="4323"/>
                              <a:ext cx="1008" cy="502"/>
                            </a:xfrm>
                            <a:custGeom>
                              <a:avLst/>
                              <a:gdLst>
                                <a:gd name="T0" fmla="+- 0 3735 3735"/>
                                <a:gd name="T1" fmla="*/ T0 w 1008"/>
                                <a:gd name="T2" fmla="+- 0 4323 4323"/>
                                <a:gd name="T3" fmla="*/ 4323 h 502"/>
                                <a:gd name="T4" fmla="+- 0 4743 3735"/>
                                <a:gd name="T5" fmla="*/ T4 w 1008"/>
                                <a:gd name="T6" fmla="+- 0 4323 4323"/>
                                <a:gd name="T7" fmla="*/ 4323 h 502"/>
                                <a:gd name="T8" fmla="+- 0 4743 3735"/>
                                <a:gd name="T9" fmla="*/ T8 w 1008"/>
                                <a:gd name="T10" fmla="+- 0 4825 4323"/>
                                <a:gd name="T11" fmla="*/ 4825 h 502"/>
                                <a:gd name="T12" fmla="+- 0 3735 3735"/>
                                <a:gd name="T13" fmla="*/ T12 w 1008"/>
                                <a:gd name="T14" fmla="+- 0 4825 4323"/>
                                <a:gd name="T15" fmla="*/ 4825 h 502"/>
                                <a:gd name="T16" fmla="+- 0 3735 3735"/>
                                <a:gd name="T17" fmla="*/ T16 w 1008"/>
                                <a:gd name="T18" fmla="+- 0 4323 4323"/>
                                <a:gd name="T19" fmla="*/ 432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84" name="Group 292"/>
                        <wpg:cNvGrpSpPr>
                          <a:grpSpLocks/>
                        </wpg:cNvGrpSpPr>
                        <wpg:grpSpPr bwMode="auto">
                          <a:xfrm>
                            <a:off x="3735" y="4323"/>
                            <a:ext cx="1008" cy="502"/>
                            <a:chOff x="3735" y="4323"/>
                            <a:chExt cx="1008" cy="502"/>
                          </a:xfrm>
                        </wpg:grpSpPr>
                        <wps:wsp>
                          <wps:cNvPr id="2585" name="Freeform 293"/>
                          <wps:cNvSpPr>
                            <a:spLocks/>
                          </wps:cNvSpPr>
                          <wps:spPr bwMode="auto">
                            <a:xfrm>
                              <a:off x="3735" y="4323"/>
                              <a:ext cx="1008" cy="502"/>
                            </a:xfrm>
                            <a:custGeom>
                              <a:avLst/>
                              <a:gdLst>
                                <a:gd name="T0" fmla="+- 0 3735 3735"/>
                                <a:gd name="T1" fmla="*/ T0 w 1008"/>
                                <a:gd name="T2" fmla="+- 0 4825 4323"/>
                                <a:gd name="T3" fmla="*/ 4825 h 502"/>
                                <a:gd name="T4" fmla="+- 0 4743 3735"/>
                                <a:gd name="T5" fmla="*/ T4 w 1008"/>
                                <a:gd name="T6" fmla="+- 0 4825 4323"/>
                                <a:gd name="T7" fmla="*/ 4825 h 502"/>
                                <a:gd name="T8" fmla="+- 0 4743 3735"/>
                                <a:gd name="T9" fmla="*/ T8 w 1008"/>
                                <a:gd name="T10" fmla="+- 0 4323 4323"/>
                                <a:gd name="T11" fmla="*/ 4323 h 502"/>
                                <a:gd name="T12" fmla="+- 0 3735 3735"/>
                                <a:gd name="T13" fmla="*/ T12 w 1008"/>
                                <a:gd name="T14" fmla="+- 0 4323 4323"/>
                                <a:gd name="T15" fmla="*/ 4323 h 502"/>
                                <a:gd name="T16" fmla="+- 0 3735 3735"/>
                                <a:gd name="T17" fmla="*/ T16 w 1008"/>
                                <a:gd name="T18" fmla="+- 0 4825 4323"/>
                                <a:gd name="T19" fmla="*/ 482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6" name="Picture 294"/>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3985" y="4417"/>
                              <a:ext cx="518"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87" name="Picture 295"/>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3889" y="4597"/>
                              <a:ext cx="696"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88" name="Group 296"/>
                        <wpg:cNvGrpSpPr>
                          <a:grpSpLocks/>
                        </wpg:cNvGrpSpPr>
                        <wpg:grpSpPr bwMode="auto">
                          <a:xfrm>
                            <a:off x="3399" y="2041"/>
                            <a:ext cx="2" cy="2506"/>
                            <a:chOff x="3399" y="2041"/>
                            <a:chExt cx="2" cy="2506"/>
                          </a:xfrm>
                        </wpg:grpSpPr>
                        <wps:wsp>
                          <wps:cNvPr id="2589" name="Freeform 297"/>
                          <wps:cNvSpPr>
                            <a:spLocks/>
                          </wps:cNvSpPr>
                          <wps:spPr bwMode="auto">
                            <a:xfrm>
                              <a:off x="3399" y="2041"/>
                              <a:ext cx="2" cy="2506"/>
                            </a:xfrm>
                            <a:custGeom>
                              <a:avLst/>
                              <a:gdLst>
                                <a:gd name="T0" fmla="+- 0 2041 2041"/>
                                <a:gd name="T1" fmla="*/ 2041 h 2506"/>
                                <a:gd name="T2" fmla="+- 0 4547 2041"/>
                                <a:gd name="T3" fmla="*/ 4547 h 2506"/>
                              </a:gdLst>
                              <a:ahLst/>
                              <a:cxnLst>
                                <a:cxn ang="0">
                                  <a:pos x="0" y="T1"/>
                                </a:cxn>
                                <a:cxn ang="0">
                                  <a:pos x="0" y="T3"/>
                                </a:cxn>
                              </a:cxnLst>
                              <a:rect l="0" t="0" r="r" b="b"/>
                              <a:pathLst>
                                <a:path h="2506">
                                  <a:moveTo>
                                    <a:pt x="0" y="0"/>
                                  </a:moveTo>
                                  <a:lnTo>
                                    <a:pt x="0" y="250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0" name="Group 298"/>
                        <wpg:cNvGrpSpPr>
                          <a:grpSpLocks/>
                        </wpg:cNvGrpSpPr>
                        <wpg:grpSpPr bwMode="auto">
                          <a:xfrm>
                            <a:off x="3414" y="4573"/>
                            <a:ext cx="322" cy="2"/>
                            <a:chOff x="3414" y="4573"/>
                            <a:chExt cx="322" cy="2"/>
                          </a:xfrm>
                        </wpg:grpSpPr>
                        <wps:wsp>
                          <wps:cNvPr id="2591" name="Freeform 299"/>
                          <wps:cNvSpPr>
                            <a:spLocks/>
                          </wps:cNvSpPr>
                          <wps:spPr bwMode="auto">
                            <a:xfrm>
                              <a:off x="3414" y="4573"/>
                              <a:ext cx="322" cy="2"/>
                            </a:xfrm>
                            <a:custGeom>
                              <a:avLst/>
                              <a:gdLst>
                                <a:gd name="T0" fmla="+- 0 3735 3414"/>
                                <a:gd name="T1" fmla="*/ T0 w 322"/>
                                <a:gd name="T2" fmla="+- 0 3414 3414"/>
                                <a:gd name="T3" fmla="*/ T2 w 322"/>
                              </a:gdLst>
                              <a:ahLst/>
                              <a:cxnLst>
                                <a:cxn ang="0">
                                  <a:pos x="T1" y="0"/>
                                </a:cxn>
                                <a:cxn ang="0">
                                  <a:pos x="T3" y="0"/>
                                </a:cxn>
                              </a:cxnLst>
                              <a:rect l="0" t="0" r="r" b="b"/>
                              <a:pathLst>
                                <a:path w="322">
                                  <a:moveTo>
                                    <a:pt x="32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2" name="Group 300"/>
                        <wpg:cNvGrpSpPr>
                          <a:grpSpLocks/>
                        </wpg:cNvGrpSpPr>
                        <wpg:grpSpPr bwMode="auto">
                          <a:xfrm>
                            <a:off x="3399" y="3668"/>
                            <a:ext cx="336" cy="15"/>
                            <a:chOff x="3399" y="3668"/>
                            <a:chExt cx="336" cy="15"/>
                          </a:xfrm>
                        </wpg:grpSpPr>
                        <wps:wsp>
                          <wps:cNvPr id="2593" name="Freeform 301"/>
                          <wps:cNvSpPr>
                            <a:spLocks/>
                          </wps:cNvSpPr>
                          <wps:spPr bwMode="auto">
                            <a:xfrm>
                              <a:off x="3399" y="3668"/>
                              <a:ext cx="336" cy="15"/>
                            </a:xfrm>
                            <a:custGeom>
                              <a:avLst/>
                              <a:gdLst>
                                <a:gd name="T0" fmla="+- 0 3735 3399"/>
                                <a:gd name="T1" fmla="*/ T0 w 336"/>
                                <a:gd name="T2" fmla="+- 0 3683 3668"/>
                                <a:gd name="T3" fmla="*/ 3683 h 15"/>
                                <a:gd name="T4" fmla="+- 0 3399 3399"/>
                                <a:gd name="T5" fmla="*/ T4 w 336"/>
                                <a:gd name="T6" fmla="+- 0 3668 3668"/>
                                <a:gd name="T7" fmla="*/ 3668 h 15"/>
                              </a:gdLst>
                              <a:ahLst/>
                              <a:cxnLst>
                                <a:cxn ang="0">
                                  <a:pos x="T1" y="T3"/>
                                </a:cxn>
                                <a:cxn ang="0">
                                  <a:pos x="T5" y="T7"/>
                                </a:cxn>
                              </a:cxnLst>
                              <a:rect l="0" t="0" r="r" b="b"/>
                              <a:pathLst>
                                <a:path w="336" h="15">
                                  <a:moveTo>
                                    <a:pt x="336" y="15"/>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4" name="Group 302"/>
                        <wpg:cNvGrpSpPr>
                          <a:grpSpLocks/>
                        </wpg:cNvGrpSpPr>
                        <wpg:grpSpPr bwMode="auto">
                          <a:xfrm>
                            <a:off x="3399" y="2792"/>
                            <a:ext cx="336" cy="2"/>
                            <a:chOff x="3399" y="2792"/>
                            <a:chExt cx="336" cy="2"/>
                          </a:xfrm>
                        </wpg:grpSpPr>
                        <wps:wsp>
                          <wps:cNvPr id="2595" name="Freeform 303"/>
                          <wps:cNvSpPr>
                            <a:spLocks/>
                          </wps:cNvSpPr>
                          <wps:spPr bwMode="auto">
                            <a:xfrm>
                              <a:off x="3399" y="2792"/>
                              <a:ext cx="336" cy="2"/>
                            </a:xfrm>
                            <a:custGeom>
                              <a:avLst/>
                              <a:gdLst>
                                <a:gd name="T0" fmla="+- 0 3735 3399"/>
                                <a:gd name="T1" fmla="*/ T0 w 336"/>
                                <a:gd name="T2" fmla="+- 0 3399 3399"/>
                                <a:gd name="T3" fmla="*/ T2 w 336"/>
                              </a:gdLst>
                              <a:ahLst/>
                              <a:cxnLst>
                                <a:cxn ang="0">
                                  <a:pos x="T1" y="0"/>
                                </a:cxn>
                                <a:cxn ang="0">
                                  <a:pos x="T3" y="0"/>
                                </a:cxn>
                              </a:cxnLst>
                              <a:rect l="0" t="0" r="r" b="b"/>
                              <a:pathLst>
                                <a:path w="336">
                                  <a:moveTo>
                                    <a:pt x="336"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6" name="Group 304"/>
                        <wpg:cNvGrpSpPr>
                          <a:grpSpLocks/>
                        </wpg:cNvGrpSpPr>
                        <wpg:grpSpPr bwMode="auto">
                          <a:xfrm>
                            <a:off x="6" y="6"/>
                            <a:ext cx="8804" cy="2"/>
                            <a:chOff x="6" y="6"/>
                            <a:chExt cx="8804" cy="2"/>
                          </a:xfrm>
                        </wpg:grpSpPr>
                        <wps:wsp>
                          <wps:cNvPr id="2597" name="Freeform 305"/>
                          <wps:cNvSpPr>
                            <a:spLocks/>
                          </wps:cNvSpPr>
                          <wps:spPr bwMode="auto">
                            <a:xfrm>
                              <a:off x="6" y="6"/>
                              <a:ext cx="8804" cy="2"/>
                            </a:xfrm>
                            <a:custGeom>
                              <a:avLst/>
                              <a:gdLst>
                                <a:gd name="T0" fmla="+- 0 6 6"/>
                                <a:gd name="T1" fmla="*/ T0 w 8804"/>
                                <a:gd name="T2" fmla="+- 0 8809 6"/>
                                <a:gd name="T3" fmla="*/ T2 w 8804"/>
                              </a:gdLst>
                              <a:ahLst/>
                              <a:cxnLst>
                                <a:cxn ang="0">
                                  <a:pos x="T1" y="0"/>
                                </a:cxn>
                                <a:cxn ang="0">
                                  <a:pos x="T3" y="0"/>
                                </a:cxn>
                              </a:cxnLst>
                              <a:rect l="0" t="0" r="r" b="b"/>
                              <a:pathLst>
                                <a:path w="8804">
                                  <a:moveTo>
                                    <a:pt x="0" y="0"/>
                                  </a:moveTo>
                                  <a:lnTo>
                                    <a:pt x="8803"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8" name="Group 306"/>
                        <wpg:cNvGrpSpPr>
                          <a:grpSpLocks/>
                        </wpg:cNvGrpSpPr>
                        <wpg:grpSpPr bwMode="auto">
                          <a:xfrm>
                            <a:off x="10" y="11"/>
                            <a:ext cx="2" cy="6622"/>
                            <a:chOff x="10" y="11"/>
                            <a:chExt cx="2" cy="6622"/>
                          </a:xfrm>
                        </wpg:grpSpPr>
                        <wps:wsp>
                          <wps:cNvPr id="2599" name="Freeform 307"/>
                          <wps:cNvSpPr>
                            <a:spLocks/>
                          </wps:cNvSpPr>
                          <wps:spPr bwMode="auto">
                            <a:xfrm>
                              <a:off x="10" y="11"/>
                              <a:ext cx="2" cy="6622"/>
                            </a:xfrm>
                            <a:custGeom>
                              <a:avLst/>
                              <a:gdLst>
                                <a:gd name="T0" fmla="+- 0 11 11"/>
                                <a:gd name="T1" fmla="*/ 11 h 6622"/>
                                <a:gd name="T2" fmla="+- 0 6632 11"/>
                                <a:gd name="T3" fmla="*/ 6632 h 6622"/>
                              </a:gdLst>
                              <a:ahLst/>
                              <a:cxnLst>
                                <a:cxn ang="0">
                                  <a:pos x="0" y="T1"/>
                                </a:cxn>
                                <a:cxn ang="0">
                                  <a:pos x="0" y="T3"/>
                                </a:cxn>
                              </a:cxnLst>
                              <a:rect l="0" t="0" r="r" b="b"/>
                              <a:pathLst>
                                <a:path h="6622">
                                  <a:moveTo>
                                    <a:pt x="0" y="0"/>
                                  </a:moveTo>
                                  <a:lnTo>
                                    <a:pt x="0" y="6621"/>
                                  </a:lnTo>
                                </a:path>
                              </a:pathLst>
                            </a:custGeom>
                            <a:noFill/>
                            <a:ln w="723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0" name="Group 308"/>
                        <wpg:cNvGrpSpPr>
                          <a:grpSpLocks/>
                        </wpg:cNvGrpSpPr>
                        <wpg:grpSpPr bwMode="auto">
                          <a:xfrm>
                            <a:off x="8804" y="11"/>
                            <a:ext cx="2" cy="6622"/>
                            <a:chOff x="8804" y="11"/>
                            <a:chExt cx="2" cy="6622"/>
                          </a:xfrm>
                        </wpg:grpSpPr>
                        <wps:wsp>
                          <wps:cNvPr id="2601" name="Freeform 309"/>
                          <wps:cNvSpPr>
                            <a:spLocks/>
                          </wps:cNvSpPr>
                          <wps:spPr bwMode="auto">
                            <a:xfrm>
                              <a:off x="8804" y="11"/>
                              <a:ext cx="2" cy="6622"/>
                            </a:xfrm>
                            <a:custGeom>
                              <a:avLst/>
                              <a:gdLst>
                                <a:gd name="T0" fmla="+- 0 11 11"/>
                                <a:gd name="T1" fmla="*/ 11 h 6622"/>
                                <a:gd name="T2" fmla="+- 0 6632 11"/>
                                <a:gd name="T3" fmla="*/ 6632 h 6622"/>
                              </a:gdLst>
                              <a:ahLst/>
                              <a:cxnLst>
                                <a:cxn ang="0">
                                  <a:pos x="0" y="T1"/>
                                </a:cxn>
                                <a:cxn ang="0">
                                  <a:pos x="0" y="T3"/>
                                </a:cxn>
                              </a:cxnLst>
                              <a:rect l="0" t="0" r="r" b="b"/>
                              <a:pathLst>
                                <a:path h="6622">
                                  <a:moveTo>
                                    <a:pt x="0" y="0"/>
                                  </a:moveTo>
                                  <a:lnTo>
                                    <a:pt x="0" y="6621"/>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2" name="Group 310"/>
                        <wpg:cNvGrpSpPr>
                          <a:grpSpLocks/>
                        </wpg:cNvGrpSpPr>
                        <wpg:grpSpPr bwMode="auto">
                          <a:xfrm>
                            <a:off x="6" y="6637"/>
                            <a:ext cx="8804" cy="2"/>
                            <a:chOff x="6" y="6637"/>
                            <a:chExt cx="8804" cy="2"/>
                          </a:xfrm>
                        </wpg:grpSpPr>
                        <wps:wsp>
                          <wps:cNvPr id="2603" name="Freeform 311"/>
                          <wps:cNvSpPr>
                            <a:spLocks/>
                          </wps:cNvSpPr>
                          <wps:spPr bwMode="auto">
                            <a:xfrm>
                              <a:off x="6" y="6637"/>
                              <a:ext cx="8804" cy="2"/>
                            </a:xfrm>
                            <a:custGeom>
                              <a:avLst/>
                              <a:gdLst>
                                <a:gd name="T0" fmla="+- 0 6 6"/>
                                <a:gd name="T1" fmla="*/ T0 w 8804"/>
                                <a:gd name="T2" fmla="+- 0 8809 6"/>
                                <a:gd name="T3" fmla="*/ T2 w 8804"/>
                              </a:gdLst>
                              <a:ahLst/>
                              <a:cxnLst>
                                <a:cxn ang="0">
                                  <a:pos x="T1" y="0"/>
                                </a:cxn>
                                <a:cxn ang="0">
                                  <a:pos x="T3" y="0"/>
                                </a:cxn>
                              </a:cxnLst>
                              <a:rect l="0" t="0" r="r" b="b"/>
                              <a:pathLst>
                                <a:path w="8804">
                                  <a:moveTo>
                                    <a:pt x="0" y="0"/>
                                  </a:moveTo>
                                  <a:lnTo>
                                    <a:pt x="8803"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309DA8" id="Group 2433" o:spid="_x0000_s1026" style="width:323.55pt;height:192.2pt;mso-position-horizontal-relative:char;mso-position-vertical-relative:line" coordsize="8815,6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">
                <v:group id="Group 142" o:spid="_x0000_s1027"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HTV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eH5JjwBuXgAAAD//wMAUEsBAi0AFAAGAAgAAAAhANvh9svuAAAAhQEAABMAAAAAAAAA&#10;AAAAAAAAAAAAAFtDb250ZW50X1R5cGVzXS54bWxQSwECLQAUAAYACAAAACEAWvQsW78AAAAVAQAA&#10;CwAAAAAAAAAAAAAAAAAfAQAAX3JlbHMvLnJlbHNQSwECLQAUAAYACAAAACEAvCh01cYAAADdAAAA&#10;DwAAAAAAAAAAAAAAAAAHAgAAZHJzL2Rvd25yZXYueG1sUEsFBgAAAAADAAMAtwAAAPoCAAAAAA==&#10;">
                  <v:shape id="Freeform 143" o:spid="_x0000_s1028"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7ry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" path="m,l1008,r,501l,501,,xe" fillcolor="#e8edf4" stroked="f">
                    <v:path arrowok="t" o:connecttype="custom" o:connectlocs="0,37;1008,37;1008,538;0,538;0,37" o:connectangles="0,0,0,0,0"/>
                  </v:shape>
                </v:group>
                <v:group id="Group 144" o:spid="_x0000_s1029"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k85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TeH5JjwBuXgAAAD//wMAUEsBAi0AFAAGAAgAAAAhANvh9svuAAAAhQEAABMAAAAAAAAA&#10;AAAAAAAAAAAAAFtDb250ZW50X1R5cGVzXS54bWxQSwECLQAUAAYACAAAACEAWvQsW78AAAAVAQAA&#10;CwAAAAAAAAAAAAAAAAAfAQAAX3JlbHMvLnJlbHNQSwECLQAUAAYACAAAACEAI7ZPOcYAAADdAAAA&#10;DwAAAAAAAAAAAAAAAAAHAgAAZHJzL2Rvd25yZXYueG1sUEsFBgAAAAADAAMAtwAAAPoCAAAAAA==&#10;">
                  <v:shape id="Freeform 145" o:spid="_x0000_s1030"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" path="m,502r1008,l1008,,,,,502xe" filled="f" strokeweight=".24pt">
                    <v:path arrowok="t" o:connecttype="custom" o:connectlocs="0,539;1008,539;1008,37;0,37;0,539" o:connectangles="0,0,0,0,0"/>
                  </v:shape>
                  <v:shape id="Picture 146" o:spid="_x0000_s1031" type="#_x0000_t75" style="position:absolute;left:4359;top:224;width:442;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">
                    <v:imagedata r:id="rId132" o:title=""/>
                  </v:shape>
                </v:group>
                <v:group id="Group 147" o:spid="_x0000_s1032" style="position:absolute;left:4575;top:539;width:2;height:668" coordorigin="4575,539"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">
                  <v:shape id="Freeform 148" o:spid="_x0000_s1033" style="position:absolute;left:4575;top:539;width:2;height:668;visibility:visible;mso-wrap-style:square;v-text-anchor:top"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" path="m,l,667e" filled="f" strokeweight=".24pt">
                    <v:path arrowok="t" o:connecttype="custom" o:connectlocs="0,539;0,1206" o:connectangles="0,0"/>
                  </v:shape>
                </v:group>
                <v:group id="Group 149" o:spid="_x0000_s1034"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">
                  <v:shape id="Freeform 150" o:spid="_x0000_s1035"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" path="m,l1005,r,502l,502,,xe" fillcolor="#e8edf4" stroked="f">
                    <v:path arrowok="t" o:connecttype="custom" o:connectlocs="0,1539;1005,1539;1005,2041;0,2041;0,1539" o:connectangles="0,0,0,0,0"/>
                  </v:shape>
                </v:group>
                <v:group id="Group 151" o:spid="_x0000_s1036"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5/c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D5JjwBuXgAAAD//wMAUEsBAi0AFAAGAAgAAAAhANvh9svuAAAAhQEAABMAAAAAAAAA&#10;AAAAAAAAAAAAAFtDb250ZW50X1R5cGVzXS54bWxQSwECLQAUAAYACAAAACEAWvQsW78AAAAVAQAA&#10;CwAAAAAAAAAAAAAAAAAfAQAAX3JlbHMvLnJlbHNQSwECLQAUAAYACAAAACEAa8ef3MYAAADdAAAA&#10;DwAAAAAAAAAAAAAAAAAHAgAAZHJzL2Rvd25yZXYueG1sUEsFBgAAAAADAAMAtwAAAPoCAAAAAA==&#10;">
                  <v:shape id="Freeform 152" o:spid="_x0000_s1037"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" path="m,502r1005,l1005,,,,,502xe" filled="f" strokeweight=".24pt">
                    <v:path arrowok="t" o:connecttype="custom" o:connectlocs="0,2041;1005,2041;1005,1539;0,1539;0,2041" o:connectangles="0,0,0,0,0"/>
                  </v:shape>
                  <v:shape id="Picture 153" o:spid="_x0000_s1038" type="#_x0000_t75" style="position:absolute;left:2053;top:1727;width:343;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">
                    <v:imagedata r:id="rId133" o:title=""/>
                  </v:shape>
                </v:group>
                <v:group id="Group 154" o:spid="_x0000_s1039"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DxE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NJvB8E56AnD8AAAD//wMAUEsBAi0AFAAGAAgAAAAhANvh9svuAAAAhQEAABMAAAAAAAAA&#10;AAAAAAAAAAAAAFtDb250ZW50X1R5cGVzXS54bWxQSwECLQAUAAYACAAAACEAWvQsW78AAAAVAQAA&#10;CwAAAAAAAAAAAAAAAAAfAQAAX3JlbHMvLnJlbHNQSwECLQAUAAYACAAAACEAe7A8RMYAAADdAAAA&#10;DwAAAAAAAAAAAAAAAAAHAgAAZHJzL2Rvd25yZXYueG1sUEsFBgAAAAADAAMAtwAAAPoCAAAAAA==&#10;">
                  <v:shape id="Freeform 155" o:spid="_x0000_s1040"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" path="m,l1008,r,502l,502,,xe" fillcolor="#e8edf4" stroked="f">
                    <v:path arrowok="t" o:connecttype="custom" o:connectlocs="0,1539;1008,1539;1008,2041;0,2041;0,1539" o:connectangles="0,0,0,0,0"/>
                  </v:shape>
                </v:group>
                <v:group id="Group 156" o:spid="_x0000_s1041"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">
                  <v:shape id="Freeform 157" o:spid="_x0000_s1042"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" path="m,502r1008,l1008,,,,,502xe" filled="f" strokeweight=".24pt">
                    <v:path arrowok="t" o:connecttype="custom" o:connectlocs="0,2041;1008,2041;1008,1539;0,1539;0,2041" o:connectangles="0,0,0,0,0"/>
                  </v:shape>
                  <v:shape id="Picture 158" o:spid="_x0000_s1043" type="#_x0000_t75" style="position:absolute;left:3577;top:1724;width:31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">
                    <v:imagedata r:id="rId134" o:title=""/>
                  </v:shape>
                </v:group>
                <v:group id="Group 159" o:spid="_x0000_s1044"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DLt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8pAn8vglPQK5/AAAA//8DAFBLAQItABQABgAIAAAAIQDb4fbL7gAAAIUBAAATAAAAAAAA&#10;AAAAAAAAAAAAAABbQ29udGVudF9UeXBlc10ueG1sUEsBAi0AFAAGAAgAAAAhAFr0LFu/AAAAFQEA&#10;AAsAAAAAAAAAAAAAAAAAHwEAAF9yZWxzLy5yZWxzUEsBAi0AFAAGAAgAAAAhAHGAMu3HAAAA3QAA&#10;AA8AAAAAAAAAAAAAAAAABwIAAGRycy9kb3ducmV2LnhtbFBLBQYAAAAAAwADALcAAAD7AgAAAAA=&#10;">
                  <v:shape id="Freeform 160" o:spid="_x0000_s1045"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" path="m,l1008,r,502l,502,,xe" fillcolor="#e8edf4" stroked="f">
                    <v:path arrowok="t" o:connecttype="custom" o:connectlocs="0,1539;1008,1539;1008,2041;0,2041;0,1539" o:connectangles="0,0,0,0,0"/>
                  </v:shape>
                </v:group>
                <v:group id="Group 161" o:spid="_x0000_s1046"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gkB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iejOD1JjwBuXgCAAD//wMAUEsBAi0AFAAGAAgAAAAhANvh9svuAAAAhQEAABMAAAAAAAAA&#10;AAAAAAAAAAAAAFtDb250ZW50X1R5cGVzXS54bWxQSwECLQAUAAYACAAAACEAWvQsW78AAAAVAQAA&#10;CwAAAAAAAAAAAAAAAAAfAQAAX3JlbHMvLnJlbHNQSwECLQAUAAYACAAAACEA7h4JAcYAAADdAAAA&#10;DwAAAAAAAAAAAAAAAAAHAgAAZHJzL2Rvd25yZXYueG1sUEsFBgAAAAADAAMAtwAAAPoCAAAAAA==&#10;">
                  <v:shape id="Freeform 162" o:spid="_x0000_s1047"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" path="m,502r1008,l1008,,,,,502xe" filled="f" strokeweight=".24pt">
                    <v:path arrowok="t" o:connecttype="custom" o:connectlocs="0,2041;1008,2041;1008,1539;0,1539;0,2041" o:connectangles="0,0,0,0,0"/>
                  </v:shape>
                  <v:shape id="Picture 163" o:spid="_x0000_s1048" type="#_x0000_t75" style="position:absolute;left:279;top:1727;width:547;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">
                    <v:imagedata r:id="rId135" o:title=""/>
                  </v:shape>
                </v:group>
                <v:group id="Group 164" o:spid="_x0000_s1049"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">
                  <v:shape id="Freeform 165" o:spid="_x0000_s1050"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" path="m,l1008,r,502l,502,,xe" fillcolor="#e8edf4" stroked="f">
                    <v:path arrowok="t" o:connecttype="custom" o:connectlocs="0,1539;1008,1539;1008,2041;0,2041;0,1539" o:connectangles="0,0,0,0,0"/>
                  </v:shape>
                </v:group>
                <v:group id="Group 166" o:spid="_x0000_s1051"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">
                  <v:shape id="Freeform 167" o:spid="_x0000_s1052"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" path="m,502r1008,l1008,,,,,502xe" filled="f" strokeweight=".24pt">
                    <v:path arrowok="t" o:connecttype="custom" o:connectlocs="0,2041;1008,2041;1008,1539;0,1539;0,2041" o:connectangles="0,0,0,0,0"/>
                  </v:shape>
                  <v:shape id="Picture 168" o:spid="_x0000_s1053" type="#_x0000_t75" style="position:absolute;left:4859;top:1635;width:785;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">
                    <v:imagedata r:id="rId136" o:title=""/>
                  </v:shape>
                  <v:shape id="Picture 169" o:spid="_x0000_s1054" type="#_x0000_t75" style="position:absolute;left:5019;top:1815;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">
                    <v:imagedata r:id="rId137" o:title=""/>
                  </v:shape>
                </v:group>
                <v:group id="Group 170" o:spid="_x0000_s1055"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">
                  <v:shape id="Freeform 171" o:spid="_x0000_s1056"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" path="m,l1008,r,502l,502,,xe" fillcolor="#e8edf4" stroked="f">
                    <v:path arrowok="t" o:connecttype="custom" o:connectlocs="0,1539;1008,1539;1008,2041;0,2041;0,1539" o:connectangles="0,0,0,0,0"/>
                  </v:shape>
                </v:group>
                <v:group id="Group 172" o:spid="_x0000_s1057"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">
                  <v:shape id="Freeform 173" o:spid="_x0000_s1058"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" path="m,502r1008,l1008,,,,,502xe" filled="f" strokeweight=".24pt">
                    <v:path arrowok="t" o:connecttype="custom" o:connectlocs="0,2041;1008,2041;1008,1539;0,1539;0,2041" o:connectangles="0,0,0,0,0"/>
                  </v:shape>
                  <v:shape id="Picture 174" o:spid="_x0000_s1059" type="#_x0000_t75" style="position:absolute;left:6313;top:1727;width:895;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">
                    <v:imagedata r:id="rId138" o:title=""/>
                  </v:shape>
                </v:group>
                <v:group id="Group 175" o:spid="_x0000_s1060"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">
                  <v:shape id="Freeform 176" o:spid="_x0000_s1061"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" path="m,l1008,r,502l,502,,xe" fillcolor="#e8edf4" stroked="f">
                    <v:path arrowok="t" o:connecttype="custom" o:connectlocs="0,1539;1008,1539;1008,2041;0,2041;0,1539" o:connectangles="0,0,0,0,0"/>
                  </v:shape>
                </v:group>
                <v:group id="Group 177" o:spid="_x0000_s1062"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">
                  <v:shape id="Freeform 178" o:spid="_x0000_s1063"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" path="m,502r1008,l1008,,,,,502xe" filled="f" strokeweight=".24pt">
                    <v:path arrowok="t" o:connecttype="custom" o:connectlocs="0,2041;1008,2041;1008,1539;0,1539;0,2041" o:connectangles="0,0,0,0,0"/>
                  </v:shape>
                  <v:shape id="Picture 179" o:spid="_x0000_s1064" type="#_x0000_t75" style="position:absolute;left:8065;top:1727;width:422;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">
                    <v:imagedata r:id="rId139" o:title=""/>
                  </v:shape>
                </v:group>
                <v:group id="Group 180" o:spid="_x0000_s1065" style="position:absolute;left:714;top:1220;width:7556;height:320" coordorigin="714,1220"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">
                  <v:shape id="Freeform 181" o:spid="_x0000_s1066" style="position:absolute;left:714;top:1220;width:7556;height:320;visibility:visible;mso-wrap-style:square;v-text-anchor:top"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" path="m,319l,,7555,r,319e" filled="f" strokeweight=".24pt">
                    <v:path arrowok="t" o:connecttype="custom" o:connectlocs="0,1539;0,1220;7555,1220;7555,1539" o:connectangles="0,0,0,0"/>
                  </v:shape>
                </v:group>
                <v:group id="Group 182" o:spid="_x0000_s1067" style="position:absolute;left:6757;top:1220;width:2;height:320" coordorigin="675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">
                  <v:shape id="Freeform 183" o:spid="_x0000_s1068" style="position:absolute;left:675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" path="m,l,319e" filled="f" strokeweight=".24pt">
                    <v:path arrowok="t" o:connecttype="custom" o:connectlocs="0,1220;0,1539" o:connectangles="0,0"/>
                  </v:shape>
                </v:group>
                <v:group id="Group 184" o:spid="_x0000_s1069" style="position:absolute;left:5247;top:1220;width:2;height:320" coordorigin="524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">
                  <v:shape id="Freeform 185" o:spid="_x0000_s1070" style="position:absolute;left:524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" path="m,l,319e" filled="f" strokeweight=".24pt">
                    <v:path arrowok="t" o:connecttype="custom" o:connectlocs="0,1220;0,1539" o:connectangles="0,0"/>
                  </v:shape>
                </v:group>
                <v:group id="Group 186" o:spid="_x0000_s1071" style="position:absolute;left:3735;top:1220;width:2;height:320" coordorigin="3735,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">
                  <v:shape id="Freeform 187" o:spid="_x0000_s1072" style="position:absolute;left:3735;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" path="m,l,319e" filled="f" strokeweight=".24pt">
                    <v:path arrowok="t" o:connecttype="custom" o:connectlocs="0,1220;0,1539" o:connectangles="0,0"/>
                  </v:shape>
                </v:group>
                <v:group id="Group 188" o:spid="_x0000_s1073" style="position:absolute;left:2226;top:1220;width:2;height:320" coordorigin="2226,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">
                  <v:shape id="Freeform 189" o:spid="_x0000_s1074" style="position:absolute;left:2226;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" path="m,l,319e" filled="f" strokeweight=".24pt">
                    <v:path arrowok="t" o:connecttype="custom" o:connectlocs="0,1220;0,1539" o:connectangles="0,0"/>
                  </v:shape>
                </v:group>
                <v:group id="Group 190" o:spid="_x0000_s1075" style="position:absolute;left:1890;top:2041;width:2;height:1462" coordorigin="1890,2041"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">
                  <v:shape id="Freeform 191" o:spid="_x0000_s1076" style="position:absolute;left:1890;top:2041;width:2;height:1462;visibility:visible;mso-wrap-style:square;v-text-anchor:top"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" path="m,l,1462e" filled="f" strokeweight=".24pt">
                    <v:path arrowok="t" o:connecttype="custom" o:connectlocs="0,2041;0,3503" o:connectangles="0,0"/>
                  </v:shape>
                </v:group>
                <v:group id="Group 192" o:spid="_x0000_s1077"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">
                  <v:shape id="Freeform 193" o:spid="_x0000_s1078"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" path="m,l1005,r,501l,501,,xe" fillcolor="#e8edf4" stroked="f">
                    <v:path arrowok="t" o:connecttype="custom" o:connectlocs="0,2543;1005,2543;1005,3044;0,3044;0,2543" o:connectangles="0,0,0,0,0"/>
                  </v:shape>
                </v:group>
                <v:group id="Group 194" o:spid="_x0000_s1079"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">
                  <v:shape id="Freeform 195" o:spid="_x0000_s1080"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" path="m,501r1005,l1005,,,,,501xe" filled="f" strokeweight=".24pt">
                    <v:path arrowok="t" o:connecttype="custom" o:connectlocs="0,3044;1005,3044;1005,2543;0,2543;0,3044" o:connectangles="0,0,0,0,0"/>
                  </v:shape>
                  <v:shape id="Picture 196" o:spid="_x0000_s1081" type="#_x0000_t75" style="position:absolute;left:2096;top:2727;width:92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">
                    <v:imagedata r:id="rId140" o:title=""/>
                  </v:shape>
                </v:group>
                <v:group id="Group 197" o:spid="_x0000_s1082" style="position:absolute;left:1890;top:2792;width:168;height:2" coordorigin="1890,2792"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">
                  <v:shape id="Freeform 198" o:spid="_x0000_s1083" style="position:absolute;left:1890;top:2792;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" path="m168,l,e" filled="f" strokeweight=".24pt">
                    <v:path arrowok="t" o:connecttype="custom" o:connectlocs="168,0;0,0" o:connectangles="0,0"/>
                  </v:shape>
                </v:group>
                <v:group id="Group 199" o:spid="_x0000_s1084"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Yh3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x9j+H5JjwBuf4DAAD//wMAUEsBAi0AFAAGAAgAAAAhANvh9svuAAAAhQEAABMAAAAAAAAA&#10;AAAAAAAAAAAAAFtDb250ZW50X1R5cGVzXS54bWxQSwECLQAUAAYACAAAACEAWvQsW78AAAAVAQAA&#10;CwAAAAAAAAAAAAAAAAAfAQAAX3JlbHMvLnJlbHNQSwECLQAUAAYACAAAACEAijmId8YAAADdAAAA&#10;DwAAAAAAAAAAAAAAAAAHAgAAZHJzL2Rvd25yZXYueG1sUEsFBgAAAAADAAMAtwAAAPoCAAAAAA==&#10;">
                  <v:shape id="Freeform 200" o:spid="_x0000_s1085"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" path="m,l1005,r,499l,499,,xe" fillcolor="#e8edf4" stroked="f">
                    <v:path arrowok="t" o:connecttype="custom" o:connectlocs="0,3253;1005,3253;1005,3752;0,3752;0,3253" o:connectangles="0,0,0,0,0"/>
                  </v:shape>
                </v:group>
                <v:group id="Group 201" o:spid="_x0000_s1086"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">
                  <v:shape id="Freeform 202" o:spid="_x0000_s1087"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" path="m,499r1005,l1005,,,,,499xe" filled="f" strokeweight=".24pt">
                    <v:path arrowok="t" o:connecttype="custom" o:connectlocs="0,3752;1005,3752;1005,3253;0,3253;0,3752" o:connectangles="0,0,0,0,0"/>
                  </v:shape>
                  <v:shape id="Picture 203" o:spid="_x0000_s1088" type="#_x0000_t75" style="position:absolute;left:2334;top:3349;width:444;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">
                    <v:imagedata r:id="rId141" o:title=""/>
                  </v:shape>
                  <v:shape id="Picture 204" o:spid="_x0000_s1089" type="#_x0000_t75" style="position:absolute;left:2310;top:3527;width:502;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">
                    <v:imagedata r:id="rId142" o:title=""/>
                  </v:shape>
                </v:group>
                <v:group id="Group 205" o:spid="_x0000_s1090" style="position:absolute;left:1890;top:3503;width:168;height:2" coordorigin="1890,3503"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">
                  <v:shape id="Freeform 206" o:spid="_x0000_s1091" style="position:absolute;left:1890;top:3503;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" path="m168,l,e" filled="f" strokeweight=".24pt">
                    <v:path arrowok="t" o:connecttype="custom" o:connectlocs="168,0;0,0" o:connectangles="0,0"/>
                  </v:shape>
                </v:group>
                <v:group id="Group 207" o:spid="_x0000_s1092"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">
                  <v:shape id="Freeform 208" o:spid="_x0000_s1093"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" path="m,l1006,r,501l,501,,xe" fillcolor="#e8edf4" stroked="f">
                    <v:path arrowok="t" o:connecttype="custom" o:connectlocs="0,2543;1006,2543;1006,3044;0,3044;0,2543" o:connectangles="0,0,0,0,0"/>
                  </v:shape>
                </v:group>
                <v:group id="Group 209" o:spid="_x0000_s1094"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">
                  <v:shape id="Freeform 210" o:spid="_x0000_s1095"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" path="m,501r1006,l1006,,,,,501xe" filled="f" strokeweight=".24pt">
                    <v:path arrowok="t" o:connecttype="custom" o:connectlocs="0,3044;1006,3044;1006,2543;0,2543;0,3044" o:connectangles="0,0,0,0,0"/>
                  </v:shape>
                  <v:shape id="Picture 211" o:spid="_x0000_s1096" type="#_x0000_t75" style="position:absolute;left:5353;top:2727;width:8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">
                    <v:imagedata r:id="rId143" o:title=""/>
                  </v:shape>
                </v:group>
                <v:group id="Group 212" o:spid="_x0000_s1097"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bH1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k8Qv8vglPQK5/AAAA//8DAFBLAQItABQABgAIAAAAIQDb4fbL7gAAAIUBAAATAAAAAAAA&#10;AAAAAAAAAAAAAABbQ29udGVudF9UeXBlc10ueG1sUEsBAi0AFAAGAAgAAAAhAFr0LFu/AAAAFQEA&#10;AAsAAAAAAAAAAAAAAAAAHwEAAF9yZWxzLy5yZWxzUEsBAi0AFAAGAAgAAAAhAASlsfXHAAAA3QAA&#10;AA8AAAAAAAAAAAAAAAAABwIAAGRycy9kb3ducmV2LnhtbFBLBQYAAAAAAwADALcAAAD7AgAAAAA=&#10;">
                  <v:shape id="Freeform 213" o:spid="_x0000_s1098"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" path="m,l1006,r,502l,502,,xe" fillcolor="#e8edf4" stroked="f">
                    <v:path arrowok="t" o:connecttype="custom" o:connectlocs="0,3433;1006,3433;1006,3935;0,3935;0,3433" o:connectangles="0,0,0,0,0"/>
                  </v:shape>
                </v:group>
                <v:group id="Group 214" o:spid="_x0000_s1099"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">
                  <v:shape id="Freeform 215" o:spid="_x0000_s1100"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" path="m,502r1006,l1006,,,,,502xe" filled="f" strokeweight=".24pt">
                    <v:path arrowok="t" o:connecttype="custom" o:connectlocs="0,3935;1006,3935;1006,3433;0,3433;0,3935" o:connectangles="0,0,0,0,0"/>
                  </v:shape>
                  <v:shape id="Picture 216" o:spid="_x0000_s1101" type="#_x0000_t75" style="position:absolute;left:5274;top:3618;width:941;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">
                    <v:imagedata r:id="rId144" o:title=""/>
                  </v:shape>
                </v:group>
                <v:group id="Group 217" o:spid="_x0000_s1102" style="position:absolute;left:4911;top:2041;width:2;height:752" coordorigin="4911,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">
                  <v:shape id="Freeform 218" o:spid="_x0000_s1103" style="position:absolute;left:4911;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" path="m,l,751e" filled="f" strokeweight=".24pt">
                    <v:path arrowok="t" o:connecttype="custom" o:connectlocs="0,2041;0,2792" o:connectangles="0,0"/>
                  </v:shape>
                </v:group>
                <v:group id="Group 219" o:spid="_x0000_s1104" style="position:absolute;left:4911;top:2792;width:336;height:920" coordorigin="4911,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">
                  <v:shape id="Freeform 220" o:spid="_x0000_s1105" style="position:absolute;left:4911;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" path="m336,l,,,919e" filled="f" strokeweight=".24pt">
                    <v:path arrowok="t" o:connecttype="custom" o:connectlocs="336,2792;0,2792;0,3711" o:connectangles="0,0,0"/>
                  </v:shape>
                </v:group>
                <v:group id="Group 221" o:spid="_x0000_s1106" style="position:absolute;left:4911;top:3683;width:336;height:29" coordorigin="4911,3683"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b9c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zTOIH/N+EJyM0fAAAA//8DAFBLAQItABQABgAIAAAAIQDb4fbL7gAAAIUBAAATAAAAAAAA&#10;AAAAAAAAAAAAAABbQ29udGVudF9UeXBlc10ueG1sUEsBAi0AFAAGAAgAAAAhAFr0LFu/AAAAFQEA&#10;AAsAAAAAAAAAAAAAAAAAHwEAAF9yZWxzLy5yZWxzUEsBAi0AFAAGAAgAAAAhAA6Vv1zHAAAA3QAA&#10;AA8AAAAAAAAAAAAAAAAABwIAAGRycy9kb3ducmV2LnhtbFBLBQYAAAAAAwADALcAAAD7AgAAAAA=&#10;">
                  <v:shape id="Freeform 222" o:spid="_x0000_s1107" style="position:absolute;left:4911;top:3683;width:336;height:29;visibility:visible;mso-wrap-style:square;v-text-anchor:top"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" path="m336,l,28e" filled="f" strokeweight=".24pt">
                    <v:path arrowok="t" o:connecttype="custom" o:connectlocs="336,3683;0,3711" o:connectangles="0,0"/>
                  </v:shape>
                </v:group>
                <v:group id="Group 223" o:spid="_x0000_s1108"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">
                  <v:shape id="Freeform 224" o:spid="_x0000_s1109"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" path="m,l1006,r,502l,502,,xe" fillcolor="#e8edf4" stroked="f">
                    <v:path arrowok="t" o:connecttype="custom" o:connectlocs="0,4323;1006,4323;1006,4825;0,4825;0,4323" o:connectangles="0,0,0,0,0"/>
                  </v:shape>
                </v:group>
                <v:group id="Group 225" o:spid="_x0000_s1110"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">
                  <v:shape id="Freeform 226" o:spid="_x0000_s1111"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" path="m,502r1006,l1006,,,,,502xe" filled="f" strokeweight=".24pt">
                    <v:path arrowok="t" o:connecttype="custom" o:connectlocs="0,4825;1006,4825;1006,4323;0,4323;0,4825" o:connectangles="0,0,0,0,0"/>
                  </v:shape>
                  <v:shape id="Picture 227" o:spid="_x0000_s1112" type="#_x0000_t75" style="position:absolute;left:5523;top:4419;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">
                    <v:imagedata r:id="rId137" o:title=""/>
                  </v:shape>
                  <v:shape id="Picture 228" o:spid="_x0000_s1113" type="#_x0000_t75" style="position:absolute;left:5499;top:4597;width:497;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">
                    <v:imagedata r:id="rId145" o:title=""/>
                  </v:shape>
                </v:group>
                <v:group id="Group 229" o:spid="_x0000_s1114" style="position:absolute;left:4897;top:4573;width:351;height:2" coordorigin="4897,4573"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">
                  <v:shape id="Freeform 230" o:spid="_x0000_s1115" style="position:absolute;left:4897;top:4573;width:351;height:2;visibility:visible;mso-wrap-style:square;v-text-anchor:top"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" path="m350,l,e" filled="f" strokeweight=".24pt">
                    <v:path arrowok="t" o:connecttype="custom" o:connectlocs="350,0;0,0" o:connectangles="0,0"/>
                  </v:shape>
                </v:group>
                <v:group id="Group 231" o:spid="_x0000_s1116" style="position:absolute;left:4923;top:3709;width:2;height:838" coordorigin="4923,3709"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">
                  <v:shape id="Freeform 232" o:spid="_x0000_s1117" style="position:absolute;left:4923;top:3709;width:2;height:838;visibility:visible;mso-wrap-style:square;v-text-anchor:top"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" path="m,l,838e" filled="f" strokeweight=".24pt">
                    <v:path arrowok="t" o:connecttype="custom" o:connectlocs="0,3709;0,4547" o:connectangles="0,0"/>
                  </v:shape>
                </v:group>
                <v:group id="Group 233" o:spid="_x0000_s1118" style="position:absolute;left:4911;top:4573;width:2;height:1810" coordorigin="4911,4573"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gO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JIXfN+EJyPwHAAD//wMAUEsBAi0AFAAGAAgAAAAhANvh9svuAAAAhQEAABMAAAAAAAAA&#10;AAAAAAAAAAAAAFtDb250ZW50X1R5cGVzXS54bWxQSwECLQAUAAYACAAAACEAWvQsW78AAAAVAQAA&#10;CwAAAAAAAAAAAAAAAAAfAQAAX3JlbHMvLnJlbHNQSwECLQAUAAYACAAAACEAIFxIDsYAAADdAAAA&#10;DwAAAAAAAAAAAAAAAAAHAgAAZHJzL2Rvd25yZXYueG1sUEsFBgAAAAADAAMAtwAAAPoCAAAAAA==&#10;">
                  <v:shape id="Freeform 234" o:spid="_x0000_s1119" style="position:absolute;left:4911;top:4573;width:2;height:1810;visibility:visible;mso-wrap-style:square;v-text-anchor:top"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" path="m,l,1810e" filled="f" strokeweight=".24pt">
                    <v:path arrowok="t" o:connecttype="custom" o:connectlocs="0,4573;0,6383" o:connectangles="0,0"/>
                  </v:shape>
                </v:group>
                <v:group id="Group 235" o:spid="_x0000_s1120"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">
                  <v:shape id="Freeform 236" o:spid="_x0000_s1121"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" path="m,l1006,r,501l,501,,xe" fillcolor="#e8edf4" stroked="f">
                    <v:path arrowok="t" o:connecttype="custom" o:connectlocs="0,5214;1006,5214;1006,5715;0,5715;0,5214" o:connectangles="0,0,0,0,0"/>
                  </v:shape>
                </v:group>
                <v:group id="Group 237" o:spid="_x0000_s1122"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">
                  <v:shape id="Freeform 238" o:spid="_x0000_s1123"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" path="m,501r1006,l1006,,,,,501xe" filled="f" strokeweight=".24pt">
                    <v:path arrowok="t" o:connecttype="custom" o:connectlocs="0,5715;1006,5715;1006,5214;0,5214;0,5715" o:connectangles="0,0,0,0,0"/>
                  </v:shape>
                  <v:shape id="Picture 239" o:spid="_x0000_s1124" type="#_x0000_t75" style="position:absolute;left:5523;top:5310;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">
                    <v:imagedata r:id="rId137" o:title=""/>
                  </v:shape>
                  <v:shape id="Picture 240" o:spid="_x0000_s1125" type="#_x0000_t75" style="position:absolute;left:5343;top:5490;width:814;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">
                    <v:imagedata r:id="rId146" o:title=""/>
                  </v:shape>
                </v:group>
                <v:group id="Group 241" o:spid="_x0000_s1126" style="position:absolute;left:4911;top:5463;width:336;height:2" coordorigin="4911,5463"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">
                  <v:shape id="Freeform 242" o:spid="_x0000_s1127" style="position:absolute;left:4911;top:5463;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" path="m336,l,e" filled="f" strokeweight=".24pt">
                    <v:path arrowok="t" o:connecttype="custom" o:connectlocs="336,0;0,0" o:connectangles="0,0"/>
                  </v:shape>
                </v:group>
                <v:group id="Group 243" o:spid="_x0000_s1128"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">
                  <v:shape id="Freeform 244" o:spid="_x0000_s1129"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" path="m,l1006,r,502l,502,,xe" fillcolor="#e8edf4" stroked="f">
                    <v:path arrowok="t" o:connecttype="custom" o:connectlocs="0,6104;1006,6104;1006,6606;0,6606;0,6104" o:connectangles="0,0,0,0,0"/>
                  </v:shape>
                </v:group>
                <v:group id="Group 245" o:spid="_x0000_s1130"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U/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PpvB8E56AXDwAAAD//wMAUEsBAi0AFAAGAAgAAAAhANvh9svuAAAAhQEAABMAAAAAAAAA&#10;AAAAAAAAAAAAAFtDb250ZW50X1R5cGVzXS54bWxQSwECLQAUAAYACAAAACEAWvQsW78AAAAVAQAA&#10;CwAAAAAAAAAAAAAAAAAfAQAAX3JlbHMvLnJlbHNQSwECLQAUAAYACAAAACEAOhvlP8YAAADdAAAA&#10;DwAAAAAAAAAAAAAAAAAHAgAAZHJzL2Rvd25yZXYueG1sUEsFBgAAAAADAAMAtwAAAPoCAAAAAA==&#10;">
                  <v:shape id="Freeform 246" o:spid="_x0000_s1131"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" path="m,502r1006,l1006,,,,,502xe" filled="f" strokeweight=".24pt">
                    <v:path arrowok="t" o:connecttype="custom" o:connectlocs="0,6606;1006,6606;1006,6104;0,6104;0,6606" o:connectangles="0,0,0,0,0"/>
                  </v:shape>
                  <v:shape id="Picture 247" o:spid="_x0000_s1132" type="#_x0000_t75" style="position:absolute;left:5571;top:6291;width:367;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">
                    <v:imagedata r:id="rId147" o:title=""/>
                  </v:shape>
                </v:group>
                <v:group id="Group 248" o:spid="_x0000_s1133" style="position:absolute;left:4911;top:6356;width:336;height:27" coordorigin="4911,6356"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">
                  <v:shape id="Freeform 249" o:spid="_x0000_s1134" style="position:absolute;left:4911;top:6356;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" path="m336,l,27e" filled="f" strokeweight=".24pt">
                    <v:path arrowok="t" o:connecttype="custom" o:connectlocs="336,6356;0,6383" o:connectangles="0,0"/>
                  </v:shape>
                </v:group>
                <v:group id="Group 250" o:spid="_x0000_s1135"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">
                  <v:shape id="Freeform 251" o:spid="_x0000_s1136"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fv9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" path="m,l1008,r,501l,501,,xe" fillcolor="#e8edf4" stroked="f">
                    <v:path arrowok="t" o:connecttype="custom" o:connectlocs="0,2543;1008,2543;1008,3044;0,3044;0,2543" o:connectangles="0,0,0,0,0"/>
                  </v:shape>
                </v:group>
                <v:group id="Group 252" o:spid="_x0000_s1137"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wg1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PRvB8E56AnD8AAAD//wMAUEsBAi0AFAAGAAgAAAAhANvh9svuAAAAhQEAABMAAAAAAAAA&#10;AAAAAAAAAAAAAFtDb250ZW50X1R5cGVzXS54bWxQSwECLQAUAAYACAAAACEAWvQsW78AAAAVAQAA&#10;CwAAAAAAAAAAAAAAAAAfAQAAX3JlbHMvLnJlbHNQSwECLQAUAAYACAAAACEAks8INcYAAADdAAAA&#10;DwAAAAAAAAAAAAAAAAAHAgAAZHJzL2Rvd25yZXYueG1sUEsFBgAAAAADAAMAtwAAAPoCAAAAAA==&#10;">
                  <v:shape id="Freeform 253" o:spid="_x0000_s1138"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" path="m,501r1008,l1008,,,,,501xe" filled="f" strokeweight=".24pt">
                    <v:path arrowok="t" o:connecttype="custom" o:connectlocs="0,3044;1008,3044;1008,2543;0,2543;0,3044" o:connectangles="0,0,0,0,0"/>
                  </v:shape>
                  <v:shape id="Picture 254" o:spid="_x0000_s1139" type="#_x0000_t75" style="position:absolute;left:7266;top:2727;width:3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">
                    <v:imagedata r:id="rId148" o:title=""/>
                  </v:shape>
                </v:group>
                <v:group id="Group 255" o:spid="_x0000_s1140"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">
                  <v:shape id="Freeform 256" o:spid="_x0000_s1141"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" path="m,l1008,r,502l,502,,xe" fillcolor="#e8edf4" stroked="f">
                    <v:path arrowok="t" o:connecttype="custom" o:connectlocs="0,3433;1008,3433;1008,3935;0,3935;0,3433" o:connectangles="0,0,0,0,0"/>
                  </v:shape>
                </v:group>
                <v:group id="Group 257" o:spid="_x0000_s1142"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qer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J/B8E56AnP8BAAD//wMAUEsBAi0AFAAGAAgAAAAhANvh9svuAAAAhQEAABMAAAAAAAAA&#10;AAAAAAAAAAAAAFtDb250ZW50X1R5cGVzXS54bWxQSwECLQAUAAYACAAAACEAWvQsW78AAAAVAQAA&#10;CwAAAAAAAAAAAAAAAAAfAQAAX3JlbHMvLnJlbHNQSwECLQAUAAYACAAAACEAfM6nq8YAAADdAAAA&#10;DwAAAAAAAAAAAAAAAAAHAgAAZHJzL2Rvd25yZXYueG1sUEsFBgAAAAADAAMAtwAAAPoCAAAAAA==&#10;">
                  <v:shape id="Freeform 258" o:spid="_x0000_s1143"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" path="m,502r1008,l1008,,,,,502xe" filled="f" strokeweight=".24pt">
                    <v:path arrowok="t" o:connecttype="custom" o:connectlocs="0,3935;1008,3935;1008,3433;0,3433;0,3935" o:connectangles="0,0,0,0,0"/>
                  </v:shape>
                  <v:shape id="Picture 259" o:spid="_x0000_s1144" type="#_x0000_t75" style="position:absolute;left:7076;top:3615;width:708;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">
                    <v:imagedata r:id="rId149" o:title=""/>
                  </v:shape>
                </v:group>
                <v:group id="Group 260" o:spid="_x0000_s1145"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6MH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NIHfN+EJyPwHAAD//wMAUEsBAi0AFAAGAAgAAAAhANvh9svuAAAAhQEAABMAAAAAAAAA&#10;AAAAAAAAAAAAAFtDb250ZW50X1R5cGVzXS54bWxQSwECLQAUAAYACAAAACEAWvQsW78AAAAVAQAA&#10;CwAAAAAAAAAAAAAAAAAfAQAAX3JlbHMvLnJlbHNQSwECLQAUAAYACAAAACEA97OjB8YAAADdAAAA&#10;DwAAAAAAAAAAAAAAAAAHAgAAZHJzL2Rvd25yZXYueG1sUEsFBgAAAAADAAMAtwAAAPoCAAAAAA==&#10;">
                  <v:shape id="Freeform 261" o:spid="_x0000_s1146"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" path="m,l1008,r,502l,502,,xe" fillcolor="#e8edf4" stroked="f">
                    <v:path arrowok="t" o:connecttype="custom" o:connectlocs="0,4323;1008,4323;1008,4825;0,4825;0,4323" o:connectangles="0,0,0,0,0"/>
                  </v:shape>
                </v:group>
                <v:group id="Group 262" o:spid="_x0000_s1147"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">
                  <v:shape id="Freeform 263" o:spid="_x0000_s1148"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" path="m,502r1008,l1008,,,,,502xe" filled="f" strokeweight=".24pt">
                    <v:path arrowok="t" o:connecttype="custom" o:connectlocs="0,4825;1008,4825;1008,4323;0,4323;0,4825" o:connectangles="0,0,0,0,0"/>
                  </v:shape>
                  <v:shape id="Picture 264" o:spid="_x0000_s1149" type="#_x0000_t75" style="position:absolute;left:7139;top:4508;width:581;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">
                    <v:imagedata r:id="rId150" o:title=""/>
                  </v:shape>
                </v:group>
                <v:group id="Group 265" o:spid="_x0000_s1150" style="position:absolute;left:6589;top:2041;width:2;height:752" coordorigin="6589,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">
                  <v:shape id="Freeform 266" o:spid="_x0000_s1151" style="position:absolute;left:6589;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" path="m,l,751e" filled="f" strokeweight=".24pt">
                    <v:path arrowok="t" o:connecttype="custom" o:connectlocs="0,2041;0,2792" o:connectangles="0,0"/>
                  </v:shape>
                </v:group>
                <v:group id="Group 267" o:spid="_x0000_s1152" style="position:absolute;left:6589;top:2792;width:336;height:920" coordorigin="6589,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">
                  <v:shape id="Freeform 268" o:spid="_x0000_s1153" style="position:absolute;left:6589;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" path="m336,l,,,919,336,891e" filled="f" strokeweight=".24pt">
                    <v:path arrowok="t" o:connecttype="custom" o:connectlocs="336,2792;0,2792;0,3711;336,3683" o:connectangles="0,0,0,0"/>
                  </v:shape>
                </v:group>
                <v:group id="Group 269" o:spid="_x0000_s1154" style="position:absolute;left:6589;top:3711;width:2;height:836" coordorigin="6589,3711"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">
                  <v:shape id="Freeform 270" o:spid="_x0000_s1155" style="position:absolute;left:6589;top:3711;width:2;height:836;visibility:visible;mso-wrap-style:square;v-text-anchor:top"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" path="m,l,836e" filled="f" strokeweight=".24pt">
                    <v:path arrowok="t" o:connecttype="custom" o:connectlocs="0,3711;0,4547" o:connectangles="0,0"/>
                  </v:shape>
                </v:group>
                <v:group id="Group 271" o:spid="_x0000_s1156" style="position:absolute;left:6589;top:4547;width:336;height:27" coordorigin="6589,4547"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">
                  <v:shape id="Freeform 272" o:spid="_x0000_s1157" style="position:absolute;left:6589;top:4547;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" path="m336,26l,e" filled="f" strokeweight=".24pt">
                    <v:path arrowok="t" o:connecttype="custom" o:connectlocs="336,4573;0,4547" o:connectangles="0,0"/>
                  </v:shape>
                </v:group>
                <v:group id="Group 273" o:spid="_x0000_s1158"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">
                  <v:shape id="Freeform 274" o:spid="_x0000_s1159"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" path="m,l1008,r,501l,501,,xe" fillcolor="#e8edf4" stroked="f">
                    <v:path arrowok="t" o:connecttype="custom" o:connectlocs="0,5214;1008,5214;1008,5715;0,5715;0,5214" o:connectangles="0,0,0,0,0"/>
                  </v:shape>
                </v:group>
                <v:group id="Group 275" o:spid="_x0000_s1160"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">
                  <v:shape id="Freeform 276" o:spid="_x0000_s1161"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" path="m,501r1008,l1008,,,,,501xe" filled="f" strokeweight=".24pt">
                    <v:path arrowok="t" o:connecttype="custom" o:connectlocs="0,5715;1008,5715;1008,5214;0,5214;0,5715" o:connectangles="0,0,0,0,0"/>
                  </v:shape>
                  <v:shape id="Picture 277" o:spid="_x0000_s1162" type="#_x0000_t75" style="position:absolute;left:7213;top:5310;width:434;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">
                    <v:imagedata r:id="rId151" o:title=""/>
                  </v:shape>
                  <v:shape id="Picture 278" o:spid="_x0000_s1163" type="#_x0000_t75" style="position:absolute;left:7148;top:5487;width:569;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">
                    <v:imagedata r:id="rId152" o:title=""/>
                  </v:shape>
                </v:group>
                <v:group id="Group 279" o:spid="_x0000_s1164"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">
                  <v:shape id="Freeform 280" o:spid="_x0000_s1165"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" path="m,l1008,r,501l,501,,xe" fillcolor="#e8edf4" stroked="f">
                    <v:path arrowok="t" o:connecttype="custom" o:connectlocs="0,2543;1008,2543;1008,3044;0,3044;0,2543" o:connectangles="0,0,0,0,0"/>
                  </v:shape>
                </v:group>
                <v:group id="Group 281" o:spid="_x0000_s1166"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lr8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xPR/B8E56AXDwAAAD//wMAUEsBAi0AFAAGAAgAAAAhANvh9svuAAAAhQEAABMAAAAAAAAA&#10;AAAAAAAAAAAAAFtDb250ZW50X1R5cGVzXS54bWxQSwECLQAUAAYACAAAACEAWvQsW78AAAAVAQAA&#10;CwAAAAAAAAAAAAAAAAAfAQAAX3JlbHMvLnJlbHNQSwECLQAUAAYACAAAACEA00pa/MYAAADdAAAA&#10;DwAAAAAAAAAAAAAAAAAHAgAAZHJzL2Rvd25yZXYueG1sUEsFBgAAAAADAAMAtwAAAPoCAAAAAA==&#10;">
                  <v:shape id="Freeform 282" o:spid="_x0000_s1167"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" path="m,501r1008,l1008,,,,,501xe" filled="f" strokeweight=".24pt">
                    <v:path arrowok="t" o:connecttype="custom" o:connectlocs="0,3044;1008,3044;1008,2543;0,2543;0,3044" o:connectangles="0,0,0,0,0"/>
                  </v:shape>
                  <v:shape id="Picture 283" o:spid="_x0000_s1168" type="#_x0000_t75" style="position:absolute;left:4052;top:2727;width:37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">
                    <v:imagedata r:id="rId153" o:title=""/>
                  </v:shape>
                </v:group>
                <v:group id="Group 284" o:spid="_x0000_s1169"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">
                  <v:shape id="Freeform 285" o:spid="_x0000_s1170"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" path="m,l1008,r,502l,502,,xe" fillcolor="#e8edf4" stroked="f">
                    <v:path arrowok="t" o:connecttype="custom" o:connectlocs="0,3433;1008,3433;1008,3935;0,3935;0,3433" o:connectangles="0,0,0,0,0"/>
                  </v:shape>
                </v:group>
                <v:group id="Group 286" o:spid="_x0000_s1171"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">
                  <v:shape id="Freeform 287" o:spid="_x0000_s1172"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" path="m,502r1008,l1008,,,,,502xe" filled="f" strokeweight=".24pt">
                    <v:path arrowok="t" o:connecttype="custom" o:connectlocs="0,3935;1008,3935;1008,3433;0,3433;0,3935" o:connectangles="0,0,0,0,0"/>
                  </v:shape>
                  <v:shape id="Picture 288" o:spid="_x0000_s1173" type="#_x0000_t75" style="position:absolute;left:3891;top:3615;width:382;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">
                    <v:imagedata r:id="rId154" o:title=""/>
                  </v:shape>
                  <v:shape id="Picture 289" o:spid="_x0000_s1174" type="#_x0000_t75" style="position:absolute;left:4326;top:3618;width:247;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">
                    <v:imagedata r:id="rId155" o:title=""/>
                  </v:shape>
                </v:group>
                <v:group id="Group 290" o:spid="_x0000_s1175"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">
                  <v:shape id="Freeform 291" o:spid="_x0000_s1176"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" path="m,l1008,r,502l,502,,xe" fillcolor="#e8edf4" stroked="f">
                    <v:path arrowok="t" o:connecttype="custom" o:connectlocs="0,4323;1008,4323;1008,4825;0,4825;0,4323" o:connectangles="0,0,0,0,0"/>
                  </v:shape>
                </v:group>
                <v:group id="Group 292" o:spid="_x0000_s1177"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">
                  <v:shape id="Freeform 293" o:spid="_x0000_s1178"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" path="m,502r1008,l1008,,,,,502xe" filled="f" strokeweight=".24pt">
                    <v:path arrowok="t" o:connecttype="custom" o:connectlocs="0,4825;1008,4825;1008,4323;0,4323;0,4825" o:connectangles="0,0,0,0,0"/>
                  </v:shape>
                  <v:shape id="Picture 294" o:spid="_x0000_s1179" type="#_x0000_t75" style="position:absolute;left:3985;top:4417;width:518;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">
                    <v:imagedata r:id="rId156" o:title=""/>
                  </v:shape>
                  <v:shape id="Picture 295" o:spid="_x0000_s1180" type="#_x0000_t75" style="position:absolute;left:3889;top:4597;width:696;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">
                    <v:imagedata r:id="rId157" o:title=""/>
                  </v:shape>
                </v:group>
                <v:group id="Group 296" o:spid="_x0000_s1181" style="position:absolute;left:3399;top:2041;width:2;height:2506" coordorigin="3399,2041"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">
                  <v:shape id="Freeform 297" o:spid="_x0000_s1182" style="position:absolute;left:3399;top:2041;width:2;height:2506;visibility:visible;mso-wrap-style:square;v-text-anchor:top"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" path="m,l,2506e" filled="f" strokeweight=".24pt">
                    <v:path arrowok="t" o:connecttype="custom" o:connectlocs="0,2041;0,4547" o:connectangles="0,0"/>
                  </v:shape>
                </v:group>
                <v:group id="Group 298" o:spid="_x0000_s1183" style="position:absolute;left:3414;top:4573;width:322;height:2" coordorigin="3414,4573"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">
                  <v:shape id="Freeform 299" o:spid="_x0000_s1184" style="position:absolute;left:3414;top:4573;width:322;height:2;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" path="m321,l,e" filled="f" strokeweight=".24pt">
                    <v:path arrowok="t" o:connecttype="custom" o:connectlocs="321,0;0,0" o:connectangles="0,0"/>
                  </v:shape>
                </v:group>
                <v:group id="Group 300" o:spid="_x0000_s1185" style="position:absolute;left:3399;top:3668;width:336;height:15" coordorigin="3399,3668"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">
                  <v:shape id="Freeform 301" o:spid="_x0000_s1186" style="position:absolute;left:3399;top:3668;width:336;height:15;visibility:visible;mso-wrap-style:square;v-text-anchor:top"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" path="m336,15l,e" filled="f" strokeweight=".24pt">
                    <v:path arrowok="t" o:connecttype="custom" o:connectlocs="336,3683;0,3668" o:connectangles="0,0"/>
                  </v:shape>
                </v:group>
                <v:group id="Group 302" o:spid="_x0000_s1187" style="position:absolute;left:3399;top:2792;width:336;height:2" coordorigin="3399,2792"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yRy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nn/B8E56AnP8BAAD//wMAUEsBAi0AFAAGAAgAAAAhANvh9svuAAAAhQEAABMAAAAAAAAA&#10;AAAAAAAAAAAAAFtDb250ZW50X1R5cGVzXS54bWxQSwECLQAUAAYACAAAACEAWvQsW78AAAAVAQAA&#10;CwAAAAAAAAAAAAAAAAAfAQAAX3JlbHMvLnJlbHNQSwECLQAUAAYACAAAACEA7K8kcsYAAADdAAAA&#10;DwAAAAAAAAAAAAAAAAAHAgAAZHJzL2Rvd25yZXYueG1sUEsFBgAAAAADAAMAtwAAAPoCAAAAAA==&#10;">
                  <v:shape id="Freeform 303" o:spid="_x0000_s1188" style="position:absolute;left:3399;top:2792;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" path="m336,l,e" filled="f" strokeweight=".24pt">
                    <v:path arrowok="t" o:connecttype="custom" o:connectlocs="336,0;0,0" o:connectangles="0,0"/>
                  </v:shape>
                </v:group>
                <v:group id="Group 304" o:spid="_x0000_s1189" style="position:absolute;left:6;top:6;width:8804;height:2" coordorigin="6,6"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">
                  <v:shape id="Freeform 305" o:spid="_x0000_s1190" style="position:absolute;left:6;top:6;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" path="m,l8803,e" filled="f" strokeweight=".58pt">
                    <v:path arrowok="t" o:connecttype="custom" o:connectlocs="0,0;8803,0" o:connectangles="0,0"/>
                  </v:shape>
                </v:group>
                <v:group id="Group 306" o:spid="_x0000_s1191" style="position:absolute;left:10;top:11;width:2;height:6622" coordorigin="10,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">
                  <v:shape id="Freeform 307" o:spid="_x0000_s1192" style="position:absolute;left:10;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" path="m,l,6621e" filled="f" strokeweight=".57pt">
                    <v:path arrowok="t" o:connecttype="custom" o:connectlocs="0,11;0,6632" o:connectangles="0,0"/>
                  </v:shape>
                </v:group>
                <v:group id="Group 308" o:spid="_x0000_s1193" style="position:absolute;left:8804;top:11;width:2;height:6622" coordorigin="8804,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">
                  <v:shape id="Freeform 309" o:spid="_x0000_s1194" style="position:absolute;left:8804;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" path="m,l,6621e" filled="f" strokeweight=".58pt">
                    <v:path arrowok="t" o:connecttype="custom" o:connectlocs="0,11;0,6632" o:connectangles="0,0"/>
                  </v:shape>
                </v:group>
                <v:group id="Group 310" o:spid="_x0000_s1195" style="position:absolute;left:6;top:6637;width:8804;height:2" coordorigin="6,6637"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">
                  <v:shape id="Freeform 311" o:spid="_x0000_s1196" style="position:absolute;left:6;top:6637;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" path="m,l8803,e" filled="f" strokeweight=".58pt">
                    <v:path arrowok="t" o:connecttype="custom" o:connectlocs="0,0;8803,0" o:connectangles="0,0"/>
                  </v:shape>
                </v:group>
                <w10:anchorlock/>
              </v:group>
            </w:pict>
          </mc:Fallback>
        </mc:AlternateContent>
      </w:r>
    </w:p>
    <w:p w14:paraId="1E541C04" w14:textId="77777777" w:rsidR="008834D9" w:rsidRDefault="008834D9" w:rsidP="008834D9">
      <w:pPr>
        <w:pStyle w:val="BodyText"/>
      </w:pPr>
    </w:p>
    <w:p w14:paraId="0FA90E99" w14:textId="02A34C15" w:rsidR="0012064C" w:rsidRDefault="0012064C" w:rsidP="008834D9">
      <w:pPr>
        <w:pStyle w:val="Penomorangambar"/>
      </w:pPr>
      <w:bookmarkStart w:id="41" w:name="_Ref461056133"/>
      <w:bookmarkStart w:id="42" w:name="_Toc461058054"/>
      <w:r>
        <w:t>Gambar 3.</w:t>
      </w:r>
      <w:fldSimple w:instr=" SEQ Gambar_3. \* ARABIC ">
        <w:r w:rsidR="00E4358E">
          <w:rPr>
            <w:noProof/>
          </w:rPr>
          <w:t>2</w:t>
        </w:r>
      </w:fldSimple>
      <w:bookmarkEnd w:id="41"/>
      <w:r w:rsidR="008834D9">
        <w:t xml:space="preserve">. </w:t>
      </w:r>
      <w:r>
        <w:t>Struktur Menu User</w:t>
      </w:r>
      <w:bookmarkEnd w:id="42"/>
    </w:p>
    <w:p w14:paraId="6FA0CF06" w14:textId="77777777" w:rsidR="008834D9" w:rsidRPr="008834D9" w:rsidRDefault="008834D9" w:rsidP="008834D9"/>
    <w:p w14:paraId="63A1CF17" w14:textId="3F65743B" w:rsidR="0012064C" w:rsidRDefault="008834D9" w:rsidP="0012064C">
      <w:pPr>
        <w:pStyle w:val="BodyText"/>
      </w:pPr>
      <w:r>
        <w:fldChar w:fldCharType="begin"/>
      </w:r>
      <w:r>
        <w:instrText xml:space="preserve"> REF _Ref461056141 \h </w:instrText>
      </w:r>
      <w:r>
        <w:fldChar w:fldCharType="separate"/>
      </w:r>
      <w:r w:rsidR="00E4358E">
        <w:t>Gambar 3.</w:t>
      </w:r>
      <w:r w:rsidR="00E4358E">
        <w:rPr>
          <w:noProof/>
        </w:rPr>
        <w:t>3</w:t>
      </w:r>
      <w:r>
        <w:fldChar w:fldCharType="end"/>
      </w:r>
      <w:r>
        <w:t>.</w:t>
      </w:r>
      <w:r w:rsidR="0012064C">
        <w:t xml:space="preserve"> menunjukan rancangan struktur menu admin, yang dirancang untuk mengatur s</w:t>
      </w:r>
      <w:r>
        <w:t>i</w:t>
      </w:r>
      <w:r w:rsidR="0012064C">
        <w:t>stem.</w:t>
      </w:r>
    </w:p>
    <w:p w14:paraId="02F93D1A" w14:textId="69935D9F" w:rsidR="0012064C" w:rsidRDefault="0012064C" w:rsidP="0012064C">
      <w:pPr>
        <w:pStyle w:val="gambar"/>
      </w:pPr>
      <w:r>
        <w:rPr>
          <w:noProof/>
        </w:rPr>
        <mc:AlternateContent>
          <mc:Choice Requires="wpg">
            <w:drawing>
              <wp:inline distT="0" distB="0" distL="0" distR="0" wp14:anchorId="5A3E38A0" wp14:editId="37880B4B">
                <wp:extent cx="4362514" cy="2403910"/>
                <wp:effectExtent l="0" t="0" r="19050" b="15875"/>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2514" cy="2403910"/>
                          <a:chOff x="0" y="0"/>
                          <a:chExt cx="9274" cy="5954"/>
                        </a:xfrm>
                      </wpg:grpSpPr>
                      <wpg:grpSp>
                        <wpg:cNvPr id="44" name="Group 3"/>
                        <wpg:cNvGrpSpPr>
                          <a:grpSpLocks/>
                        </wpg:cNvGrpSpPr>
                        <wpg:grpSpPr bwMode="auto">
                          <a:xfrm>
                            <a:off x="3649" y="61"/>
                            <a:ext cx="847" cy="547"/>
                            <a:chOff x="3649" y="61"/>
                            <a:chExt cx="847" cy="547"/>
                          </a:xfrm>
                        </wpg:grpSpPr>
                        <wps:wsp>
                          <wps:cNvPr id="45" name="Freeform 4"/>
                          <wps:cNvSpPr>
                            <a:spLocks/>
                          </wps:cNvSpPr>
                          <wps:spPr bwMode="auto">
                            <a:xfrm>
                              <a:off x="3649" y="61"/>
                              <a:ext cx="847" cy="547"/>
                            </a:xfrm>
                            <a:custGeom>
                              <a:avLst/>
                              <a:gdLst>
                                <a:gd name="T0" fmla="+- 0 3649 3649"/>
                                <a:gd name="T1" fmla="*/ T0 w 847"/>
                                <a:gd name="T2" fmla="+- 0 61 61"/>
                                <a:gd name="T3" fmla="*/ 61 h 547"/>
                                <a:gd name="T4" fmla="+- 0 4496 3649"/>
                                <a:gd name="T5" fmla="*/ T4 w 847"/>
                                <a:gd name="T6" fmla="+- 0 61 61"/>
                                <a:gd name="T7" fmla="*/ 61 h 547"/>
                                <a:gd name="T8" fmla="+- 0 4496 3649"/>
                                <a:gd name="T9" fmla="*/ T8 w 847"/>
                                <a:gd name="T10" fmla="+- 0 608 61"/>
                                <a:gd name="T11" fmla="*/ 608 h 547"/>
                                <a:gd name="T12" fmla="+- 0 3649 3649"/>
                                <a:gd name="T13" fmla="*/ T12 w 847"/>
                                <a:gd name="T14" fmla="+- 0 608 61"/>
                                <a:gd name="T15" fmla="*/ 608 h 547"/>
                                <a:gd name="T16" fmla="+- 0 3649 3649"/>
                                <a:gd name="T17" fmla="*/ T16 w 847"/>
                                <a:gd name="T18" fmla="+- 0 61 61"/>
                                <a:gd name="T19" fmla="*/ 61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 name="Group 5"/>
                        <wpg:cNvGrpSpPr>
                          <a:grpSpLocks/>
                        </wpg:cNvGrpSpPr>
                        <wpg:grpSpPr bwMode="auto">
                          <a:xfrm>
                            <a:off x="3649" y="61"/>
                            <a:ext cx="848" cy="548"/>
                            <a:chOff x="3649" y="61"/>
                            <a:chExt cx="848" cy="548"/>
                          </a:xfrm>
                        </wpg:grpSpPr>
                        <wps:wsp>
                          <wps:cNvPr id="47" name="Freeform 6"/>
                          <wps:cNvSpPr>
                            <a:spLocks/>
                          </wps:cNvSpPr>
                          <wps:spPr bwMode="auto">
                            <a:xfrm>
                              <a:off x="3649" y="61"/>
                              <a:ext cx="848" cy="548"/>
                            </a:xfrm>
                            <a:custGeom>
                              <a:avLst/>
                              <a:gdLst>
                                <a:gd name="T0" fmla="+- 0 3649 3649"/>
                                <a:gd name="T1" fmla="*/ T0 w 848"/>
                                <a:gd name="T2" fmla="+- 0 608 61"/>
                                <a:gd name="T3" fmla="*/ 608 h 548"/>
                                <a:gd name="T4" fmla="+- 0 4496 3649"/>
                                <a:gd name="T5" fmla="*/ T4 w 848"/>
                                <a:gd name="T6" fmla="+- 0 608 61"/>
                                <a:gd name="T7" fmla="*/ 608 h 548"/>
                                <a:gd name="T8" fmla="+- 0 4496 3649"/>
                                <a:gd name="T9" fmla="*/ T8 w 848"/>
                                <a:gd name="T10" fmla="+- 0 61 61"/>
                                <a:gd name="T11" fmla="*/ 61 h 548"/>
                                <a:gd name="T12" fmla="+- 0 3649 3649"/>
                                <a:gd name="T13" fmla="*/ T12 w 848"/>
                                <a:gd name="T14" fmla="+- 0 61 61"/>
                                <a:gd name="T15" fmla="*/ 61 h 548"/>
                                <a:gd name="T16" fmla="+- 0 3649 3649"/>
                                <a:gd name="T17" fmla="*/ T16 w 848"/>
                                <a:gd name="T18" fmla="+- 0 608 61"/>
                                <a:gd name="T19" fmla="*/ 608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 name="Picture 7"/>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3891" y="265"/>
                              <a:ext cx="34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 name="Group 8"/>
                        <wpg:cNvGrpSpPr>
                          <a:grpSpLocks/>
                        </wpg:cNvGrpSpPr>
                        <wpg:grpSpPr bwMode="auto">
                          <a:xfrm>
                            <a:off x="3649" y="1609"/>
                            <a:ext cx="847" cy="547"/>
                            <a:chOff x="3649" y="1609"/>
                            <a:chExt cx="847" cy="547"/>
                          </a:xfrm>
                        </wpg:grpSpPr>
                        <wps:wsp>
                          <wps:cNvPr id="52" name="Freeform 9"/>
                          <wps:cNvSpPr>
                            <a:spLocks/>
                          </wps:cNvSpPr>
                          <wps:spPr bwMode="auto">
                            <a:xfrm>
                              <a:off x="3649" y="1609"/>
                              <a:ext cx="847" cy="547"/>
                            </a:xfrm>
                            <a:custGeom>
                              <a:avLst/>
                              <a:gdLst>
                                <a:gd name="T0" fmla="+- 0 3649 3649"/>
                                <a:gd name="T1" fmla="*/ T0 w 847"/>
                                <a:gd name="T2" fmla="+- 0 1609 1609"/>
                                <a:gd name="T3" fmla="*/ 1609 h 547"/>
                                <a:gd name="T4" fmla="+- 0 4496 3649"/>
                                <a:gd name="T5" fmla="*/ T4 w 847"/>
                                <a:gd name="T6" fmla="+- 0 1609 1609"/>
                                <a:gd name="T7" fmla="*/ 1609 h 547"/>
                                <a:gd name="T8" fmla="+- 0 4496 3649"/>
                                <a:gd name="T9" fmla="*/ T8 w 847"/>
                                <a:gd name="T10" fmla="+- 0 2156 1609"/>
                                <a:gd name="T11" fmla="*/ 2156 h 547"/>
                                <a:gd name="T12" fmla="+- 0 3649 3649"/>
                                <a:gd name="T13" fmla="*/ T12 w 847"/>
                                <a:gd name="T14" fmla="+- 0 2156 1609"/>
                                <a:gd name="T15" fmla="*/ 2156 h 547"/>
                                <a:gd name="T16" fmla="+- 0 3649 3649"/>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 name="Group 10"/>
                        <wpg:cNvGrpSpPr>
                          <a:grpSpLocks/>
                        </wpg:cNvGrpSpPr>
                        <wpg:grpSpPr bwMode="auto">
                          <a:xfrm>
                            <a:off x="3649" y="1609"/>
                            <a:ext cx="848" cy="548"/>
                            <a:chOff x="3649" y="1609"/>
                            <a:chExt cx="848" cy="548"/>
                          </a:xfrm>
                        </wpg:grpSpPr>
                        <wps:wsp>
                          <wps:cNvPr id="54" name="Freeform 11"/>
                          <wps:cNvSpPr>
                            <a:spLocks/>
                          </wps:cNvSpPr>
                          <wps:spPr bwMode="auto">
                            <a:xfrm>
                              <a:off x="3649" y="1609"/>
                              <a:ext cx="848" cy="548"/>
                            </a:xfrm>
                            <a:custGeom>
                              <a:avLst/>
                              <a:gdLst>
                                <a:gd name="T0" fmla="+- 0 3649 3649"/>
                                <a:gd name="T1" fmla="*/ T0 w 848"/>
                                <a:gd name="T2" fmla="+- 0 2156 1609"/>
                                <a:gd name="T3" fmla="*/ 2156 h 548"/>
                                <a:gd name="T4" fmla="+- 0 4496 3649"/>
                                <a:gd name="T5" fmla="*/ T4 w 848"/>
                                <a:gd name="T6" fmla="+- 0 2156 1609"/>
                                <a:gd name="T7" fmla="*/ 2156 h 548"/>
                                <a:gd name="T8" fmla="+- 0 4496 3649"/>
                                <a:gd name="T9" fmla="*/ T8 w 848"/>
                                <a:gd name="T10" fmla="+- 0 1609 1609"/>
                                <a:gd name="T11" fmla="*/ 1609 h 548"/>
                                <a:gd name="T12" fmla="+- 0 3649 3649"/>
                                <a:gd name="T13" fmla="*/ T12 w 848"/>
                                <a:gd name="T14" fmla="+- 0 1609 1609"/>
                                <a:gd name="T15" fmla="*/ 1609 h 548"/>
                                <a:gd name="T16" fmla="+- 0 3649 3649"/>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12"/>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3769" y="1811"/>
                              <a:ext cx="61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 name="Group 13"/>
                        <wpg:cNvGrpSpPr>
                          <a:grpSpLocks/>
                        </wpg:cNvGrpSpPr>
                        <wpg:grpSpPr bwMode="auto">
                          <a:xfrm>
                            <a:off x="4074" y="608"/>
                            <a:ext cx="2" cy="1001"/>
                            <a:chOff x="4074" y="608"/>
                            <a:chExt cx="2" cy="1001"/>
                          </a:xfrm>
                        </wpg:grpSpPr>
                        <wps:wsp>
                          <wps:cNvPr id="57" name="Freeform 14"/>
                          <wps:cNvSpPr>
                            <a:spLocks/>
                          </wps:cNvSpPr>
                          <wps:spPr bwMode="auto">
                            <a:xfrm>
                              <a:off x="4074" y="608"/>
                              <a:ext cx="2" cy="1001"/>
                            </a:xfrm>
                            <a:custGeom>
                              <a:avLst/>
                              <a:gdLst>
                                <a:gd name="T0" fmla="+- 0 608 608"/>
                                <a:gd name="T1" fmla="*/ 608 h 1001"/>
                                <a:gd name="T2" fmla="+- 0 1609 608"/>
                                <a:gd name="T3" fmla="*/ 1609 h 1001"/>
                              </a:gdLst>
                              <a:ahLst/>
                              <a:cxnLst>
                                <a:cxn ang="0">
                                  <a:pos x="0" y="T1"/>
                                </a:cxn>
                                <a:cxn ang="0">
                                  <a:pos x="0" y="T3"/>
                                </a:cxn>
                              </a:cxnLst>
                              <a:rect l="0" t="0" r="r" b="b"/>
                              <a:pathLst>
                                <a:path h="1001">
                                  <a:moveTo>
                                    <a:pt x="0" y="0"/>
                                  </a:moveTo>
                                  <a:lnTo>
                                    <a:pt x="0" y="10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 name="Group 15"/>
                        <wpg:cNvGrpSpPr>
                          <a:grpSpLocks/>
                        </wpg:cNvGrpSpPr>
                        <wpg:grpSpPr bwMode="auto">
                          <a:xfrm>
                            <a:off x="267" y="1609"/>
                            <a:ext cx="847" cy="547"/>
                            <a:chOff x="267" y="1609"/>
                            <a:chExt cx="847" cy="547"/>
                          </a:xfrm>
                        </wpg:grpSpPr>
                        <wps:wsp>
                          <wps:cNvPr id="59" name="Freeform 16"/>
                          <wps:cNvSpPr>
                            <a:spLocks/>
                          </wps:cNvSpPr>
                          <wps:spPr bwMode="auto">
                            <a:xfrm>
                              <a:off x="267" y="1609"/>
                              <a:ext cx="847" cy="547"/>
                            </a:xfrm>
                            <a:custGeom>
                              <a:avLst/>
                              <a:gdLst>
                                <a:gd name="T0" fmla="+- 0 267 267"/>
                                <a:gd name="T1" fmla="*/ T0 w 847"/>
                                <a:gd name="T2" fmla="+- 0 1609 1609"/>
                                <a:gd name="T3" fmla="*/ 1609 h 547"/>
                                <a:gd name="T4" fmla="+- 0 1114 267"/>
                                <a:gd name="T5" fmla="*/ T4 w 847"/>
                                <a:gd name="T6" fmla="+- 0 1609 1609"/>
                                <a:gd name="T7" fmla="*/ 1609 h 547"/>
                                <a:gd name="T8" fmla="+- 0 1114 267"/>
                                <a:gd name="T9" fmla="*/ T8 w 847"/>
                                <a:gd name="T10" fmla="+- 0 2156 1609"/>
                                <a:gd name="T11" fmla="*/ 2156 h 547"/>
                                <a:gd name="T12" fmla="+- 0 267 267"/>
                                <a:gd name="T13" fmla="*/ T12 w 847"/>
                                <a:gd name="T14" fmla="+- 0 2156 1609"/>
                                <a:gd name="T15" fmla="*/ 2156 h 547"/>
                                <a:gd name="T16" fmla="+- 0 267 267"/>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 name="Group 17"/>
                        <wpg:cNvGrpSpPr>
                          <a:grpSpLocks/>
                        </wpg:cNvGrpSpPr>
                        <wpg:grpSpPr bwMode="auto">
                          <a:xfrm>
                            <a:off x="267" y="1609"/>
                            <a:ext cx="848" cy="548"/>
                            <a:chOff x="267" y="1609"/>
                            <a:chExt cx="848" cy="548"/>
                          </a:xfrm>
                        </wpg:grpSpPr>
                        <wps:wsp>
                          <wps:cNvPr id="61" name="Freeform 18"/>
                          <wps:cNvSpPr>
                            <a:spLocks/>
                          </wps:cNvSpPr>
                          <wps:spPr bwMode="auto">
                            <a:xfrm>
                              <a:off x="267" y="1609"/>
                              <a:ext cx="848" cy="548"/>
                            </a:xfrm>
                            <a:custGeom>
                              <a:avLst/>
                              <a:gdLst>
                                <a:gd name="T0" fmla="+- 0 267 267"/>
                                <a:gd name="T1" fmla="*/ T0 w 848"/>
                                <a:gd name="T2" fmla="+- 0 2156 1609"/>
                                <a:gd name="T3" fmla="*/ 2156 h 548"/>
                                <a:gd name="T4" fmla="+- 0 1115 267"/>
                                <a:gd name="T5" fmla="*/ T4 w 848"/>
                                <a:gd name="T6" fmla="+- 0 2156 1609"/>
                                <a:gd name="T7" fmla="*/ 2156 h 548"/>
                                <a:gd name="T8" fmla="+- 0 1115 267"/>
                                <a:gd name="T9" fmla="*/ T8 w 848"/>
                                <a:gd name="T10" fmla="+- 0 1609 1609"/>
                                <a:gd name="T11" fmla="*/ 1609 h 548"/>
                                <a:gd name="T12" fmla="+- 0 267 267"/>
                                <a:gd name="T13" fmla="*/ T12 w 848"/>
                                <a:gd name="T14" fmla="+- 0 1609 1609"/>
                                <a:gd name="T15" fmla="*/ 1609 h 548"/>
                                <a:gd name="T16" fmla="+- 0 267 267"/>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8" y="547"/>
                                  </a:lnTo>
                                  <a:lnTo>
                                    <a:pt x="848"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1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546" y="1813"/>
                              <a:ext cx="28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63" name="Group 20"/>
                        <wpg:cNvGrpSpPr>
                          <a:grpSpLocks/>
                        </wpg:cNvGrpSpPr>
                        <wpg:grpSpPr bwMode="auto">
                          <a:xfrm>
                            <a:off x="692" y="1155"/>
                            <a:ext cx="2" cy="454"/>
                            <a:chOff x="692" y="1155"/>
                            <a:chExt cx="2" cy="454"/>
                          </a:xfrm>
                        </wpg:grpSpPr>
                        <wps:wsp>
                          <wps:cNvPr id="2304" name="Freeform 21"/>
                          <wps:cNvSpPr>
                            <a:spLocks/>
                          </wps:cNvSpPr>
                          <wps:spPr bwMode="auto">
                            <a:xfrm>
                              <a:off x="692"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05" name="Group 22"/>
                        <wpg:cNvGrpSpPr>
                          <a:grpSpLocks/>
                        </wpg:cNvGrpSpPr>
                        <wpg:grpSpPr bwMode="auto">
                          <a:xfrm>
                            <a:off x="1395" y="1609"/>
                            <a:ext cx="845" cy="547"/>
                            <a:chOff x="1395" y="1609"/>
                            <a:chExt cx="845" cy="547"/>
                          </a:xfrm>
                        </wpg:grpSpPr>
                        <wps:wsp>
                          <wps:cNvPr id="2306" name="Freeform 23"/>
                          <wps:cNvSpPr>
                            <a:spLocks/>
                          </wps:cNvSpPr>
                          <wps:spPr bwMode="auto">
                            <a:xfrm>
                              <a:off x="1395" y="1609"/>
                              <a:ext cx="845" cy="547"/>
                            </a:xfrm>
                            <a:custGeom>
                              <a:avLst/>
                              <a:gdLst>
                                <a:gd name="T0" fmla="+- 0 1395 1395"/>
                                <a:gd name="T1" fmla="*/ T0 w 845"/>
                                <a:gd name="T2" fmla="+- 0 1609 1609"/>
                                <a:gd name="T3" fmla="*/ 1609 h 547"/>
                                <a:gd name="T4" fmla="+- 0 2240 1395"/>
                                <a:gd name="T5" fmla="*/ T4 w 845"/>
                                <a:gd name="T6" fmla="+- 0 1609 1609"/>
                                <a:gd name="T7" fmla="*/ 1609 h 547"/>
                                <a:gd name="T8" fmla="+- 0 2240 1395"/>
                                <a:gd name="T9" fmla="*/ T8 w 845"/>
                                <a:gd name="T10" fmla="+- 0 2156 1609"/>
                                <a:gd name="T11" fmla="*/ 2156 h 547"/>
                                <a:gd name="T12" fmla="+- 0 1395 1395"/>
                                <a:gd name="T13" fmla="*/ T12 w 845"/>
                                <a:gd name="T14" fmla="+- 0 2156 1609"/>
                                <a:gd name="T15" fmla="*/ 2156 h 547"/>
                                <a:gd name="T16" fmla="+- 0 1395 1395"/>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07" name="Group 24"/>
                        <wpg:cNvGrpSpPr>
                          <a:grpSpLocks/>
                        </wpg:cNvGrpSpPr>
                        <wpg:grpSpPr bwMode="auto">
                          <a:xfrm>
                            <a:off x="1395" y="1609"/>
                            <a:ext cx="845" cy="548"/>
                            <a:chOff x="1395" y="1609"/>
                            <a:chExt cx="845" cy="548"/>
                          </a:xfrm>
                        </wpg:grpSpPr>
                        <wps:wsp>
                          <wps:cNvPr id="2308" name="Freeform 25"/>
                          <wps:cNvSpPr>
                            <a:spLocks/>
                          </wps:cNvSpPr>
                          <wps:spPr bwMode="auto">
                            <a:xfrm>
                              <a:off x="1395" y="1609"/>
                              <a:ext cx="845" cy="548"/>
                            </a:xfrm>
                            <a:custGeom>
                              <a:avLst/>
                              <a:gdLst>
                                <a:gd name="T0" fmla="+- 0 1395 1395"/>
                                <a:gd name="T1" fmla="*/ T0 w 845"/>
                                <a:gd name="T2" fmla="+- 0 2156 1609"/>
                                <a:gd name="T3" fmla="*/ 2156 h 548"/>
                                <a:gd name="T4" fmla="+- 0 2240 1395"/>
                                <a:gd name="T5" fmla="*/ T4 w 845"/>
                                <a:gd name="T6" fmla="+- 0 2156 1609"/>
                                <a:gd name="T7" fmla="*/ 2156 h 548"/>
                                <a:gd name="T8" fmla="+- 0 2240 1395"/>
                                <a:gd name="T9" fmla="*/ T8 w 845"/>
                                <a:gd name="T10" fmla="+- 0 1609 1609"/>
                                <a:gd name="T11" fmla="*/ 1609 h 548"/>
                                <a:gd name="T12" fmla="+- 0 1395 1395"/>
                                <a:gd name="T13" fmla="*/ T12 w 845"/>
                                <a:gd name="T14" fmla="+- 0 1609 1609"/>
                                <a:gd name="T15" fmla="*/ 1609 h 548"/>
                                <a:gd name="T16" fmla="+- 0 1395 1395"/>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9" name="Picture 26"/>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1484" y="1811"/>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10" name="Group 27"/>
                        <wpg:cNvGrpSpPr>
                          <a:grpSpLocks/>
                        </wpg:cNvGrpSpPr>
                        <wpg:grpSpPr bwMode="auto">
                          <a:xfrm>
                            <a:off x="1818" y="1155"/>
                            <a:ext cx="2" cy="454"/>
                            <a:chOff x="1818" y="1155"/>
                            <a:chExt cx="2" cy="454"/>
                          </a:xfrm>
                        </wpg:grpSpPr>
                        <wps:wsp>
                          <wps:cNvPr id="2311" name="Freeform 28"/>
                          <wps:cNvSpPr>
                            <a:spLocks/>
                          </wps:cNvSpPr>
                          <wps:spPr bwMode="auto">
                            <a:xfrm>
                              <a:off x="1818"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2" name="Group 29"/>
                        <wpg:cNvGrpSpPr>
                          <a:grpSpLocks/>
                        </wpg:cNvGrpSpPr>
                        <wpg:grpSpPr bwMode="auto">
                          <a:xfrm>
                            <a:off x="1818" y="2156"/>
                            <a:ext cx="2" cy="3190"/>
                            <a:chOff x="1818" y="2156"/>
                            <a:chExt cx="2" cy="3190"/>
                          </a:xfrm>
                        </wpg:grpSpPr>
                        <wps:wsp>
                          <wps:cNvPr id="2313" name="Freeform 30"/>
                          <wps:cNvSpPr>
                            <a:spLocks/>
                          </wps:cNvSpPr>
                          <wps:spPr bwMode="auto">
                            <a:xfrm>
                              <a:off x="1818" y="2156"/>
                              <a:ext cx="2" cy="3190"/>
                            </a:xfrm>
                            <a:custGeom>
                              <a:avLst/>
                              <a:gdLst>
                                <a:gd name="T0" fmla="+- 0 2156 2156"/>
                                <a:gd name="T1" fmla="*/ 2156 h 3190"/>
                                <a:gd name="T2" fmla="+- 0 5346 2156"/>
                                <a:gd name="T3" fmla="*/ 5346 h 3190"/>
                              </a:gdLst>
                              <a:ahLst/>
                              <a:cxnLst>
                                <a:cxn ang="0">
                                  <a:pos x="0" y="T1"/>
                                </a:cxn>
                                <a:cxn ang="0">
                                  <a:pos x="0" y="T3"/>
                                </a:cxn>
                              </a:cxnLst>
                              <a:rect l="0" t="0" r="r" b="b"/>
                              <a:pathLst>
                                <a:path h="3190">
                                  <a:moveTo>
                                    <a:pt x="0" y="0"/>
                                  </a:moveTo>
                                  <a:lnTo>
                                    <a:pt x="0" y="319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4" name="Group 31"/>
                        <wpg:cNvGrpSpPr>
                          <a:grpSpLocks/>
                        </wpg:cNvGrpSpPr>
                        <wpg:grpSpPr bwMode="auto">
                          <a:xfrm>
                            <a:off x="2101" y="5072"/>
                            <a:ext cx="845" cy="547"/>
                            <a:chOff x="2101" y="5072"/>
                            <a:chExt cx="845" cy="547"/>
                          </a:xfrm>
                        </wpg:grpSpPr>
                        <wps:wsp>
                          <wps:cNvPr id="2315" name="Freeform 32"/>
                          <wps:cNvSpPr>
                            <a:spLocks/>
                          </wps:cNvSpPr>
                          <wps:spPr bwMode="auto">
                            <a:xfrm>
                              <a:off x="2101" y="5072"/>
                              <a:ext cx="845" cy="547"/>
                            </a:xfrm>
                            <a:custGeom>
                              <a:avLst/>
                              <a:gdLst>
                                <a:gd name="T0" fmla="+- 0 2101 2101"/>
                                <a:gd name="T1" fmla="*/ T0 w 845"/>
                                <a:gd name="T2" fmla="+- 0 5072 5072"/>
                                <a:gd name="T3" fmla="*/ 5072 h 547"/>
                                <a:gd name="T4" fmla="+- 0 2946 2101"/>
                                <a:gd name="T5" fmla="*/ T4 w 845"/>
                                <a:gd name="T6" fmla="+- 0 5072 5072"/>
                                <a:gd name="T7" fmla="*/ 5072 h 547"/>
                                <a:gd name="T8" fmla="+- 0 2946 2101"/>
                                <a:gd name="T9" fmla="*/ T8 w 845"/>
                                <a:gd name="T10" fmla="+- 0 5619 5072"/>
                                <a:gd name="T11" fmla="*/ 5619 h 547"/>
                                <a:gd name="T12" fmla="+- 0 2101 2101"/>
                                <a:gd name="T13" fmla="*/ T12 w 845"/>
                                <a:gd name="T14" fmla="+- 0 5619 5072"/>
                                <a:gd name="T15" fmla="*/ 5619 h 547"/>
                                <a:gd name="T16" fmla="+- 0 2101 2101"/>
                                <a:gd name="T17" fmla="*/ T16 w 845"/>
                                <a:gd name="T18" fmla="+- 0 5072 5072"/>
                                <a:gd name="T19" fmla="*/ 5072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16" name="Group 33"/>
                        <wpg:cNvGrpSpPr>
                          <a:grpSpLocks/>
                        </wpg:cNvGrpSpPr>
                        <wpg:grpSpPr bwMode="auto">
                          <a:xfrm>
                            <a:off x="2101" y="5072"/>
                            <a:ext cx="845" cy="548"/>
                            <a:chOff x="2101" y="5072"/>
                            <a:chExt cx="845" cy="548"/>
                          </a:xfrm>
                        </wpg:grpSpPr>
                        <wps:wsp>
                          <wps:cNvPr id="2317" name="Freeform 34"/>
                          <wps:cNvSpPr>
                            <a:spLocks/>
                          </wps:cNvSpPr>
                          <wps:spPr bwMode="auto">
                            <a:xfrm>
                              <a:off x="2101" y="5072"/>
                              <a:ext cx="845" cy="548"/>
                            </a:xfrm>
                            <a:custGeom>
                              <a:avLst/>
                              <a:gdLst>
                                <a:gd name="T0" fmla="+- 0 2101 2101"/>
                                <a:gd name="T1" fmla="*/ T0 w 845"/>
                                <a:gd name="T2" fmla="+- 0 5619 5072"/>
                                <a:gd name="T3" fmla="*/ 5619 h 548"/>
                                <a:gd name="T4" fmla="+- 0 2946 2101"/>
                                <a:gd name="T5" fmla="*/ T4 w 845"/>
                                <a:gd name="T6" fmla="+- 0 5619 5072"/>
                                <a:gd name="T7" fmla="*/ 5619 h 548"/>
                                <a:gd name="T8" fmla="+- 0 2946 2101"/>
                                <a:gd name="T9" fmla="*/ T8 w 845"/>
                                <a:gd name="T10" fmla="+- 0 5072 5072"/>
                                <a:gd name="T11" fmla="*/ 5072 h 548"/>
                                <a:gd name="T12" fmla="+- 0 2101 2101"/>
                                <a:gd name="T13" fmla="*/ T12 w 845"/>
                                <a:gd name="T14" fmla="+- 0 5072 5072"/>
                                <a:gd name="T15" fmla="*/ 5072 h 548"/>
                                <a:gd name="T16" fmla="+- 0 2101 2101"/>
                                <a:gd name="T17" fmla="*/ T16 w 845"/>
                                <a:gd name="T18" fmla="+- 0 5619 5072"/>
                                <a:gd name="T19" fmla="*/ 5619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18" name="Picture 35"/>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2187" y="5175"/>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19" name="Picture 36"/>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2180" y="5372"/>
                              <a:ext cx="684"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20" name="Group 37"/>
                        <wpg:cNvGrpSpPr>
                          <a:grpSpLocks/>
                        </wpg:cNvGrpSpPr>
                        <wpg:grpSpPr bwMode="auto">
                          <a:xfrm>
                            <a:off x="1818" y="5346"/>
                            <a:ext cx="284" cy="2"/>
                            <a:chOff x="1818" y="5346"/>
                            <a:chExt cx="284" cy="2"/>
                          </a:xfrm>
                        </wpg:grpSpPr>
                        <wps:wsp>
                          <wps:cNvPr id="2321" name="Freeform 38"/>
                          <wps:cNvSpPr>
                            <a:spLocks/>
                          </wps:cNvSpPr>
                          <wps:spPr bwMode="auto">
                            <a:xfrm>
                              <a:off x="1818" y="5346"/>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22" name="Group 39"/>
                        <wpg:cNvGrpSpPr>
                          <a:grpSpLocks/>
                        </wpg:cNvGrpSpPr>
                        <wpg:grpSpPr bwMode="auto">
                          <a:xfrm>
                            <a:off x="2101" y="4251"/>
                            <a:ext cx="845" cy="547"/>
                            <a:chOff x="2101" y="4251"/>
                            <a:chExt cx="845" cy="547"/>
                          </a:xfrm>
                        </wpg:grpSpPr>
                        <wps:wsp>
                          <wps:cNvPr id="2323" name="Freeform 40"/>
                          <wps:cNvSpPr>
                            <a:spLocks/>
                          </wps:cNvSpPr>
                          <wps:spPr bwMode="auto">
                            <a:xfrm>
                              <a:off x="2101" y="4251"/>
                              <a:ext cx="845" cy="547"/>
                            </a:xfrm>
                            <a:custGeom>
                              <a:avLst/>
                              <a:gdLst>
                                <a:gd name="T0" fmla="+- 0 2101 2101"/>
                                <a:gd name="T1" fmla="*/ T0 w 845"/>
                                <a:gd name="T2" fmla="+- 0 4251 4251"/>
                                <a:gd name="T3" fmla="*/ 4251 h 547"/>
                                <a:gd name="T4" fmla="+- 0 2946 2101"/>
                                <a:gd name="T5" fmla="*/ T4 w 845"/>
                                <a:gd name="T6" fmla="+- 0 4251 4251"/>
                                <a:gd name="T7" fmla="*/ 4251 h 547"/>
                                <a:gd name="T8" fmla="+- 0 2946 2101"/>
                                <a:gd name="T9" fmla="*/ T8 w 845"/>
                                <a:gd name="T10" fmla="+- 0 4798 4251"/>
                                <a:gd name="T11" fmla="*/ 4798 h 547"/>
                                <a:gd name="T12" fmla="+- 0 2101 2101"/>
                                <a:gd name="T13" fmla="*/ T12 w 845"/>
                                <a:gd name="T14" fmla="+- 0 4798 4251"/>
                                <a:gd name="T15" fmla="*/ 4798 h 547"/>
                                <a:gd name="T16" fmla="+- 0 2101 2101"/>
                                <a:gd name="T17" fmla="*/ T16 w 845"/>
                                <a:gd name="T18" fmla="+- 0 4251 4251"/>
                                <a:gd name="T19" fmla="*/ 4251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27" name="Group 41"/>
                        <wpg:cNvGrpSpPr>
                          <a:grpSpLocks/>
                        </wpg:cNvGrpSpPr>
                        <wpg:grpSpPr bwMode="auto">
                          <a:xfrm>
                            <a:off x="2101" y="4251"/>
                            <a:ext cx="845" cy="548"/>
                            <a:chOff x="2101" y="4251"/>
                            <a:chExt cx="845" cy="548"/>
                          </a:xfrm>
                        </wpg:grpSpPr>
                        <wps:wsp>
                          <wps:cNvPr id="2328" name="Freeform 42"/>
                          <wps:cNvSpPr>
                            <a:spLocks/>
                          </wps:cNvSpPr>
                          <wps:spPr bwMode="auto">
                            <a:xfrm>
                              <a:off x="2101" y="4251"/>
                              <a:ext cx="845" cy="548"/>
                            </a:xfrm>
                            <a:custGeom>
                              <a:avLst/>
                              <a:gdLst>
                                <a:gd name="T0" fmla="+- 0 2101 2101"/>
                                <a:gd name="T1" fmla="*/ T0 w 845"/>
                                <a:gd name="T2" fmla="+- 0 4799 4251"/>
                                <a:gd name="T3" fmla="*/ 4799 h 548"/>
                                <a:gd name="T4" fmla="+- 0 2946 2101"/>
                                <a:gd name="T5" fmla="*/ T4 w 845"/>
                                <a:gd name="T6" fmla="+- 0 4799 4251"/>
                                <a:gd name="T7" fmla="*/ 4799 h 548"/>
                                <a:gd name="T8" fmla="+- 0 2946 2101"/>
                                <a:gd name="T9" fmla="*/ T8 w 845"/>
                                <a:gd name="T10" fmla="+- 0 4251 4251"/>
                                <a:gd name="T11" fmla="*/ 4251 h 548"/>
                                <a:gd name="T12" fmla="+- 0 2101 2101"/>
                                <a:gd name="T13" fmla="*/ T12 w 845"/>
                                <a:gd name="T14" fmla="+- 0 4251 4251"/>
                                <a:gd name="T15" fmla="*/ 4251 h 548"/>
                                <a:gd name="T16" fmla="+- 0 2101 2101"/>
                                <a:gd name="T17" fmla="*/ T16 w 845"/>
                                <a:gd name="T18" fmla="+- 0 4799 4251"/>
                                <a:gd name="T19" fmla="*/ 4799 h 548"/>
                              </a:gdLst>
                              <a:ahLst/>
                              <a:cxnLst>
                                <a:cxn ang="0">
                                  <a:pos x="T1" y="T3"/>
                                </a:cxn>
                                <a:cxn ang="0">
                                  <a:pos x="T5" y="T7"/>
                                </a:cxn>
                                <a:cxn ang="0">
                                  <a:pos x="T9" y="T11"/>
                                </a:cxn>
                                <a:cxn ang="0">
                                  <a:pos x="T13" y="T15"/>
                                </a:cxn>
                                <a:cxn ang="0">
                                  <a:pos x="T17" y="T19"/>
                                </a:cxn>
                              </a:cxnLst>
                              <a:rect l="0" t="0" r="r" b="b"/>
                              <a:pathLst>
                                <a:path w="845" h="548">
                                  <a:moveTo>
                                    <a:pt x="0" y="548"/>
                                  </a:moveTo>
                                  <a:lnTo>
                                    <a:pt x="845" y="548"/>
                                  </a:lnTo>
                                  <a:lnTo>
                                    <a:pt x="845" y="0"/>
                                  </a:lnTo>
                                  <a:lnTo>
                                    <a:pt x="0" y="0"/>
                                  </a:lnTo>
                                  <a:lnTo>
                                    <a:pt x="0" y="548"/>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9" name="Picture 43"/>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2187" y="4357"/>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30" name="Picture 44"/>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2312" y="4551"/>
                              <a:ext cx="415"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31" name="Group 45"/>
                        <wpg:cNvGrpSpPr>
                          <a:grpSpLocks/>
                        </wpg:cNvGrpSpPr>
                        <wpg:grpSpPr bwMode="auto">
                          <a:xfrm>
                            <a:off x="1818" y="4525"/>
                            <a:ext cx="284" cy="2"/>
                            <a:chOff x="1818" y="4525"/>
                            <a:chExt cx="284" cy="2"/>
                          </a:xfrm>
                        </wpg:grpSpPr>
                        <wps:wsp>
                          <wps:cNvPr id="2332" name="Freeform 46"/>
                          <wps:cNvSpPr>
                            <a:spLocks/>
                          </wps:cNvSpPr>
                          <wps:spPr bwMode="auto">
                            <a:xfrm>
                              <a:off x="1818" y="4525"/>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33" name="Group 47"/>
                        <wpg:cNvGrpSpPr>
                          <a:grpSpLocks/>
                        </wpg:cNvGrpSpPr>
                        <wpg:grpSpPr bwMode="auto">
                          <a:xfrm>
                            <a:off x="2101" y="3433"/>
                            <a:ext cx="845" cy="548"/>
                            <a:chOff x="2101" y="3433"/>
                            <a:chExt cx="845" cy="548"/>
                          </a:xfrm>
                        </wpg:grpSpPr>
                        <wps:wsp>
                          <wps:cNvPr id="2335" name="Freeform 48"/>
                          <wps:cNvSpPr>
                            <a:spLocks/>
                          </wps:cNvSpPr>
                          <wps:spPr bwMode="auto">
                            <a:xfrm>
                              <a:off x="2101" y="3433"/>
                              <a:ext cx="845" cy="548"/>
                            </a:xfrm>
                            <a:custGeom>
                              <a:avLst/>
                              <a:gdLst>
                                <a:gd name="T0" fmla="+- 0 2101 2101"/>
                                <a:gd name="T1" fmla="*/ T0 w 845"/>
                                <a:gd name="T2" fmla="+- 0 3433 3433"/>
                                <a:gd name="T3" fmla="*/ 3433 h 548"/>
                                <a:gd name="T4" fmla="+- 0 2946 2101"/>
                                <a:gd name="T5" fmla="*/ T4 w 845"/>
                                <a:gd name="T6" fmla="+- 0 3433 3433"/>
                                <a:gd name="T7" fmla="*/ 3433 h 548"/>
                                <a:gd name="T8" fmla="+- 0 2946 2101"/>
                                <a:gd name="T9" fmla="*/ T8 w 845"/>
                                <a:gd name="T10" fmla="+- 0 3980 3433"/>
                                <a:gd name="T11" fmla="*/ 3980 h 548"/>
                                <a:gd name="T12" fmla="+- 0 2101 2101"/>
                                <a:gd name="T13" fmla="*/ T12 w 845"/>
                                <a:gd name="T14" fmla="+- 0 3980 3433"/>
                                <a:gd name="T15" fmla="*/ 3980 h 548"/>
                                <a:gd name="T16" fmla="+- 0 2101 2101"/>
                                <a:gd name="T17" fmla="*/ T16 w 845"/>
                                <a:gd name="T18" fmla="+- 0 3433 3433"/>
                                <a:gd name="T19" fmla="*/ 3433 h 548"/>
                              </a:gdLst>
                              <a:ahLst/>
                              <a:cxnLst>
                                <a:cxn ang="0">
                                  <a:pos x="T1" y="T3"/>
                                </a:cxn>
                                <a:cxn ang="0">
                                  <a:pos x="T5" y="T7"/>
                                </a:cxn>
                                <a:cxn ang="0">
                                  <a:pos x="T9" y="T11"/>
                                </a:cxn>
                                <a:cxn ang="0">
                                  <a:pos x="T13" y="T15"/>
                                </a:cxn>
                                <a:cxn ang="0">
                                  <a:pos x="T17" y="T19"/>
                                </a:cxn>
                              </a:cxnLst>
                              <a:rect l="0" t="0" r="r" b="b"/>
                              <a:pathLst>
                                <a:path w="845" h="548">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36" name="Group 49"/>
                        <wpg:cNvGrpSpPr>
                          <a:grpSpLocks/>
                        </wpg:cNvGrpSpPr>
                        <wpg:grpSpPr bwMode="auto">
                          <a:xfrm>
                            <a:off x="2101" y="3433"/>
                            <a:ext cx="845" cy="548"/>
                            <a:chOff x="2101" y="3433"/>
                            <a:chExt cx="845" cy="548"/>
                          </a:xfrm>
                        </wpg:grpSpPr>
                        <wps:wsp>
                          <wps:cNvPr id="2337" name="Freeform 50"/>
                          <wps:cNvSpPr>
                            <a:spLocks/>
                          </wps:cNvSpPr>
                          <wps:spPr bwMode="auto">
                            <a:xfrm>
                              <a:off x="2101" y="3433"/>
                              <a:ext cx="845" cy="548"/>
                            </a:xfrm>
                            <a:custGeom>
                              <a:avLst/>
                              <a:gdLst>
                                <a:gd name="T0" fmla="+- 0 2101 2101"/>
                                <a:gd name="T1" fmla="*/ T0 w 845"/>
                                <a:gd name="T2" fmla="+- 0 3980 3433"/>
                                <a:gd name="T3" fmla="*/ 3980 h 548"/>
                                <a:gd name="T4" fmla="+- 0 2946 2101"/>
                                <a:gd name="T5" fmla="*/ T4 w 845"/>
                                <a:gd name="T6" fmla="+- 0 3980 3433"/>
                                <a:gd name="T7" fmla="*/ 3980 h 548"/>
                                <a:gd name="T8" fmla="+- 0 2946 2101"/>
                                <a:gd name="T9" fmla="*/ T8 w 845"/>
                                <a:gd name="T10" fmla="+- 0 3433 3433"/>
                                <a:gd name="T11" fmla="*/ 3433 h 548"/>
                                <a:gd name="T12" fmla="+- 0 2101 2101"/>
                                <a:gd name="T13" fmla="*/ T12 w 845"/>
                                <a:gd name="T14" fmla="+- 0 3433 3433"/>
                                <a:gd name="T15" fmla="*/ 3433 h 548"/>
                                <a:gd name="T16" fmla="+- 0 2101 2101"/>
                                <a:gd name="T17" fmla="*/ T16 w 845"/>
                                <a:gd name="T18" fmla="+- 0 3980 3433"/>
                                <a:gd name="T19" fmla="*/ 3980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38" name="Picture 51"/>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2187" y="3536"/>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41" name="Picture 52"/>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2334" y="3733"/>
                              <a:ext cx="37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45" name="Group 53"/>
                        <wpg:cNvGrpSpPr>
                          <a:grpSpLocks/>
                        </wpg:cNvGrpSpPr>
                        <wpg:grpSpPr bwMode="auto">
                          <a:xfrm>
                            <a:off x="1818" y="3707"/>
                            <a:ext cx="284" cy="2"/>
                            <a:chOff x="1818" y="3707"/>
                            <a:chExt cx="284" cy="2"/>
                          </a:xfrm>
                        </wpg:grpSpPr>
                        <wps:wsp>
                          <wps:cNvPr id="2346" name="Freeform 54"/>
                          <wps:cNvSpPr>
                            <a:spLocks/>
                          </wps:cNvSpPr>
                          <wps:spPr bwMode="auto">
                            <a:xfrm>
                              <a:off x="1818" y="3707"/>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7" name="Group 55"/>
                        <wpg:cNvGrpSpPr>
                          <a:grpSpLocks/>
                        </wpg:cNvGrpSpPr>
                        <wpg:grpSpPr bwMode="auto">
                          <a:xfrm>
                            <a:off x="2101" y="2612"/>
                            <a:ext cx="845" cy="547"/>
                            <a:chOff x="2101" y="2612"/>
                            <a:chExt cx="845" cy="547"/>
                          </a:xfrm>
                        </wpg:grpSpPr>
                        <wps:wsp>
                          <wps:cNvPr id="2348" name="Freeform 56"/>
                          <wps:cNvSpPr>
                            <a:spLocks/>
                          </wps:cNvSpPr>
                          <wps:spPr bwMode="auto">
                            <a:xfrm>
                              <a:off x="2101" y="2612"/>
                              <a:ext cx="845" cy="547"/>
                            </a:xfrm>
                            <a:custGeom>
                              <a:avLst/>
                              <a:gdLst>
                                <a:gd name="T0" fmla="+- 0 2101 2101"/>
                                <a:gd name="T1" fmla="*/ T0 w 845"/>
                                <a:gd name="T2" fmla="+- 0 2612 2612"/>
                                <a:gd name="T3" fmla="*/ 2612 h 547"/>
                                <a:gd name="T4" fmla="+- 0 2946 2101"/>
                                <a:gd name="T5" fmla="*/ T4 w 845"/>
                                <a:gd name="T6" fmla="+- 0 2612 2612"/>
                                <a:gd name="T7" fmla="*/ 2612 h 547"/>
                                <a:gd name="T8" fmla="+- 0 2946 2101"/>
                                <a:gd name="T9" fmla="*/ T8 w 845"/>
                                <a:gd name="T10" fmla="+- 0 3159 2612"/>
                                <a:gd name="T11" fmla="*/ 3159 h 547"/>
                                <a:gd name="T12" fmla="+- 0 2101 2101"/>
                                <a:gd name="T13" fmla="*/ T12 w 845"/>
                                <a:gd name="T14" fmla="+- 0 3159 2612"/>
                                <a:gd name="T15" fmla="*/ 3159 h 547"/>
                                <a:gd name="T16" fmla="+- 0 2101 2101"/>
                                <a:gd name="T17" fmla="*/ T16 w 845"/>
                                <a:gd name="T18" fmla="+- 0 2612 2612"/>
                                <a:gd name="T19" fmla="*/ 2612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49" name="Group 57"/>
                        <wpg:cNvGrpSpPr>
                          <a:grpSpLocks/>
                        </wpg:cNvGrpSpPr>
                        <wpg:grpSpPr bwMode="auto">
                          <a:xfrm>
                            <a:off x="2101" y="2612"/>
                            <a:ext cx="845" cy="548"/>
                            <a:chOff x="2101" y="2612"/>
                            <a:chExt cx="845" cy="548"/>
                          </a:xfrm>
                        </wpg:grpSpPr>
                        <wps:wsp>
                          <wps:cNvPr id="2350" name="Freeform 58"/>
                          <wps:cNvSpPr>
                            <a:spLocks/>
                          </wps:cNvSpPr>
                          <wps:spPr bwMode="auto">
                            <a:xfrm>
                              <a:off x="2101" y="2612"/>
                              <a:ext cx="845" cy="548"/>
                            </a:xfrm>
                            <a:custGeom>
                              <a:avLst/>
                              <a:gdLst>
                                <a:gd name="T0" fmla="+- 0 2101 2101"/>
                                <a:gd name="T1" fmla="*/ T0 w 845"/>
                                <a:gd name="T2" fmla="+- 0 3159 2612"/>
                                <a:gd name="T3" fmla="*/ 3159 h 548"/>
                                <a:gd name="T4" fmla="+- 0 2946 2101"/>
                                <a:gd name="T5" fmla="*/ T4 w 845"/>
                                <a:gd name="T6" fmla="+- 0 3159 2612"/>
                                <a:gd name="T7" fmla="*/ 3159 h 548"/>
                                <a:gd name="T8" fmla="+- 0 2946 2101"/>
                                <a:gd name="T9" fmla="*/ T8 w 845"/>
                                <a:gd name="T10" fmla="+- 0 2612 2612"/>
                                <a:gd name="T11" fmla="*/ 2612 h 548"/>
                                <a:gd name="T12" fmla="+- 0 2101 2101"/>
                                <a:gd name="T13" fmla="*/ T12 w 845"/>
                                <a:gd name="T14" fmla="+- 0 2612 2612"/>
                                <a:gd name="T15" fmla="*/ 2612 h 548"/>
                                <a:gd name="T16" fmla="+- 0 2101 2101"/>
                                <a:gd name="T17" fmla="*/ T16 w 845"/>
                                <a:gd name="T18" fmla="+- 0 3159 2612"/>
                                <a:gd name="T19" fmla="*/ 3159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51" name="Picture 59"/>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2187" y="2715"/>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52" name="Picture 60"/>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2377" y="2912"/>
                              <a:ext cx="28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53" name="Group 61"/>
                        <wpg:cNvGrpSpPr>
                          <a:grpSpLocks/>
                        </wpg:cNvGrpSpPr>
                        <wpg:grpSpPr bwMode="auto">
                          <a:xfrm>
                            <a:off x="1818" y="2886"/>
                            <a:ext cx="284" cy="2"/>
                            <a:chOff x="1818" y="2886"/>
                            <a:chExt cx="284" cy="2"/>
                          </a:xfrm>
                        </wpg:grpSpPr>
                        <wps:wsp>
                          <wps:cNvPr id="2354" name="Freeform 62"/>
                          <wps:cNvSpPr>
                            <a:spLocks/>
                          </wps:cNvSpPr>
                          <wps:spPr bwMode="auto">
                            <a:xfrm>
                              <a:off x="1818" y="2886"/>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55" name="Group 63"/>
                        <wpg:cNvGrpSpPr>
                          <a:grpSpLocks/>
                        </wpg:cNvGrpSpPr>
                        <wpg:grpSpPr bwMode="auto">
                          <a:xfrm>
                            <a:off x="2523" y="1609"/>
                            <a:ext cx="845" cy="547"/>
                            <a:chOff x="2523" y="1609"/>
                            <a:chExt cx="845" cy="547"/>
                          </a:xfrm>
                        </wpg:grpSpPr>
                        <wps:wsp>
                          <wps:cNvPr id="2356" name="Freeform 64"/>
                          <wps:cNvSpPr>
                            <a:spLocks/>
                          </wps:cNvSpPr>
                          <wps:spPr bwMode="auto">
                            <a:xfrm>
                              <a:off x="2523" y="1609"/>
                              <a:ext cx="845" cy="547"/>
                            </a:xfrm>
                            <a:custGeom>
                              <a:avLst/>
                              <a:gdLst>
                                <a:gd name="T0" fmla="+- 0 2523 2523"/>
                                <a:gd name="T1" fmla="*/ T0 w 845"/>
                                <a:gd name="T2" fmla="+- 0 1609 1609"/>
                                <a:gd name="T3" fmla="*/ 1609 h 547"/>
                                <a:gd name="T4" fmla="+- 0 3368 2523"/>
                                <a:gd name="T5" fmla="*/ T4 w 845"/>
                                <a:gd name="T6" fmla="+- 0 1609 1609"/>
                                <a:gd name="T7" fmla="*/ 1609 h 547"/>
                                <a:gd name="T8" fmla="+- 0 3368 2523"/>
                                <a:gd name="T9" fmla="*/ T8 w 845"/>
                                <a:gd name="T10" fmla="+- 0 2156 1609"/>
                                <a:gd name="T11" fmla="*/ 2156 h 547"/>
                                <a:gd name="T12" fmla="+- 0 2523 2523"/>
                                <a:gd name="T13" fmla="*/ T12 w 845"/>
                                <a:gd name="T14" fmla="+- 0 2156 1609"/>
                                <a:gd name="T15" fmla="*/ 2156 h 547"/>
                                <a:gd name="T16" fmla="+- 0 2523 2523"/>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57" name="Group 65"/>
                        <wpg:cNvGrpSpPr>
                          <a:grpSpLocks/>
                        </wpg:cNvGrpSpPr>
                        <wpg:grpSpPr bwMode="auto">
                          <a:xfrm>
                            <a:off x="2523" y="1609"/>
                            <a:ext cx="845" cy="548"/>
                            <a:chOff x="2523" y="1609"/>
                            <a:chExt cx="845" cy="548"/>
                          </a:xfrm>
                        </wpg:grpSpPr>
                        <wps:wsp>
                          <wps:cNvPr id="2358" name="Freeform 66"/>
                          <wps:cNvSpPr>
                            <a:spLocks/>
                          </wps:cNvSpPr>
                          <wps:spPr bwMode="auto">
                            <a:xfrm>
                              <a:off x="2523" y="1609"/>
                              <a:ext cx="845" cy="548"/>
                            </a:xfrm>
                            <a:custGeom>
                              <a:avLst/>
                              <a:gdLst>
                                <a:gd name="T0" fmla="+- 0 2523 2523"/>
                                <a:gd name="T1" fmla="*/ T0 w 845"/>
                                <a:gd name="T2" fmla="+- 0 2156 1609"/>
                                <a:gd name="T3" fmla="*/ 2156 h 548"/>
                                <a:gd name="T4" fmla="+- 0 3368 2523"/>
                                <a:gd name="T5" fmla="*/ T4 w 845"/>
                                <a:gd name="T6" fmla="+- 0 2156 1609"/>
                                <a:gd name="T7" fmla="*/ 2156 h 548"/>
                                <a:gd name="T8" fmla="+- 0 3368 2523"/>
                                <a:gd name="T9" fmla="*/ T8 w 845"/>
                                <a:gd name="T10" fmla="+- 0 1609 1609"/>
                                <a:gd name="T11" fmla="*/ 1609 h 548"/>
                                <a:gd name="T12" fmla="+- 0 2523 2523"/>
                                <a:gd name="T13" fmla="*/ T12 w 845"/>
                                <a:gd name="T14" fmla="+- 0 1609 1609"/>
                                <a:gd name="T15" fmla="*/ 1609 h 548"/>
                                <a:gd name="T16" fmla="+- 0 2523 2523"/>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59" name="Picture 67"/>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2571" y="1811"/>
                              <a:ext cx="74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60" name="Group 68"/>
                        <wpg:cNvGrpSpPr>
                          <a:grpSpLocks/>
                        </wpg:cNvGrpSpPr>
                        <wpg:grpSpPr bwMode="auto">
                          <a:xfrm>
                            <a:off x="2946" y="1155"/>
                            <a:ext cx="2" cy="454"/>
                            <a:chOff x="2946" y="1155"/>
                            <a:chExt cx="2" cy="454"/>
                          </a:xfrm>
                        </wpg:grpSpPr>
                        <wps:wsp>
                          <wps:cNvPr id="2361" name="Freeform 69"/>
                          <wps:cNvSpPr>
                            <a:spLocks/>
                          </wps:cNvSpPr>
                          <wps:spPr bwMode="auto">
                            <a:xfrm>
                              <a:off x="2946"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2" name="Group 70"/>
                        <wpg:cNvGrpSpPr>
                          <a:grpSpLocks/>
                        </wpg:cNvGrpSpPr>
                        <wpg:grpSpPr bwMode="auto">
                          <a:xfrm>
                            <a:off x="3157" y="2156"/>
                            <a:ext cx="2" cy="3190"/>
                            <a:chOff x="3157" y="2156"/>
                            <a:chExt cx="2" cy="3190"/>
                          </a:xfrm>
                        </wpg:grpSpPr>
                        <wps:wsp>
                          <wps:cNvPr id="2363" name="Freeform 71"/>
                          <wps:cNvSpPr>
                            <a:spLocks/>
                          </wps:cNvSpPr>
                          <wps:spPr bwMode="auto">
                            <a:xfrm>
                              <a:off x="3157" y="2156"/>
                              <a:ext cx="2" cy="3190"/>
                            </a:xfrm>
                            <a:custGeom>
                              <a:avLst/>
                              <a:gdLst>
                                <a:gd name="T0" fmla="+- 0 2156 2156"/>
                                <a:gd name="T1" fmla="*/ 2156 h 3190"/>
                                <a:gd name="T2" fmla="+- 0 5346 2156"/>
                                <a:gd name="T3" fmla="*/ 5346 h 3190"/>
                              </a:gdLst>
                              <a:ahLst/>
                              <a:cxnLst>
                                <a:cxn ang="0">
                                  <a:pos x="0" y="T1"/>
                                </a:cxn>
                                <a:cxn ang="0">
                                  <a:pos x="0" y="T3"/>
                                </a:cxn>
                              </a:cxnLst>
                              <a:rect l="0" t="0" r="r" b="b"/>
                              <a:pathLst>
                                <a:path h="3190">
                                  <a:moveTo>
                                    <a:pt x="0" y="0"/>
                                  </a:moveTo>
                                  <a:lnTo>
                                    <a:pt x="0" y="319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4" name="Group 72"/>
                        <wpg:cNvGrpSpPr>
                          <a:grpSpLocks/>
                        </wpg:cNvGrpSpPr>
                        <wpg:grpSpPr bwMode="auto">
                          <a:xfrm>
                            <a:off x="3438" y="5072"/>
                            <a:ext cx="847" cy="547"/>
                            <a:chOff x="3438" y="5072"/>
                            <a:chExt cx="847" cy="547"/>
                          </a:xfrm>
                        </wpg:grpSpPr>
                        <wps:wsp>
                          <wps:cNvPr id="2365" name="Freeform 73"/>
                          <wps:cNvSpPr>
                            <a:spLocks/>
                          </wps:cNvSpPr>
                          <wps:spPr bwMode="auto">
                            <a:xfrm>
                              <a:off x="3438" y="5072"/>
                              <a:ext cx="847" cy="547"/>
                            </a:xfrm>
                            <a:custGeom>
                              <a:avLst/>
                              <a:gdLst>
                                <a:gd name="T0" fmla="+- 0 3438 3438"/>
                                <a:gd name="T1" fmla="*/ T0 w 847"/>
                                <a:gd name="T2" fmla="+- 0 5072 5072"/>
                                <a:gd name="T3" fmla="*/ 5072 h 547"/>
                                <a:gd name="T4" fmla="+- 0 4285 3438"/>
                                <a:gd name="T5" fmla="*/ T4 w 847"/>
                                <a:gd name="T6" fmla="+- 0 5072 5072"/>
                                <a:gd name="T7" fmla="*/ 5072 h 547"/>
                                <a:gd name="T8" fmla="+- 0 4285 3438"/>
                                <a:gd name="T9" fmla="*/ T8 w 847"/>
                                <a:gd name="T10" fmla="+- 0 5619 5072"/>
                                <a:gd name="T11" fmla="*/ 5619 h 547"/>
                                <a:gd name="T12" fmla="+- 0 3438 3438"/>
                                <a:gd name="T13" fmla="*/ T12 w 847"/>
                                <a:gd name="T14" fmla="+- 0 5619 5072"/>
                                <a:gd name="T15" fmla="*/ 5619 h 547"/>
                                <a:gd name="T16" fmla="+- 0 3438 3438"/>
                                <a:gd name="T17" fmla="*/ T16 w 847"/>
                                <a:gd name="T18" fmla="+- 0 5072 5072"/>
                                <a:gd name="T19" fmla="*/ 5072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66" name="Group 74"/>
                        <wpg:cNvGrpSpPr>
                          <a:grpSpLocks/>
                        </wpg:cNvGrpSpPr>
                        <wpg:grpSpPr bwMode="auto">
                          <a:xfrm>
                            <a:off x="3438" y="5072"/>
                            <a:ext cx="848" cy="548"/>
                            <a:chOff x="3438" y="5072"/>
                            <a:chExt cx="848" cy="548"/>
                          </a:xfrm>
                        </wpg:grpSpPr>
                        <wps:wsp>
                          <wps:cNvPr id="2367" name="Freeform 75"/>
                          <wps:cNvSpPr>
                            <a:spLocks/>
                          </wps:cNvSpPr>
                          <wps:spPr bwMode="auto">
                            <a:xfrm>
                              <a:off x="3438" y="5072"/>
                              <a:ext cx="848" cy="548"/>
                            </a:xfrm>
                            <a:custGeom>
                              <a:avLst/>
                              <a:gdLst>
                                <a:gd name="T0" fmla="+- 0 3438 3438"/>
                                <a:gd name="T1" fmla="*/ T0 w 848"/>
                                <a:gd name="T2" fmla="+- 0 5619 5072"/>
                                <a:gd name="T3" fmla="*/ 5619 h 548"/>
                                <a:gd name="T4" fmla="+- 0 4285 3438"/>
                                <a:gd name="T5" fmla="*/ T4 w 848"/>
                                <a:gd name="T6" fmla="+- 0 5619 5072"/>
                                <a:gd name="T7" fmla="*/ 5619 h 548"/>
                                <a:gd name="T8" fmla="+- 0 4285 3438"/>
                                <a:gd name="T9" fmla="*/ T8 w 848"/>
                                <a:gd name="T10" fmla="+- 0 5072 5072"/>
                                <a:gd name="T11" fmla="*/ 5072 h 548"/>
                                <a:gd name="T12" fmla="+- 0 3438 3438"/>
                                <a:gd name="T13" fmla="*/ T12 w 848"/>
                                <a:gd name="T14" fmla="+- 0 5072 5072"/>
                                <a:gd name="T15" fmla="*/ 5072 h 548"/>
                                <a:gd name="T16" fmla="+- 0 3438 3438"/>
                                <a:gd name="T17" fmla="*/ T16 w 848"/>
                                <a:gd name="T18" fmla="+- 0 5619 5072"/>
                                <a:gd name="T19" fmla="*/ 5619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8" name="Picture 76"/>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3529" y="5175"/>
                              <a:ext cx="667"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69" name="Picture 77"/>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3627" y="5370"/>
                              <a:ext cx="47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70" name="Group 78"/>
                        <wpg:cNvGrpSpPr>
                          <a:grpSpLocks/>
                        </wpg:cNvGrpSpPr>
                        <wpg:grpSpPr bwMode="auto">
                          <a:xfrm>
                            <a:off x="3157" y="5346"/>
                            <a:ext cx="281" cy="2"/>
                            <a:chOff x="3157" y="5346"/>
                            <a:chExt cx="281" cy="2"/>
                          </a:xfrm>
                        </wpg:grpSpPr>
                        <wps:wsp>
                          <wps:cNvPr id="2371" name="Freeform 79"/>
                          <wps:cNvSpPr>
                            <a:spLocks/>
                          </wps:cNvSpPr>
                          <wps:spPr bwMode="auto">
                            <a:xfrm>
                              <a:off x="3157" y="5346"/>
                              <a:ext cx="281" cy="2"/>
                            </a:xfrm>
                            <a:custGeom>
                              <a:avLst/>
                              <a:gdLst>
                                <a:gd name="T0" fmla="+- 0 3438 3157"/>
                                <a:gd name="T1" fmla="*/ T0 w 281"/>
                                <a:gd name="T2" fmla="+- 0 3157 3157"/>
                                <a:gd name="T3" fmla="*/ T2 w 281"/>
                              </a:gdLst>
                              <a:ahLst/>
                              <a:cxnLst>
                                <a:cxn ang="0">
                                  <a:pos x="T1" y="0"/>
                                </a:cxn>
                                <a:cxn ang="0">
                                  <a:pos x="T3" y="0"/>
                                </a:cxn>
                              </a:cxnLst>
                              <a:rect l="0" t="0" r="r" b="b"/>
                              <a:pathLst>
                                <a:path w="281">
                                  <a:moveTo>
                                    <a:pt x="28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72" name="Group 80"/>
                        <wpg:cNvGrpSpPr>
                          <a:grpSpLocks/>
                        </wpg:cNvGrpSpPr>
                        <wpg:grpSpPr bwMode="auto">
                          <a:xfrm>
                            <a:off x="3438" y="4251"/>
                            <a:ext cx="847" cy="547"/>
                            <a:chOff x="3438" y="4251"/>
                            <a:chExt cx="847" cy="547"/>
                          </a:xfrm>
                        </wpg:grpSpPr>
                        <wps:wsp>
                          <wps:cNvPr id="2373" name="Freeform 81"/>
                          <wps:cNvSpPr>
                            <a:spLocks/>
                          </wps:cNvSpPr>
                          <wps:spPr bwMode="auto">
                            <a:xfrm>
                              <a:off x="3438" y="4251"/>
                              <a:ext cx="847" cy="547"/>
                            </a:xfrm>
                            <a:custGeom>
                              <a:avLst/>
                              <a:gdLst>
                                <a:gd name="T0" fmla="+- 0 3438 3438"/>
                                <a:gd name="T1" fmla="*/ T0 w 847"/>
                                <a:gd name="T2" fmla="+- 0 4251 4251"/>
                                <a:gd name="T3" fmla="*/ 4251 h 547"/>
                                <a:gd name="T4" fmla="+- 0 4285 3438"/>
                                <a:gd name="T5" fmla="*/ T4 w 847"/>
                                <a:gd name="T6" fmla="+- 0 4251 4251"/>
                                <a:gd name="T7" fmla="*/ 4251 h 547"/>
                                <a:gd name="T8" fmla="+- 0 4285 3438"/>
                                <a:gd name="T9" fmla="*/ T8 w 847"/>
                                <a:gd name="T10" fmla="+- 0 4798 4251"/>
                                <a:gd name="T11" fmla="*/ 4798 h 547"/>
                                <a:gd name="T12" fmla="+- 0 3438 3438"/>
                                <a:gd name="T13" fmla="*/ T12 w 847"/>
                                <a:gd name="T14" fmla="+- 0 4798 4251"/>
                                <a:gd name="T15" fmla="*/ 4798 h 547"/>
                                <a:gd name="T16" fmla="+- 0 3438 3438"/>
                                <a:gd name="T17" fmla="*/ T16 w 847"/>
                                <a:gd name="T18" fmla="+- 0 4251 4251"/>
                                <a:gd name="T19" fmla="*/ 4251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74" name="Group 82"/>
                        <wpg:cNvGrpSpPr>
                          <a:grpSpLocks/>
                        </wpg:cNvGrpSpPr>
                        <wpg:grpSpPr bwMode="auto">
                          <a:xfrm>
                            <a:off x="3438" y="4251"/>
                            <a:ext cx="848" cy="548"/>
                            <a:chOff x="3438" y="4251"/>
                            <a:chExt cx="848" cy="548"/>
                          </a:xfrm>
                        </wpg:grpSpPr>
                        <wps:wsp>
                          <wps:cNvPr id="2375" name="Freeform 83"/>
                          <wps:cNvSpPr>
                            <a:spLocks/>
                          </wps:cNvSpPr>
                          <wps:spPr bwMode="auto">
                            <a:xfrm>
                              <a:off x="3438" y="4251"/>
                              <a:ext cx="848" cy="548"/>
                            </a:xfrm>
                            <a:custGeom>
                              <a:avLst/>
                              <a:gdLst>
                                <a:gd name="T0" fmla="+- 0 3438 3438"/>
                                <a:gd name="T1" fmla="*/ T0 w 848"/>
                                <a:gd name="T2" fmla="+- 0 4799 4251"/>
                                <a:gd name="T3" fmla="*/ 4799 h 548"/>
                                <a:gd name="T4" fmla="+- 0 4285 3438"/>
                                <a:gd name="T5" fmla="*/ T4 w 848"/>
                                <a:gd name="T6" fmla="+- 0 4799 4251"/>
                                <a:gd name="T7" fmla="*/ 4799 h 548"/>
                                <a:gd name="T8" fmla="+- 0 4285 3438"/>
                                <a:gd name="T9" fmla="*/ T8 w 848"/>
                                <a:gd name="T10" fmla="+- 0 4251 4251"/>
                                <a:gd name="T11" fmla="*/ 4251 h 548"/>
                                <a:gd name="T12" fmla="+- 0 3438 3438"/>
                                <a:gd name="T13" fmla="*/ T12 w 848"/>
                                <a:gd name="T14" fmla="+- 0 4251 4251"/>
                                <a:gd name="T15" fmla="*/ 4251 h 548"/>
                                <a:gd name="T16" fmla="+- 0 3438 3438"/>
                                <a:gd name="T17" fmla="*/ T16 w 848"/>
                                <a:gd name="T18" fmla="+- 0 4799 4251"/>
                                <a:gd name="T19" fmla="*/ 4799 h 548"/>
                              </a:gdLst>
                              <a:ahLst/>
                              <a:cxnLst>
                                <a:cxn ang="0">
                                  <a:pos x="T1" y="T3"/>
                                </a:cxn>
                                <a:cxn ang="0">
                                  <a:pos x="T5" y="T7"/>
                                </a:cxn>
                                <a:cxn ang="0">
                                  <a:pos x="T9" y="T11"/>
                                </a:cxn>
                                <a:cxn ang="0">
                                  <a:pos x="T13" y="T15"/>
                                </a:cxn>
                                <a:cxn ang="0">
                                  <a:pos x="T17" y="T19"/>
                                </a:cxn>
                              </a:cxnLst>
                              <a:rect l="0" t="0" r="r" b="b"/>
                              <a:pathLst>
                                <a:path w="848" h="548">
                                  <a:moveTo>
                                    <a:pt x="0" y="548"/>
                                  </a:moveTo>
                                  <a:lnTo>
                                    <a:pt x="847" y="548"/>
                                  </a:lnTo>
                                  <a:lnTo>
                                    <a:pt x="847" y="0"/>
                                  </a:lnTo>
                                  <a:lnTo>
                                    <a:pt x="0" y="0"/>
                                  </a:lnTo>
                                  <a:lnTo>
                                    <a:pt x="0" y="548"/>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76" name="Picture 84"/>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3555" y="4357"/>
                              <a:ext cx="62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77" name="Picture 85"/>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3743" y="4551"/>
                              <a:ext cx="23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78" name="Group 86"/>
                        <wpg:cNvGrpSpPr>
                          <a:grpSpLocks/>
                        </wpg:cNvGrpSpPr>
                        <wpg:grpSpPr bwMode="auto">
                          <a:xfrm>
                            <a:off x="3157" y="4511"/>
                            <a:ext cx="281" cy="15"/>
                            <a:chOff x="3157" y="4511"/>
                            <a:chExt cx="281" cy="15"/>
                          </a:xfrm>
                        </wpg:grpSpPr>
                        <wps:wsp>
                          <wps:cNvPr id="2379" name="Freeform 87"/>
                          <wps:cNvSpPr>
                            <a:spLocks/>
                          </wps:cNvSpPr>
                          <wps:spPr bwMode="auto">
                            <a:xfrm>
                              <a:off x="3157" y="4511"/>
                              <a:ext cx="281" cy="15"/>
                            </a:xfrm>
                            <a:custGeom>
                              <a:avLst/>
                              <a:gdLst>
                                <a:gd name="T0" fmla="+- 0 3438 3157"/>
                                <a:gd name="T1" fmla="*/ T0 w 281"/>
                                <a:gd name="T2" fmla="+- 0 4525 4511"/>
                                <a:gd name="T3" fmla="*/ 4525 h 15"/>
                                <a:gd name="T4" fmla="+- 0 3157 3157"/>
                                <a:gd name="T5" fmla="*/ T4 w 281"/>
                                <a:gd name="T6" fmla="+- 0 4511 4511"/>
                                <a:gd name="T7" fmla="*/ 4511 h 15"/>
                              </a:gdLst>
                              <a:ahLst/>
                              <a:cxnLst>
                                <a:cxn ang="0">
                                  <a:pos x="T1" y="T3"/>
                                </a:cxn>
                                <a:cxn ang="0">
                                  <a:pos x="T5" y="T7"/>
                                </a:cxn>
                              </a:cxnLst>
                              <a:rect l="0" t="0" r="r" b="b"/>
                              <a:pathLst>
                                <a:path w="281" h="15">
                                  <a:moveTo>
                                    <a:pt x="281" y="14"/>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0" name="Group 88"/>
                        <wpg:cNvGrpSpPr>
                          <a:grpSpLocks/>
                        </wpg:cNvGrpSpPr>
                        <wpg:grpSpPr bwMode="auto">
                          <a:xfrm>
                            <a:off x="3438" y="3433"/>
                            <a:ext cx="847" cy="548"/>
                            <a:chOff x="3438" y="3433"/>
                            <a:chExt cx="847" cy="548"/>
                          </a:xfrm>
                        </wpg:grpSpPr>
                        <wps:wsp>
                          <wps:cNvPr id="2381" name="Freeform 89"/>
                          <wps:cNvSpPr>
                            <a:spLocks/>
                          </wps:cNvSpPr>
                          <wps:spPr bwMode="auto">
                            <a:xfrm>
                              <a:off x="3438" y="3433"/>
                              <a:ext cx="847" cy="548"/>
                            </a:xfrm>
                            <a:custGeom>
                              <a:avLst/>
                              <a:gdLst>
                                <a:gd name="T0" fmla="+- 0 3438 3438"/>
                                <a:gd name="T1" fmla="*/ T0 w 847"/>
                                <a:gd name="T2" fmla="+- 0 3433 3433"/>
                                <a:gd name="T3" fmla="*/ 3433 h 548"/>
                                <a:gd name="T4" fmla="+- 0 4285 3438"/>
                                <a:gd name="T5" fmla="*/ T4 w 847"/>
                                <a:gd name="T6" fmla="+- 0 3433 3433"/>
                                <a:gd name="T7" fmla="*/ 3433 h 548"/>
                                <a:gd name="T8" fmla="+- 0 4285 3438"/>
                                <a:gd name="T9" fmla="*/ T8 w 847"/>
                                <a:gd name="T10" fmla="+- 0 3980 3433"/>
                                <a:gd name="T11" fmla="*/ 3980 h 548"/>
                                <a:gd name="T12" fmla="+- 0 3438 3438"/>
                                <a:gd name="T13" fmla="*/ T12 w 847"/>
                                <a:gd name="T14" fmla="+- 0 3980 3433"/>
                                <a:gd name="T15" fmla="*/ 3980 h 548"/>
                                <a:gd name="T16" fmla="+- 0 3438 3438"/>
                                <a:gd name="T17" fmla="*/ T16 w 847"/>
                                <a:gd name="T18" fmla="+- 0 3433 3433"/>
                                <a:gd name="T19" fmla="*/ 3433 h 548"/>
                              </a:gdLst>
                              <a:ahLst/>
                              <a:cxnLst>
                                <a:cxn ang="0">
                                  <a:pos x="T1" y="T3"/>
                                </a:cxn>
                                <a:cxn ang="0">
                                  <a:pos x="T5" y="T7"/>
                                </a:cxn>
                                <a:cxn ang="0">
                                  <a:pos x="T9" y="T11"/>
                                </a:cxn>
                                <a:cxn ang="0">
                                  <a:pos x="T13" y="T15"/>
                                </a:cxn>
                                <a:cxn ang="0">
                                  <a:pos x="T17" y="T19"/>
                                </a:cxn>
                              </a:cxnLst>
                              <a:rect l="0" t="0" r="r" b="b"/>
                              <a:pathLst>
                                <a:path w="847" h="548">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82" name="Group 90"/>
                        <wpg:cNvGrpSpPr>
                          <a:grpSpLocks/>
                        </wpg:cNvGrpSpPr>
                        <wpg:grpSpPr bwMode="auto">
                          <a:xfrm>
                            <a:off x="3438" y="3433"/>
                            <a:ext cx="848" cy="548"/>
                            <a:chOff x="3438" y="3433"/>
                            <a:chExt cx="848" cy="548"/>
                          </a:xfrm>
                        </wpg:grpSpPr>
                        <wps:wsp>
                          <wps:cNvPr id="2383" name="Freeform 91"/>
                          <wps:cNvSpPr>
                            <a:spLocks/>
                          </wps:cNvSpPr>
                          <wps:spPr bwMode="auto">
                            <a:xfrm>
                              <a:off x="3438" y="3433"/>
                              <a:ext cx="848" cy="548"/>
                            </a:xfrm>
                            <a:custGeom>
                              <a:avLst/>
                              <a:gdLst>
                                <a:gd name="T0" fmla="+- 0 3438 3438"/>
                                <a:gd name="T1" fmla="*/ T0 w 848"/>
                                <a:gd name="T2" fmla="+- 0 3980 3433"/>
                                <a:gd name="T3" fmla="*/ 3980 h 548"/>
                                <a:gd name="T4" fmla="+- 0 4285 3438"/>
                                <a:gd name="T5" fmla="*/ T4 w 848"/>
                                <a:gd name="T6" fmla="+- 0 3980 3433"/>
                                <a:gd name="T7" fmla="*/ 3980 h 548"/>
                                <a:gd name="T8" fmla="+- 0 4285 3438"/>
                                <a:gd name="T9" fmla="*/ T8 w 848"/>
                                <a:gd name="T10" fmla="+- 0 3433 3433"/>
                                <a:gd name="T11" fmla="*/ 3433 h 548"/>
                                <a:gd name="T12" fmla="+- 0 3438 3438"/>
                                <a:gd name="T13" fmla="*/ T12 w 848"/>
                                <a:gd name="T14" fmla="+- 0 3433 3433"/>
                                <a:gd name="T15" fmla="*/ 3433 h 548"/>
                                <a:gd name="T16" fmla="+- 0 3438 3438"/>
                                <a:gd name="T17" fmla="*/ T16 w 848"/>
                                <a:gd name="T18" fmla="+- 0 3980 3433"/>
                                <a:gd name="T19" fmla="*/ 3980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84" name="Picture 92"/>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3464" y="3632"/>
                              <a:ext cx="79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85" name="Group 93"/>
                        <wpg:cNvGrpSpPr>
                          <a:grpSpLocks/>
                        </wpg:cNvGrpSpPr>
                        <wpg:grpSpPr bwMode="auto">
                          <a:xfrm>
                            <a:off x="3157" y="3707"/>
                            <a:ext cx="281" cy="2"/>
                            <a:chOff x="3157" y="3707"/>
                            <a:chExt cx="281" cy="2"/>
                          </a:xfrm>
                        </wpg:grpSpPr>
                        <wps:wsp>
                          <wps:cNvPr id="2386" name="Freeform 94"/>
                          <wps:cNvSpPr>
                            <a:spLocks/>
                          </wps:cNvSpPr>
                          <wps:spPr bwMode="auto">
                            <a:xfrm>
                              <a:off x="3157" y="3707"/>
                              <a:ext cx="281" cy="2"/>
                            </a:xfrm>
                            <a:custGeom>
                              <a:avLst/>
                              <a:gdLst>
                                <a:gd name="T0" fmla="+- 0 3157 3157"/>
                                <a:gd name="T1" fmla="*/ T0 w 281"/>
                                <a:gd name="T2" fmla="+- 0 3438 3157"/>
                                <a:gd name="T3" fmla="*/ T2 w 281"/>
                              </a:gdLst>
                              <a:ahLst/>
                              <a:cxnLst>
                                <a:cxn ang="0">
                                  <a:pos x="T1" y="0"/>
                                </a:cxn>
                                <a:cxn ang="0">
                                  <a:pos x="T3" y="0"/>
                                </a:cxn>
                              </a:cxnLst>
                              <a:rect l="0" t="0" r="r" b="b"/>
                              <a:pathLst>
                                <a:path w="281">
                                  <a:moveTo>
                                    <a:pt x="0" y="0"/>
                                  </a:moveTo>
                                  <a:lnTo>
                                    <a:pt x="28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7" name="Group 95"/>
                        <wpg:cNvGrpSpPr>
                          <a:grpSpLocks/>
                        </wpg:cNvGrpSpPr>
                        <wpg:grpSpPr bwMode="auto">
                          <a:xfrm>
                            <a:off x="3438" y="2612"/>
                            <a:ext cx="847" cy="547"/>
                            <a:chOff x="3438" y="2612"/>
                            <a:chExt cx="847" cy="547"/>
                          </a:xfrm>
                        </wpg:grpSpPr>
                        <wps:wsp>
                          <wps:cNvPr id="2388" name="Freeform 96"/>
                          <wps:cNvSpPr>
                            <a:spLocks/>
                          </wps:cNvSpPr>
                          <wps:spPr bwMode="auto">
                            <a:xfrm>
                              <a:off x="3438" y="2612"/>
                              <a:ext cx="847" cy="547"/>
                            </a:xfrm>
                            <a:custGeom>
                              <a:avLst/>
                              <a:gdLst>
                                <a:gd name="T0" fmla="+- 0 3438 3438"/>
                                <a:gd name="T1" fmla="*/ T0 w 847"/>
                                <a:gd name="T2" fmla="+- 0 2612 2612"/>
                                <a:gd name="T3" fmla="*/ 2612 h 547"/>
                                <a:gd name="T4" fmla="+- 0 4285 3438"/>
                                <a:gd name="T5" fmla="*/ T4 w 847"/>
                                <a:gd name="T6" fmla="+- 0 2612 2612"/>
                                <a:gd name="T7" fmla="*/ 2612 h 547"/>
                                <a:gd name="T8" fmla="+- 0 4285 3438"/>
                                <a:gd name="T9" fmla="*/ T8 w 847"/>
                                <a:gd name="T10" fmla="+- 0 3159 2612"/>
                                <a:gd name="T11" fmla="*/ 3159 h 547"/>
                                <a:gd name="T12" fmla="+- 0 3438 3438"/>
                                <a:gd name="T13" fmla="*/ T12 w 847"/>
                                <a:gd name="T14" fmla="+- 0 3159 2612"/>
                                <a:gd name="T15" fmla="*/ 3159 h 547"/>
                                <a:gd name="T16" fmla="+- 0 3438 3438"/>
                                <a:gd name="T17" fmla="*/ T16 w 847"/>
                                <a:gd name="T18" fmla="+- 0 2612 2612"/>
                                <a:gd name="T19" fmla="*/ 2612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89" name="Group 97"/>
                        <wpg:cNvGrpSpPr>
                          <a:grpSpLocks/>
                        </wpg:cNvGrpSpPr>
                        <wpg:grpSpPr bwMode="auto">
                          <a:xfrm>
                            <a:off x="3438" y="2612"/>
                            <a:ext cx="848" cy="548"/>
                            <a:chOff x="3438" y="2612"/>
                            <a:chExt cx="848" cy="548"/>
                          </a:xfrm>
                        </wpg:grpSpPr>
                        <wps:wsp>
                          <wps:cNvPr id="2390" name="Freeform 98"/>
                          <wps:cNvSpPr>
                            <a:spLocks/>
                          </wps:cNvSpPr>
                          <wps:spPr bwMode="auto">
                            <a:xfrm>
                              <a:off x="3438" y="2612"/>
                              <a:ext cx="848" cy="548"/>
                            </a:xfrm>
                            <a:custGeom>
                              <a:avLst/>
                              <a:gdLst>
                                <a:gd name="T0" fmla="+- 0 3438 3438"/>
                                <a:gd name="T1" fmla="*/ T0 w 848"/>
                                <a:gd name="T2" fmla="+- 0 3159 2612"/>
                                <a:gd name="T3" fmla="*/ 3159 h 548"/>
                                <a:gd name="T4" fmla="+- 0 4285 3438"/>
                                <a:gd name="T5" fmla="*/ T4 w 848"/>
                                <a:gd name="T6" fmla="+- 0 3159 2612"/>
                                <a:gd name="T7" fmla="*/ 3159 h 548"/>
                                <a:gd name="T8" fmla="+- 0 4285 3438"/>
                                <a:gd name="T9" fmla="*/ T8 w 848"/>
                                <a:gd name="T10" fmla="+- 0 2612 2612"/>
                                <a:gd name="T11" fmla="*/ 2612 h 548"/>
                                <a:gd name="T12" fmla="+- 0 3438 3438"/>
                                <a:gd name="T13" fmla="*/ T12 w 848"/>
                                <a:gd name="T14" fmla="+- 0 2612 2612"/>
                                <a:gd name="T15" fmla="*/ 2612 h 548"/>
                                <a:gd name="T16" fmla="+- 0 3438 3438"/>
                                <a:gd name="T17" fmla="*/ T16 w 848"/>
                                <a:gd name="T18" fmla="+- 0 3159 2612"/>
                                <a:gd name="T19" fmla="*/ 3159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91" name="Picture 99"/>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3572" y="2814"/>
                              <a:ext cx="5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92" name="Group 100"/>
                        <wpg:cNvGrpSpPr>
                          <a:grpSpLocks/>
                        </wpg:cNvGrpSpPr>
                        <wpg:grpSpPr bwMode="auto">
                          <a:xfrm>
                            <a:off x="3157" y="2886"/>
                            <a:ext cx="281" cy="2"/>
                            <a:chOff x="3157" y="2886"/>
                            <a:chExt cx="281" cy="2"/>
                          </a:xfrm>
                        </wpg:grpSpPr>
                        <wps:wsp>
                          <wps:cNvPr id="2393" name="Freeform 101"/>
                          <wps:cNvSpPr>
                            <a:spLocks/>
                          </wps:cNvSpPr>
                          <wps:spPr bwMode="auto">
                            <a:xfrm>
                              <a:off x="3157" y="2886"/>
                              <a:ext cx="281" cy="2"/>
                            </a:xfrm>
                            <a:custGeom>
                              <a:avLst/>
                              <a:gdLst>
                                <a:gd name="T0" fmla="+- 0 3438 3157"/>
                                <a:gd name="T1" fmla="*/ T0 w 281"/>
                                <a:gd name="T2" fmla="+- 0 3157 3157"/>
                                <a:gd name="T3" fmla="*/ T2 w 281"/>
                              </a:gdLst>
                              <a:ahLst/>
                              <a:cxnLst>
                                <a:cxn ang="0">
                                  <a:pos x="T1" y="0"/>
                                </a:cxn>
                                <a:cxn ang="0">
                                  <a:pos x="T3" y="0"/>
                                </a:cxn>
                              </a:cxnLst>
                              <a:rect l="0" t="0" r="r" b="b"/>
                              <a:pathLst>
                                <a:path w="281">
                                  <a:moveTo>
                                    <a:pt x="28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4" name="Group 102"/>
                        <wpg:cNvGrpSpPr>
                          <a:grpSpLocks/>
                        </wpg:cNvGrpSpPr>
                        <wpg:grpSpPr bwMode="auto">
                          <a:xfrm>
                            <a:off x="4777" y="1609"/>
                            <a:ext cx="845" cy="547"/>
                            <a:chOff x="4777" y="1609"/>
                            <a:chExt cx="845" cy="547"/>
                          </a:xfrm>
                        </wpg:grpSpPr>
                        <wps:wsp>
                          <wps:cNvPr id="2395" name="Freeform 103"/>
                          <wps:cNvSpPr>
                            <a:spLocks/>
                          </wps:cNvSpPr>
                          <wps:spPr bwMode="auto">
                            <a:xfrm>
                              <a:off x="4777" y="1609"/>
                              <a:ext cx="845" cy="547"/>
                            </a:xfrm>
                            <a:custGeom>
                              <a:avLst/>
                              <a:gdLst>
                                <a:gd name="T0" fmla="+- 0 4777 4777"/>
                                <a:gd name="T1" fmla="*/ T0 w 845"/>
                                <a:gd name="T2" fmla="+- 0 1609 1609"/>
                                <a:gd name="T3" fmla="*/ 1609 h 547"/>
                                <a:gd name="T4" fmla="+- 0 5622 4777"/>
                                <a:gd name="T5" fmla="*/ T4 w 845"/>
                                <a:gd name="T6" fmla="+- 0 1609 1609"/>
                                <a:gd name="T7" fmla="*/ 1609 h 547"/>
                                <a:gd name="T8" fmla="+- 0 5622 4777"/>
                                <a:gd name="T9" fmla="*/ T8 w 845"/>
                                <a:gd name="T10" fmla="+- 0 2156 1609"/>
                                <a:gd name="T11" fmla="*/ 2156 h 547"/>
                                <a:gd name="T12" fmla="+- 0 4777 4777"/>
                                <a:gd name="T13" fmla="*/ T12 w 845"/>
                                <a:gd name="T14" fmla="+- 0 2156 1609"/>
                                <a:gd name="T15" fmla="*/ 2156 h 547"/>
                                <a:gd name="T16" fmla="+- 0 4777 4777"/>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96" name="Group 104"/>
                        <wpg:cNvGrpSpPr>
                          <a:grpSpLocks/>
                        </wpg:cNvGrpSpPr>
                        <wpg:grpSpPr bwMode="auto">
                          <a:xfrm>
                            <a:off x="4777" y="1609"/>
                            <a:ext cx="845" cy="548"/>
                            <a:chOff x="4777" y="1609"/>
                            <a:chExt cx="845" cy="548"/>
                          </a:xfrm>
                        </wpg:grpSpPr>
                        <wps:wsp>
                          <wps:cNvPr id="2397" name="Freeform 105"/>
                          <wps:cNvSpPr>
                            <a:spLocks/>
                          </wps:cNvSpPr>
                          <wps:spPr bwMode="auto">
                            <a:xfrm>
                              <a:off x="4777" y="1609"/>
                              <a:ext cx="845" cy="548"/>
                            </a:xfrm>
                            <a:custGeom>
                              <a:avLst/>
                              <a:gdLst>
                                <a:gd name="T0" fmla="+- 0 4777 4777"/>
                                <a:gd name="T1" fmla="*/ T0 w 845"/>
                                <a:gd name="T2" fmla="+- 0 2156 1609"/>
                                <a:gd name="T3" fmla="*/ 2156 h 548"/>
                                <a:gd name="T4" fmla="+- 0 5622 4777"/>
                                <a:gd name="T5" fmla="*/ T4 w 845"/>
                                <a:gd name="T6" fmla="+- 0 2156 1609"/>
                                <a:gd name="T7" fmla="*/ 2156 h 548"/>
                                <a:gd name="T8" fmla="+- 0 5622 4777"/>
                                <a:gd name="T9" fmla="*/ T8 w 845"/>
                                <a:gd name="T10" fmla="+- 0 1609 1609"/>
                                <a:gd name="T11" fmla="*/ 1609 h 548"/>
                                <a:gd name="T12" fmla="+- 0 4777 4777"/>
                                <a:gd name="T13" fmla="*/ T12 w 845"/>
                                <a:gd name="T14" fmla="+- 0 1609 1609"/>
                                <a:gd name="T15" fmla="*/ 1609 h 548"/>
                                <a:gd name="T16" fmla="+- 0 4777 4777"/>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98" name="Picture 106"/>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4878" y="1717"/>
                              <a:ext cx="63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99" name="Picture 107"/>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5077" y="1911"/>
                              <a:ext cx="25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00" name="Group 108"/>
                        <wpg:cNvGrpSpPr>
                          <a:grpSpLocks/>
                        </wpg:cNvGrpSpPr>
                        <wpg:grpSpPr bwMode="auto">
                          <a:xfrm>
                            <a:off x="5199" y="1155"/>
                            <a:ext cx="2" cy="454"/>
                            <a:chOff x="5199" y="1155"/>
                            <a:chExt cx="2" cy="454"/>
                          </a:xfrm>
                        </wpg:grpSpPr>
                        <wps:wsp>
                          <wps:cNvPr id="2401" name="Freeform 109"/>
                          <wps:cNvSpPr>
                            <a:spLocks/>
                          </wps:cNvSpPr>
                          <wps:spPr bwMode="auto">
                            <a:xfrm>
                              <a:off x="5199"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2" name="Group 110"/>
                        <wpg:cNvGrpSpPr>
                          <a:grpSpLocks/>
                        </wpg:cNvGrpSpPr>
                        <wpg:grpSpPr bwMode="auto">
                          <a:xfrm>
                            <a:off x="5905" y="1609"/>
                            <a:ext cx="845" cy="547"/>
                            <a:chOff x="5905" y="1609"/>
                            <a:chExt cx="845" cy="547"/>
                          </a:xfrm>
                        </wpg:grpSpPr>
                        <wps:wsp>
                          <wps:cNvPr id="2403" name="Freeform 111"/>
                          <wps:cNvSpPr>
                            <a:spLocks/>
                          </wps:cNvSpPr>
                          <wps:spPr bwMode="auto">
                            <a:xfrm>
                              <a:off x="5905" y="1609"/>
                              <a:ext cx="845" cy="547"/>
                            </a:xfrm>
                            <a:custGeom>
                              <a:avLst/>
                              <a:gdLst>
                                <a:gd name="T0" fmla="+- 0 5905 5905"/>
                                <a:gd name="T1" fmla="*/ T0 w 845"/>
                                <a:gd name="T2" fmla="+- 0 1609 1609"/>
                                <a:gd name="T3" fmla="*/ 1609 h 547"/>
                                <a:gd name="T4" fmla="+- 0 6750 5905"/>
                                <a:gd name="T5" fmla="*/ T4 w 845"/>
                                <a:gd name="T6" fmla="+- 0 1609 1609"/>
                                <a:gd name="T7" fmla="*/ 1609 h 547"/>
                                <a:gd name="T8" fmla="+- 0 6750 5905"/>
                                <a:gd name="T9" fmla="*/ T8 w 845"/>
                                <a:gd name="T10" fmla="+- 0 2156 1609"/>
                                <a:gd name="T11" fmla="*/ 2156 h 547"/>
                                <a:gd name="T12" fmla="+- 0 5905 5905"/>
                                <a:gd name="T13" fmla="*/ T12 w 845"/>
                                <a:gd name="T14" fmla="+- 0 2156 1609"/>
                                <a:gd name="T15" fmla="*/ 2156 h 547"/>
                                <a:gd name="T16" fmla="+- 0 5905 5905"/>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04" name="Group 112"/>
                        <wpg:cNvGrpSpPr>
                          <a:grpSpLocks/>
                        </wpg:cNvGrpSpPr>
                        <wpg:grpSpPr bwMode="auto">
                          <a:xfrm>
                            <a:off x="5905" y="1609"/>
                            <a:ext cx="845" cy="548"/>
                            <a:chOff x="5905" y="1609"/>
                            <a:chExt cx="845" cy="548"/>
                          </a:xfrm>
                        </wpg:grpSpPr>
                        <wps:wsp>
                          <wps:cNvPr id="2405" name="Freeform 113"/>
                          <wps:cNvSpPr>
                            <a:spLocks/>
                          </wps:cNvSpPr>
                          <wps:spPr bwMode="auto">
                            <a:xfrm>
                              <a:off x="5905" y="1609"/>
                              <a:ext cx="845" cy="548"/>
                            </a:xfrm>
                            <a:custGeom>
                              <a:avLst/>
                              <a:gdLst>
                                <a:gd name="T0" fmla="+- 0 5905 5905"/>
                                <a:gd name="T1" fmla="*/ T0 w 845"/>
                                <a:gd name="T2" fmla="+- 0 2156 1609"/>
                                <a:gd name="T3" fmla="*/ 2156 h 548"/>
                                <a:gd name="T4" fmla="+- 0 6750 5905"/>
                                <a:gd name="T5" fmla="*/ T4 w 845"/>
                                <a:gd name="T6" fmla="+- 0 2156 1609"/>
                                <a:gd name="T7" fmla="*/ 2156 h 548"/>
                                <a:gd name="T8" fmla="+- 0 6750 5905"/>
                                <a:gd name="T9" fmla="*/ T8 w 845"/>
                                <a:gd name="T10" fmla="+- 0 1609 1609"/>
                                <a:gd name="T11" fmla="*/ 1609 h 548"/>
                                <a:gd name="T12" fmla="+- 0 5905 5905"/>
                                <a:gd name="T13" fmla="*/ T12 w 845"/>
                                <a:gd name="T14" fmla="+- 0 1609 1609"/>
                                <a:gd name="T15" fmla="*/ 1609 h 548"/>
                                <a:gd name="T16" fmla="+- 0 5905 5905"/>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6" name="Picture 114"/>
                            <pic:cNvPicPr>
                              <a:picLocks noChangeAspect="1" noChangeArrowheads="1"/>
                            </pic:cNvPicPr>
                          </pic:nvPicPr>
                          <pic:blipFill>
                            <a:blip r:embed="rId176" cstate="print">
                              <a:extLst>
                                <a:ext uri="{28A0092B-C50C-407E-A947-70E740481C1C}">
                                  <a14:useLocalDpi xmlns:a14="http://schemas.microsoft.com/office/drawing/2010/main" val="0"/>
                                </a:ext>
                              </a:extLst>
                            </a:blip>
                            <a:srcRect/>
                            <a:stretch>
                              <a:fillRect/>
                            </a:stretch>
                          </pic:blipFill>
                          <pic:spPr bwMode="auto">
                            <a:xfrm>
                              <a:off x="6015" y="1813"/>
                              <a:ext cx="62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07" name="Group 115"/>
                        <wpg:cNvGrpSpPr>
                          <a:grpSpLocks/>
                        </wpg:cNvGrpSpPr>
                        <wpg:grpSpPr bwMode="auto">
                          <a:xfrm>
                            <a:off x="6327" y="1155"/>
                            <a:ext cx="2" cy="454"/>
                            <a:chOff x="6327" y="1155"/>
                            <a:chExt cx="2" cy="454"/>
                          </a:xfrm>
                        </wpg:grpSpPr>
                        <wps:wsp>
                          <wps:cNvPr id="2408" name="Freeform 116"/>
                          <wps:cNvSpPr>
                            <a:spLocks/>
                          </wps:cNvSpPr>
                          <wps:spPr bwMode="auto">
                            <a:xfrm>
                              <a:off x="6327"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9" name="Group 117"/>
                        <wpg:cNvGrpSpPr>
                          <a:grpSpLocks/>
                        </wpg:cNvGrpSpPr>
                        <wpg:grpSpPr bwMode="auto">
                          <a:xfrm>
                            <a:off x="7033" y="1609"/>
                            <a:ext cx="845" cy="547"/>
                            <a:chOff x="7033" y="1609"/>
                            <a:chExt cx="845" cy="547"/>
                          </a:xfrm>
                        </wpg:grpSpPr>
                        <wps:wsp>
                          <wps:cNvPr id="2410" name="Freeform 118"/>
                          <wps:cNvSpPr>
                            <a:spLocks/>
                          </wps:cNvSpPr>
                          <wps:spPr bwMode="auto">
                            <a:xfrm>
                              <a:off x="7033" y="1609"/>
                              <a:ext cx="845" cy="547"/>
                            </a:xfrm>
                            <a:custGeom>
                              <a:avLst/>
                              <a:gdLst>
                                <a:gd name="T0" fmla="+- 0 7033 7033"/>
                                <a:gd name="T1" fmla="*/ T0 w 845"/>
                                <a:gd name="T2" fmla="+- 0 1609 1609"/>
                                <a:gd name="T3" fmla="*/ 1609 h 547"/>
                                <a:gd name="T4" fmla="+- 0 7878 7033"/>
                                <a:gd name="T5" fmla="*/ T4 w 845"/>
                                <a:gd name="T6" fmla="+- 0 1609 1609"/>
                                <a:gd name="T7" fmla="*/ 1609 h 547"/>
                                <a:gd name="T8" fmla="+- 0 7878 7033"/>
                                <a:gd name="T9" fmla="*/ T8 w 845"/>
                                <a:gd name="T10" fmla="+- 0 2156 1609"/>
                                <a:gd name="T11" fmla="*/ 2156 h 547"/>
                                <a:gd name="T12" fmla="+- 0 7033 7033"/>
                                <a:gd name="T13" fmla="*/ T12 w 845"/>
                                <a:gd name="T14" fmla="+- 0 2156 1609"/>
                                <a:gd name="T15" fmla="*/ 2156 h 547"/>
                                <a:gd name="T16" fmla="+- 0 7033 7033"/>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11" name="Group 119"/>
                        <wpg:cNvGrpSpPr>
                          <a:grpSpLocks/>
                        </wpg:cNvGrpSpPr>
                        <wpg:grpSpPr bwMode="auto">
                          <a:xfrm>
                            <a:off x="7033" y="1609"/>
                            <a:ext cx="845" cy="548"/>
                            <a:chOff x="7033" y="1609"/>
                            <a:chExt cx="845" cy="548"/>
                          </a:xfrm>
                        </wpg:grpSpPr>
                        <wps:wsp>
                          <wps:cNvPr id="2412" name="Freeform 120"/>
                          <wps:cNvSpPr>
                            <a:spLocks/>
                          </wps:cNvSpPr>
                          <wps:spPr bwMode="auto">
                            <a:xfrm>
                              <a:off x="7033" y="1609"/>
                              <a:ext cx="845" cy="548"/>
                            </a:xfrm>
                            <a:custGeom>
                              <a:avLst/>
                              <a:gdLst>
                                <a:gd name="T0" fmla="+- 0 7033 7033"/>
                                <a:gd name="T1" fmla="*/ T0 w 845"/>
                                <a:gd name="T2" fmla="+- 0 2156 1609"/>
                                <a:gd name="T3" fmla="*/ 2156 h 548"/>
                                <a:gd name="T4" fmla="+- 0 7878 7033"/>
                                <a:gd name="T5" fmla="*/ T4 w 845"/>
                                <a:gd name="T6" fmla="+- 0 2156 1609"/>
                                <a:gd name="T7" fmla="*/ 2156 h 548"/>
                                <a:gd name="T8" fmla="+- 0 7878 7033"/>
                                <a:gd name="T9" fmla="*/ T8 w 845"/>
                                <a:gd name="T10" fmla="+- 0 1609 1609"/>
                                <a:gd name="T11" fmla="*/ 1609 h 548"/>
                                <a:gd name="T12" fmla="+- 0 7033 7033"/>
                                <a:gd name="T13" fmla="*/ T12 w 845"/>
                                <a:gd name="T14" fmla="+- 0 1609 1609"/>
                                <a:gd name="T15" fmla="*/ 1609 h 548"/>
                                <a:gd name="T16" fmla="+- 0 7033 7033"/>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13" name="Picture 121"/>
                            <pic:cNvPicPr>
                              <a:picLocks noChangeAspect="1" noChangeArrowheads="1"/>
                            </pic:cNvPicPr>
                          </pic:nvPicPr>
                          <pic:blipFill>
                            <a:blip r:embed="rId177" cstate="print">
                              <a:extLst>
                                <a:ext uri="{28A0092B-C50C-407E-A947-70E740481C1C}">
                                  <a14:useLocalDpi xmlns:a14="http://schemas.microsoft.com/office/drawing/2010/main" val="0"/>
                                </a:ext>
                              </a:extLst>
                            </a:blip>
                            <a:srcRect/>
                            <a:stretch>
                              <a:fillRect/>
                            </a:stretch>
                          </pic:blipFill>
                          <pic:spPr bwMode="auto">
                            <a:xfrm>
                              <a:off x="7117" y="1811"/>
                              <a:ext cx="68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14" name="Group 122"/>
                        <wpg:cNvGrpSpPr>
                          <a:grpSpLocks/>
                        </wpg:cNvGrpSpPr>
                        <wpg:grpSpPr bwMode="auto">
                          <a:xfrm>
                            <a:off x="7455" y="1155"/>
                            <a:ext cx="2" cy="454"/>
                            <a:chOff x="7455" y="1155"/>
                            <a:chExt cx="2" cy="454"/>
                          </a:xfrm>
                        </wpg:grpSpPr>
                        <wps:wsp>
                          <wps:cNvPr id="2415" name="Freeform 123"/>
                          <wps:cNvSpPr>
                            <a:spLocks/>
                          </wps:cNvSpPr>
                          <wps:spPr bwMode="auto">
                            <a:xfrm>
                              <a:off x="7455"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6" name="Group 124"/>
                        <wpg:cNvGrpSpPr>
                          <a:grpSpLocks/>
                        </wpg:cNvGrpSpPr>
                        <wpg:grpSpPr bwMode="auto">
                          <a:xfrm>
                            <a:off x="692" y="1155"/>
                            <a:ext cx="7889" cy="2"/>
                            <a:chOff x="692" y="1155"/>
                            <a:chExt cx="7889" cy="2"/>
                          </a:xfrm>
                        </wpg:grpSpPr>
                        <wps:wsp>
                          <wps:cNvPr id="2417" name="Freeform 125"/>
                          <wps:cNvSpPr>
                            <a:spLocks/>
                          </wps:cNvSpPr>
                          <wps:spPr bwMode="auto">
                            <a:xfrm>
                              <a:off x="692" y="1155"/>
                              <a:ext cx="7889" cy="2"/>
                            </a:xfrm>
                            <a:custGeom>
                              <a:avLst/>
                              <a:gdLst>
                                <a:gd name="T0" fmla="+- 0 692 692"/>
                                <a:gd name="T1" fmla="*/ T0 w 7889"/>
                                <a:gd name="T2" fmla="+- 0 8581 692"/>
                                <a:gd name="T3" fmla="*/ T2 w 7889"/>
                              </a:gdLst>
                              <a:ahLst/>
                              <a:cxnLst>
                                <a:cxn ang="0">
                                  <a:pos x="T1" y="0"/>
                                </a:cxn>
                                <a:cxn ang="0">
                                  <a:pos x="T3" y="0"/>
                                </a:cxn>
                              </a:cxnLst>
                              <a:rect l="0" t="0" r="r" b="b"/>
                              <a:pathLst>
                                <a:path w="7889">
                                  <a:moveTo>
                                    <a:pt x="0" y="0"/>
                                  </a:moveTo>
                                  <a:lnTo>
                                    <a:pt x="7889"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8" name="Group 126"/>
                        <wpg:cNvGrpSpPr>
                          <a:grpSpLocks/>
                        </wpg:cNvGrpSpPr>
                        <wpg:grpSpPr bwMode="auto">
                          <a:xfrm>
                            <a:off x="8159" y="1609"/>
                            <a:ext cx="847" cy="547"/>
                            <a:chOff x="8159" y="1609"/>
                            <a:chExt cx="847" cy="547"/>
                          </a:xfrm>
                        </wpg:grpSpPr>
                        <wps:wsp>
                          <wps:cNvPr id="2419" name="Freeform 127"/>
                          <wps:cNvSpPr>
                            <a:spLocks/>
                          </wps:cNvSpPr>
                          <wps:spPr bwMode="auto">
                            <a:xfrm>
                              <a:off x="8159" y="1609"/>
                              <a:ext cx="847" cy="547"/>
                            </a:xfrm>
                            <a:custGeom>
                              <a:avLst/>
                              <a:gdLst>
                                <a:gd name="T0" fmla="+- 0 8159 8159"/>
                                <a:gd name="T1" fmla="*/ T0 w 847"/>
                                <a:gd name="T2" fmla="+- 0 1609 1609"/>
                                <a:gd name="T3" fmla="*/ 1609 h 547"/>
                                <a:gd name="T4" fmla="+- 0 9006 8159"/>
                                <a:gd name="T5" fmla="*/ T4 w 847"/>
                                <a:gd name="T6" fmla="+- 0 1609 1609"/>
                                <a:gd name="T7" fmla="*/ 1609 h 547"/>
                                <a:gd name="T8" fmla="+- 0 9006 8159"/>
                                <a:gd name="T9" fmla="*/ T8 w 847"/>
                                <a:gd name="T10" fmla="+- 0 2156 1609"/>
                                <a:gd name="T11" fmla="*/ 2156 h 547"/>
                                <a:gd name="T12" fmla="+- 0 8159 8159"/>
                                <a:gd name="T13" fmla="*/ T12 w 847"/>
                                <a:gd name="T14" fmla="+- 0 2156 1609"/>
                                <a:gd name="T15" fmla="*/ 2156 h 547"/>
                                <a:gd name="T16" fmla="+- 0 8159 8159"/>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20" name="Group 128"/>
                        <wpg:cNvGrpSpPr>
                          <a:grpSpLocks/>
                        </wpg:cNvGrpSpPr>
                        <wpg:grpSpPr bwMode="auto">
                          <a:xfrm>
                            <a:off x="8159" y="1609"/>
                            <a:ext cx="848" cy="548"/>
                            <a:chOff x="8159" y="1609"/>
                            <a:chExt cx="848" cy="548"/>
                          </a:xfrm>
                        </wpg:grpSpPr>
                        <wps:wsp>
                          <wps:cNvPr id="2421" name="Freeform 129"/>
                          <wps:cNvSpPr>
                            <a:spLocks/>
                          </wps:cNvSpPr>
                          <wps:spPr bwMode="auto">
                            <a:xfrm>
                              <a:off x="8159" y="1609"/>
                              <a:ext cx="848" cy="548"/>
                            </a:xfrm>
                            <a:custGeom>
                              <a:avLst/>
                              <a:gdLst>
                                <a:gd name="T0" fmla="+- 0 8159 8159"/>
                                <a:gd name="T1" fmla="*/ T0 w 848"/>
                                <a:gd name="T2" fmla="+- 0 2156 1609"/>
                                <a:gd name="T3" fmla="*/ 2156 h 548"/>
                                <a:gd name="T4" fmla="+- 0 9006 8159"/>
                                <a:gd name="T5" fmla="*/ T4 w 848"/>
                                <a:gd name="T6" fmla="+- 0 2156 1609"/>
                                <a:gd name="T7" fmla="*/ 2156 h 548"/>
                                <a:gd name="T8" fmla="+- 0 9006 8159"/>
                                <a:gd name="T9" fmla="*/ T8 w 848"/>
                                <a:gd name="T10" fmla="+- 0 1609 1609"/>
                                <a:gd name="T11" fmla="*/ 1609 h 548"/>
                                <a:gd name="T12" fmla="+- 0 8159 8159"/>
                                <a:gd name="T13" fmla="*/ T12 w 848"/>
                                <a:gd name="T14" fmla="+- 0 1609 1609"/>
                                <a:gd name="T15" fmla="*/ 1609 h 548"/>
                                <a:gd name="T16" fmla="+- 0 8159 8159"/>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22" name="Picture 130"/>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8411" y="1813"/>
                              <a:ext cx="35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23" name="Group 131"/>
                        <wpg:cNvGrpSpPr>
                          <a:grpSpLocks/>
                        </wpg:cNvGrpSpPr>
                        <wpg:grpSpPr bwMode="auto">
                          <a:xfrm>
                            <a:off x="8581" y="1155"/>
                            <a:ext cx="2" cy="454"/>
                            <a:chOff x="8581" y="1155"/>
                            <a:chExt cx="2" cy="454"/>
                          </a:xfrm>
                        </wpg:grpSpPr>
                        <wps:wsp>
                          <wps:cNvPr id="2424" name="Freeform 132"/>
                          <wps:cNvSpPr>
                            <a:spLocks/>
                          </wps:cNvSpPr>
                          <wps:spPr bwMode="auto">
                            <a:xfrm>
                              <a:off x="8581"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5" name="Group 133"/>
                        <wpg:cNvGrpSpPr>
                          <a:grpSpLocks/>
                        </wpg:cNvGrpSpPr>
                        <wpg:grpSpPr bwMode="auto">
                          <a:xfrm>
                            <a:off x="6" y="6"/>
                            <a:ext cx="9262" cy="2"/>
                            <a:chOff x="6" y="6"/>
                            <a:chExt cx="9262" cy="2"/>
                          </a:xfrm>
                        </wpg:grpSpPr>
                        <wps:wsp>
                          <wps:cNvPr id="2426" name="Freeform 13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7" name="Group 135"/>
                        <wpg:cNvGrpSpPr>
                          <a:grpSpLocks/>
                        </wpg:cNvGrpSpPr>
                        <wpg:grpSpPr bwMode="auto">
                          <a:xfrm>
                            <a:off x="6" y="5948"/>
                            <a:ext cx="9262" cy="2"/>
                            <a:chOff x="6" y="5948"/>
                            <a:chExt cx="9262" cy="2"/>
                          </a:xfrm>
                        </wpg:grpSpPr>
                        <wps:wsp>
                          <wps:cNvPr id="2428" name="Freeform 136"/>
                          <wps:cNvSpPr>
                            <a:spLocks/>
                          </wps:cNvSpPr>
                          <wps:spPr bwMode="auto">
                            <a:xfrm>
                              <a:off x="6" y="5948"/>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9" name="Group 137"/>
                        <wpg:cNvGrpSpPr>
                          <a:grpSpLocks/>
                        </wpg:cNvGrpSpPr>
                        <wpg:grpSpPr bwMode="auto">
                          <a:xfrm>
                            <a:off x="11" y="11"/>
                            <a:ext cx="2" cy="5933"/>
                            <a:chOff x="11" y="11"/>
                            <a:chExt cx="2" cy="5933"/>
                          </a:xfrm>
                        </wpg:grpSpPr>
                        <wps:wsp>
                          <wps:cNvPr id="2430" name="Freeform 138"/>
                          <wps:cNvSpPr>
                            <a:spLocks/>
                          </wps:cNvSpPr>
                          <wps:spPr bwMode="auto">
                            <a:xfrm>
                              <a:off x="11" y="11"/>
                              <a:ext cx="2" cy="5933"/>
                            </a:xfrm>
                            <a:custGeom>
                              <a:avLst/>
                              <a:gdLst>
                                <a:gd name="T0" fmla="+- 0 11 11"/>
                                <a:gd name="T1" fmla="*/ 11 h 5933"/>
                                <a:gd name="T2" fmla="+- 0 5943 11"/>
                                <a:gd name="T3" fmla="*/ 5943 h 5933"/>
                              </a:gdLst>
                              <a:ahLst/>
                              <a:cxnLst>
                                <a:cxn ang="0">
                                  <a:pos x="0" y="T1"/>
                                </a:cxn>
                                <a:cxn ang="0">
                                  <a:pos x="0" y="T3"/>
                                </a:cxn>
                              </a:cxnLst>
                              <a:rect l="0" t="0" r="r" b="b"/>
                              <a:pathLst>
                                <a:path h="5933">
                                  <a:moveTo>
                                    <a:pt x="0" y="0"/>
                                  </a:moveTo>
                                  <a:lnTo>
                                    <a:pt x="0" y="593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1" name="Group 139"/>
                        <wpg:cNvGrpSpPr>
                          <a:grpSpLocks/>
                        </wpg:cNvGrpSpPr>
                        <wpg:grpSpPr bwMode="auto">
                          <a:xfrm>
                            <a:off x="9263" y="11"/>
                            <a:ext cx="2" cy="5933"/>
                            <a:chOff x="9263" y="11"/>
                            <a:chExt cx="2" cy="5933"/>
                          </a:xfrm>
                        </wpg:grpSpPr>
                        <wps:wsp>
                          <wps:cNvPr id="2432" name="Freeform 140"/>
                          <wps:cNvSpPr>
                            <a:spLocks/>
                          </wps:cNvSpPr>
                          <wps:spPr bwMode="auto">
                            <a:xfrm>
                              <a:off x="9263" y="11"/>
                              <a:ext cx="2" cy="5933"/>
                            </a:xfrm>
                            <a:custGeom>
                              <a:avLst/>
                              <a:gdLst>
                                <a:gd name="T0" fmla="+- 0 11 11"/>
                                <a:gd name="T1" fmla="*/ 11 h 5933"/>
                                <a:gd name="T2" fmla="+- 0 5943 11"/>
                                <a:gd name="T3" fmla="*/ 5943 h 5933"/>
                              </a:gdLst>
                              <a:ahLst/>
                              <a:cxnLst>
                                <a:cxn ang="0">
                                  <a:pos x="0" y="T1"/>
                                </a:cxn>
                                <a:cxn ang="0">
                                  <a:pos x="0" y="T3"/>
                                </a:cxn>
                              </a:cxnLst>
                              <a:rect l="0" t="0" r="r" b="b"/>
                              <a:pathLst>
                                <a:path h="5933">
                                  <a:moveTo>
                                    <a:pt x="0" y="0"/>
                                  </a:moveTo>
                                  <a:lnTo>
                                    <a:pt x="0" y="593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xmlns:w16se="http://schemas.microsoft.com/office/word/2015/wordml/symex" xmlns:w15="http://schemas.microsoft.com/office/word/2012/wordml"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B2D5378" id="Group 37" o:spid="_x0000_s1026" style="width:343.5pt;height:189.3pt;mso-position-horizontal-relative:char;mso-position-vertical-relative:line" coordsize="9274,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">
                <v:group id="Group 3" o:spid="_x0000_s1027" style="position:absolute;left:3649;top:61;width:847;height:547" coordorigin="3649,6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4" o:spid="_x0000_s1028" style="position:absolute;left:3649;top:6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" path="m,l847,r,547l,547,,xe" fillcolor="#e8edf4" stroked="f">
                    <v:path arrowok="t" o:connecttype="custom" o:connectlocs="0,61;847,61;847,608;0,608;0,61" o:connectangles="0,0,0,0,0"/>
                  </v:shape>
                </v:group>
                <v:group id="Group 5" o:spid="_x0000_s1029" style="position:absolute;left:3649;top:61;width:848;height:548" coordorigin="3649,6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6" o:spid="_x0000_s1030" style="position:absolute;left:3649;top:6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" path="m,547r847,l847,,,,,547xe" filled="f" strokeweight=".24pt">
                    <v:path arrowok="t" o:connecttype="custom" o:connectlocs="0,608;847,608;847,61;0,61;0,608" o:connectangles="0,0,0,0,0"/>
                  </v:shape>
                  <v:shape id="Picture 7" o:spid="_x0000_s1031" type="#_x0000_t75" style="position:absolute;left:3891;top:265;width:34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">
                    <v:imagedata r:id="rId179" o:title=""/>
                  </v:shape>
                </v:group>
                <v:group id="Group 8" o:spid="_x0000_s1032" style="position:absolute;left:3649;top:1609;width:847;height:547" coordorigin="364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Freeform 9" o:spid="_x0000_s1033" style="position:absolute;left:364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" path="m,l847,r,547l,547,,xe" fillcolor="#e8edf4" stroked="f">
                    <v:path arrowok="t" o:connecttype="custom" o:connectlocs="0,1609;847,1609;847,2156;0,2156;0,1609" o:connectangles="0,0,0,0,0"/>
                  </v:shape>
                </v:group>
                <v:group id="Group 10" o:spid="_x0000_s1034" style="position:absolute;left:3649;top:1609;width:848;height:548" coordorigin="364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Freeform 11" o:spid="_x0000_s1035" style="position:absolute;left:364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" path="m,547r847,l847,,,,,547xe" filled="f" strokeweight=".24pt">
                    <v:path arrowok="t" o:connecttype="custom" o:connectlocs="0,2156;847,2156;847,1609;0,1609;0,2156" o:connectangles="0,0,0,0,0"/>
                  </v:shape>
                  <v:shape id="Picture 12" o:spid="_x0000_s1036" type="#_x0000_t75" style="position:absolute;left:3769;top:1811;width:61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">
                    <v:imagedata r:id="rId180" o:title=""/>
                  </v:shape>
                </v:group>
                <v:group id="Group 13" o:spid="_x0000_s1037" style="position:absolute;left:4074;top:608;width:2;height:1001" coordorigin="4074,608"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Freeform 14" o:spid="_x0000_s1038" style="position:absolute;left:4074;top:608;width:2;height:1001;visibility:visible;mso-wrap-style:square;v-text-anchor:top"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" path="m,l,1001e" filled="f" strokeweight=".24pt">
                    <v:path arrowok="t" o:connecttype="custom" o:connectlocs="0,608;0,1609" o:connectangles="0,0"/>
                  </v:shape>
                </v:group>
                <v:group id="Group 15" o:spid="_x0000_s1039" style="position:absolute;left:267;top:1609;width:847;height:547" coordorigin="267,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Freeform 16" o:spid="_x0000_s1040" style="position:absolute;left:267;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" path="m,l847,r,547l,547,,xe" fillcolor="#e8edf4" stroked="f">
                    <v:path arrowok="t" o:connecttype="custom" o:connectlocs="0,1609;847,1609;847,2156;0,2156;0,1609" o:connectangles="0,0,0,0,0"/>
                  </v:shape>
                </v:group>
                <v:group id="Group 17" o:spid="_x0000_s1041" style="position:absolute;left:267;top:1609;width:848;height:548" coordorigin="267,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Freeform 18" o:spid="_x0000_s1042" style="position:absolute;left:267;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" path="m,547r848,l848,,,,,547xe" filled="f" strokeweight=".24pt">
                    <v:path arrowok="t" o:connecttype="custom" o:connectlocs="0,2156;848,2156;848,1609;0,1609;0,2156" o:connectangles="0,0,0,0,0"/>
                  </v:shape>
                  <v:shape id="Picture 19" o:spid="_x0000_s1043" type="#_x0000_t75" style="position:absolute;left:546;top:1813;width:28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">
                    <v:imagedata r:id="rId181" o:title=""/>
                  </v:shape>
                </v:group>
                <v:group id="Group 20" o:spid="_x0000_s1044" style="position:absolute;left:692;top:1155;width:2;height:454" coordorigin="692,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Freeform 21" o:spid="_x0000_s1045" style="position:absolute;left:692;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" path="m,l,454e" filled="f" strokeweight=".24pt">
                    <v:path arrowok="t" o:connecttype="custom" o:connectlocs="0,1155;0,1609" o:connectangles="0,0"/>
                  </v:shape>
                </v:group>
                <v:group id="Group 22" o:spid="_x0000_s1046" style="position:absolute;left:1395;top:1609;width:845;height:547" coordorigin="139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">
                  <v:shape id="Freeform 23" o:spid="_x0000_s1047" style="position:absolute;left:139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" path="m,l845,r,547l,547,,xe" fillcolor="#e8edf4" stroked="f">
                    <v:path arrowok="t" o:connecttype="custom" o:connectlocs="0,1609;845,1609;845,2156;0,2156;0,1609" o:connectangles="0,0,0,0,0"/>
                  </v:shape>
                </v:group>
                <v:group id="Group 24" o:spid="_x0000_s1048" style="position:absolute;left:1395;top:1609;width:845;height:548" coordorigin="139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">
                  <v:shape id="Freeform 25" o:spid="_x0000_s1049" style="position:absolute;left:139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" path="m,547r845,l845,,,,,547xe" filled="f" strokeweight=".24pt">
                    <v:path arrowok="t" o:connecttype="custom" o:connectlocs="0,2156;845,2156;845,1609;0,1609;0,2156" o:connectangles="0,0,0,0,0"/>
                  </v:shape>
                  <v:shape id="Picture 26" o:spid="_x0000_s1050" type="#_x0000_t75" style="position:absolute;left:1484;top:1811;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">
                    <v:imagedata r:id="rId182" o:title=""/>
                  </v:shape>
                </v:group>
                <v:group id="Group 27" o:spid="_x0000_s1051" style="position:absolute;left:1818;top:1155;width:2;height:454" coordorigin="1818,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">
                  <v:shape id="Freeform 28" o:spid="_x0000_s1052" style="position:absolute;left:1818;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" path="m,l,454e" filled="f" strokeweight=".24pt">
                    <v:path arrowok="t" o:connecttype="custom" o:connectlocs="0,1155;0,1609" o:connectangles="0,0"/>
                  </v:shape>
                </v:group>
                <v:group id="Group 29" o:spid="_x0000_s1053" style="position:absolute;left:1818;top:2156;width:2;height:3190" coordorigin="1818,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">
                  <v:shape id="Freeform 30" o:spid="_x0000_s1054" style="position:absolute;left:1818;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" path="m,l,3190e" filled="f" strokeweight=".24pt">
                    <v:path arrowok="t" o:connecttype="custom" o:connectlocs="0,2156;0,5346" o:connectangles="0,0"/>
                  </v:shape>
                </v:group>
                <v:group id="Group 31" o:spid="_x0000_s1055" style="position:absolute;left:2101;top:5072;width:845;height:547" coordorigin="2101,507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">
                  <v:shape id="Freeform 32" o:spid="_x0000_s1056" style="position:absolute;left:2101;top:507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" path="m,l845,r,547l,547,,xe" fillcolor="#e8edf4" stroked="f">
                    <v:path arrowok="t" o:connecttype="custom" o:connectlocs="0,5072;845,5072;845,5619;0,5619;0,5072" o:connectangles="0,0,0,0,0"/>
                  </v:shape>
                </v:group>
                <v:group id="Group 33" o:spid="_x0000_s1057" style="position:absolute;left:2101;top:5072;width:845;height:548" coordorigin="2101,507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">
                  <v:shape id="Freeform 34" o:spid="_x0000_s1058" style="position:absolute;left:2101;top:507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" path="m,547r845,l845,,,,,547xe" filled="f" strokeweight=".24pt">
                    <v:path arrowok="t" o:connecttype="custom" o:connectlocs="0,5619;845,5619;845,5072;0,5072;0,5619" o:connectangles="0,0,0,0,0"/>
                  </v:shape>
                  <v:shape id="Picture 35" o:spid="_x0000_s1059" type="#_x0000_t75" style="position:absolute;left:2187;top:5175;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">
                    <v:imagedata r:id="rId183" o:title=""/>
                  </v:shape>
                  <v:shape id="Picture 36" o:spid="_x0000_s1060" type="#_x0000_t75" style="position:absolute;left:2180;top:5372;width:684;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">
                    <v:imagedata r:id="rId184" o:title=""/>
                  </v:shape>
                </v:group>
                <v:group id="_x0000_s1061" style="position:absolute;left:1818;top:5346;width:284;height:2" coordorigin="1818,534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">
                  <v:shape id="Freeform 38" o:spid="_x0000_s1062" style="position:absolute;left:1818;top:534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" path="m283,l,e" filled="f" strokeweight=".24pt">
                    <v:path arrowok="t" o:connecttype="custom" o:connectlocs="283,0;0,0" o:connectangles="0,0"/>
                  </v:shape>
                </v:group>
                <v:group id="Group 39" o:spid="_x0000_s1063" style="position:absolute;left:2101;top:4251;width:845;height:547" coordorigin="2101,4251"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">
                  <v:shape id="Freeform 40" o:spid="_x0000_s1064" style="position:absolute;left:2101;top:4251;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" path="m,l845,r,547l,547,,xe" fillcolor="#e8edf4" stroked="f">
                    <v:path arrowok="t" o:connecttype="custom" o:connectlocs="0,4251;845,4251;845,4798;0,4798;0,4251" o:connectangles="0,0,0,0,0"/>
                  </v:shape>
                </v:group>
                <v:group id="Group 41" o:spid="_x0000_s1065" style="position:absolute;left:2101;top:4251;width:845;height:548" coordorigin="2101,4251"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">
                  <v:shape id="Freeform 42" o:spid="_x0000_s1066" style="position:absolute;left:2101;top:4251;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" path="m,548r845,l845,,,,,548xe" filled="f" strokeweight=".24pt">
                    <v:path arrowok="t" o:connecttype="custom" o:connectlocs="0,4799;845,4799;845,4251;0,4251;0,4799" o:connectangles="0,0,0,0,0"/>
                  </v:shape>
                  <v:shape id="Picture 43" o:spid="_x0000_s1067" type="#_x0000_t75" style="position:absolute;left:2187;top:4357;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">
                    <v:imagedata r:id="rId183" o:title=""/>
                  </v:shape>
                  <v:shape id="Picture 44" o:spid="_x0000_s1068" type="#_x0000_t75" style="position:absolute;left:2312;top:4551;width:415;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">
                    <v:imagedata r:id="rId185" o:title=""/>
                  </v:shape>
                </v:group>
                <v:group id="Group 45" o:spid="_x0000_s1069" style="position:absolute;left:1818;top:4525;width:284;height:2" coordorigin="1818,4525"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">
                  <v:shape id="Freeform 46" o:spid="_x0000_s1070" style="position:absolute;left:1818;top:4525;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" path="m283,l,e" filled="f" strokeweight=".24pt">
                    <v:path arrowok="t" o:connecttype="custom" o:connectlocs="283,0;0,0" o:connectangles="0,0"/>
                  </v:shape>
                </v:group>
                <v:group id="Group 47" o:spid="_x0000_s1071"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">
                  <v:shape id="Freeform 48" o:spid="_x0000_s1072"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" path="m,l845,r,547l,547,,xe" fillcolor="#e8edf4" stroked="f">
                    <v:path arrowok="t" o:connecttype="custom" o:connectlocs="0,3433;845,3433;845,3980;0,3980;0,3433" o:connectangles="0,0,0,0,0"/>
                  </v:shape>
                </v:group>
                <v:group id="Group 49" o:spid="_x0000_s1073"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">
                  <v:shape id="Freeform 50" o:spid="_x0000_s1074"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" path="m,547r845,l845,,,,,547xe" filled="f" strokeweight=".24pt">
                    <v:path arrowok="t" o:connecttype="custom" o:connectlocs="0,3980;845,3980;845,3433;0,3433;0,3980" o:connectangles="0,0,0,0,0"/>
                  </v:shape>
                  <v:shape id="Picture 51" o:spid="_x0000_s1075" type="#_x0000_t75" style="position:absolute;left:2187;top:3536;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">
                    <v:imagedata r:id="rId183" o:title=""/>
                  </v:shape>
                  <v:shape id="Picture 52" o:spid="_x0000_s1076" type="#_x0000_t75" style="position:absolute;left:2334;top:3733;width:37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">
                    <v:imagedata r:id="rId186" o:title=""/>
                  </v:shape>
                </v:group>
                <v:group id="Group 53" o:spid="_x0000_s1077" style="position:absolute;left:1818;top:3707;width:284;height:2" coordorigin="1818,3707"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9W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gaT+D1JjwBuXgCAAD//wMAUEsBAi0AFAAGAAgAAAAhANvh9svuAAAAhQEAABMAAAAAAAAA&#10;AAAAAAAAAAAAAFtDb250ZW50X1R5cGVzXS54bWxQSwECLQAUAAYACAAAACEAWvQsW78AAAAVAQAA&#10;CwAAAAAAAAAAAAAAAAAfAQAAX3JlbHMvLnJlbHNQSwECLQAUAAYACAAAACEAS8hvVsYAAADdAAAA&#10;DwAAAAAAAAAAAAAAAAAHAgAAZHJzL2Rvd25yZXYueG1sUEsFBgAAAAADAAMAtwAAAPoCAAAAAA==&#10;">
                  <v:shape id="Freeform 54" o:spid="_x0000_s1078" style="position:absolute;left:1818;top:3707;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" path="m283,l,e" filled="f" strokeweight=".24pt">
                    <v:path arrowok="t" o:connecttype="custom" o:connectlocs="283,0;0,0" o:connectangles="0,0"/>
                  </v:shape>
                </v:group>
                <v:group id="Group 55" o:spid="_x0000_s1079" style="position:absolute;left:2101;top:2612;width:845;height:547" coordorigin="2101,261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">
                  <v:shape id="Freeform 56" o:spid="_x0000_s1080" style="position:absolute;left:2101;top:261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" path="m,l845,r,547l,547,,xe" fillcolor="#e8edf4" stroked="f">
                    <v:path arrowok="t" o:connecttype="custom" o:connectlocs="0,2612;845,2612;845,3159;0,3159;0,2612" o:connectangles="0,0,0,0,0"/>
                  </v:shape>
                </v:group>
                <v:group id="Group 57" o:spid="_x0000_s1081" style="position:absolute;left:2101;top:2612;width:845;height:548" coordorigin="2101,261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">
                  <v:shape id="Freeform 58" o:spid="_x0000_s1082" style="position:absolute;left:2101;top:261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" path="m,547r845,l845,,,,,547xe" filled="f" strokeweight=".24pt">
                    <v:path arrowok="t" o:connecttype="custom" o:connectlocs="0,3159;845,3159;845,2612;0,2612;0,3159" o:connectangles="0,0,0,0,0"/>
                  </v:shape>
                  <v:shape id="Picture 59" o:spid="_x0000_s1083" type="#_x0000_t75" style="position:absolute;left:2187;top:2715;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">
                    <v:imagedata r:id="rId183" o:title=""/>
                  </v:shape>
                  <v:shape id="Picture 60" o:spid="_x0000_s1084" type="#_x0000_t75" style="position:absolute;left:2377;top:2912;width:281;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">
                    <v:imagedata r:id="rId187" o:title=""/>
                  </v:shape>
                </v:group>
                <v:group id="Group 61" o:spid="_x0000_s1085" style="position:absolute;left:1818;top:2886;width:284;height:2" coordorigin="1818,288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">
                  <v:shape id="Freeform 62" o:spid="_x0000_s1086" style="position:absolute;left:1818;top:288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" path="m283,l,e" filled="f" strokeweight=".24pt">
                    <v:path arrowok="t" o:connecttype="custom" o:connectlocs="283,0;0,0" o:connectangles="0,0"/>
                  </v:shape>
                </v:group>
                <v:group id="Group 63" o:spid="_x0000_s1087" style="position:absolute;left:2523;top:1609;width:845;height:547" coordorigin="252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">
                  <v:shape id="Freeform 64" o:spid="_x0000_s1088" style="position:absolute;left:252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" path="m,l845,r,547l,547,,xe" fillcolor="#e8edf4" stroked="f">
                    <v:path arrowok="t" o:connecttype="custom" o:connectlocs="0,1609;845,1609;845,2156;0,2156;0,1609" o:connectangles="0,0,0,0,0"/>
                  </v:shape>
                </v:group>
                <v:group id="Group 65" o:spid="_x0000_s1089" style="position:absolute;left:2523;top:1609;width:845;height:548" coordorigin="252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8Jn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Np/B8E56AXDwAAAD//wMAUEsBAi0AFAAGAAgAAAAhANvh9svuAAAAhQEAABMAAAAAAAAA&#10;AAAAAAAAAAAAAFtDb250ZW50X1R5cGVzXS54bWxQSwECLQAUAAYACAAAACEAWvQsW78AAAAVAQAA&#10;CwAAAAAAAAAAAAAAAAAfAQAAX3JlbHMvLnJlbHNQSwECLQAUAAYACAAAACEAUY/CZ8YAAADdAAAA&#10;DwAAAAAAAAAAAAAAAAAHAgAAZHJzL2Rvd25yZXYueG1sUEsFBgAAAAADAAMAtwAAAPoCAAAAAA==&#10;">
                  <v:shape id="Freeform 66" o:spid="_x0000_s1090" style="position:absolute;left:252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" path="m,547r845,l845,,,,,547xe" filled="f" strokeweight=".24pt">
                    <v:path arrowok="t" o:connecttype="custom" o:connectlocs="0,2156;845,2156;845,1609;0,1609;0,2156" o:connectangles="0,0,0,0,0"/>
                  </v:shape>
                  <v:shape id="Picture 67" o:spid="_x0000_s1091" type="#_x0000_t75" style="position:absolute;left:2571;top:1811;width:74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">
                    <v:imagedata r:id="rId188" o:title=""/>
                  </v:shape>
                </v:group>
                <v:group id="Group 68" o:spid="_x0000_s1092" style="position:absolute;left:2946;top:1155;width:2;height:454" coordorigin="2946,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">
                  <v:shape id="Freeform 69" o:spid="_x0000_s1093" style="position:absolute;left:2946;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" path="m,l,454e" filled="f" strokeweight=".24pt">
                    <v:path arrowok="t" o:connecttype="custom" o:connectlocs="0,1155;0,1609" o:connectangles="0,0"/>
                  </v:shape>
                </v:group>
                <v:group id="Group 70" o:spid="_x0000_s1094" style="position:absolute;left:3157;top:2156;width:2;height:3190" coordorigin="3157,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">
                  <v:shape id="Freeform 71" o:spid="_x0000_s1095" style="position:absolute;left:3157;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" path="m,l,3190e" filled="f" strokeweight=".24pt">
                    <v:path arrowok="t" o:connecttype="custom" o:connectlocs="0,2156;0,5346" o:connectangles="0,0"/>
                  </v:shape>
                </v:group>
                <v:group id="Group 72" o:spid="_x0000_s1096" style="position:absolute;left:3438;top:5072;width:847;height:547" coordorigin="3438,507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Zat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iajuH5JjwBuXgAAAD//wMAUEsBAi0AFAAGAAgAAAAhANvh9svuAAAAhQEAABMAAAAAAAAA&#10;AAAAAAAAAAAAAFtDb250ZW50X1R5cGVzXS54bWxQSwECLQAUAAYACAAAACEAWvQsW78AAAAVAQAA&#10;CwAAAAAAAAAAAAAAAAAfAQAAX3JlbHMvLnJlbHNQSwECLQAUAAYACAAAACEAbzGWrcYAAADdAAAA&#10;DwAAAAAAAAAAAAAAAAAHAgAAZHJzL2Rvd25yZXYueG1sUEsFBgAAAAADAAMAtwAAAPoCAAAAAA==&#10;">
                  <v:shape id="Freeform 73" o:spid="_x0000_s1097" style="position:absolute;left:3438;top:507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" path="m,l847,r,547l,547,,xe" fillcolor="#e8edf4" stroked="f">
                    <v:path arrowok="t" o:connecttype="custom" o:connectlocs="0,5072;847,5072;847,5619;0,5619;0,5072" o:connectangles="0,0,0,0,0"/>
                  </v:shape>
                </v:group>
                <v:group id="Group 74" o:spid="_x0000_s1098" style="position:absolute;left:3438;top:5072;width:848;height:548" coordorigin="3438,507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">
                  <v:shape id="Freeform 75" o:spid="_x0000_s1099" style="position:absolute;left:3438;top:507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" path="m,547r847,l847,,,,,547xe" filled="f" strokeweight=".24pt">
                    <v:path arrowok="t" o:connecttype="custom" o:connectlocs="0,5619;847,5619;847,5072;0,5072;0,5619" o:connectangles="0,0,0,0,0"/>
                  </v:shape>
                  <v:shape id="Picture 76" o:spid="_x0000_s1100" type="#_x0000_t75" style="position:absolute;left:3529;top:5175;width:667;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">
                    <v:imagedata r:id="rId189" o:title=""/>
                  </v:shape>
                  <v:shape id="Picture 77" o:spid="_x0000_s1101" type="#_x0000_t75" style="position:absolute;left:3627;top:5370;width:47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">
                    <v:imagedata r:id="rId190" o:title=""/>
                  </v:shape>
                </v:group>
                <v:group id="Group 78" o:spid="_x0000_s1102" style="position:absolute;left:3157;top:5346;width:281;height:2" coordorigin="3157,534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">
                  <v:shape id="Freeform 79" o:spid="_x0000_s1103" style="position:absolute;left:3157;top:534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" path="m281,l,e" filled="f" strokeweight=".24pt">
                    <v:path arrowok="t" o:connecttype="custom" o:connectlocs="281,0;0,0" o:connectangles="0,0"/>
                  </v:shape>
                </v:group>
                <v:group id="Group 80" o:spid="_x0000_s1104" style="position:absolute;left:3438;top:4251;width:847;height:547" coordorigin="3438,425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">
                  <v:shape id="Freeform 81" o:spid="_x0000_s1105" style="position:absolute;left:3438;top:425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" path="m,l847,r,547l,547,,xe" fillcolor="#e8edf4" stroked="f">
                    <v:path arrowok="t" o:connecttype="custom" o:connectlocs="0,4251;847,4251;847,4798;0,4798;0,4251" o:connectangles="0,0,0,0,0"/>
                  </v:shape>
                </v:group>
                <v:group id="Group 82" o:spid="_x0000_s1106" style="position:absolute;left:3438;top:4251;width:848;height:548" coordorigin="3438,425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">
                  <v:shape id="Freeform 83" o:spid="_x0000_s1107" style="position:absolute;left:3438;top:425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" path="m,548r847,l847,,,,,548xe" filled="f" strokeweight=".24pt">
                    <v:path arrowok="t" o:connecttype="custom" o:connectlocs="0,4799;847,4799;847,4251;0,4251;0,4799" o:connectangles="0,0,0,0,0"/>
                  </v:shape>
                  <v:shape id="Picture 84" o:spid="_x0000_s1108" type="#_x0000_t75" style="position:absolute;left:3555;top:4357;width:62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">
                    <v:imagedata r:id="rId191" o:title=""/>
                  </v:shape>
                  <v:shape id="Picture 85" o:spid="_x0000_s1109" type="#_x0000_t75" style="position:absolute;left:3743;top:4551;width:23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">
                    <v:imagedata r:id="rId192" o:title=""/>
                  </v:shape>
                </v:group>
                <v:group id="Group 86" o:spid="_x0000_s1110" style="position:absolute;left:3157;top:4511;width:281;height:15" coordorigin="3157,4511"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">
                  <v:shape id="Freeform 87" o:spid="_x0000_s1111" style="position:absolute;left:3157;top:4511;width:281;height:15;visibility:visible;mso-wrap-style:square;v-text-anchor:top"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" path="m281,14l,e" filled="f" strokeweight=".24pt">
                    <v:path arrowok="t" o:connecttype="custom" o:connectlocs="281,4525;0,4511" o:connectangles="0,0"/>
                  </v:shape>
                </v:group>
                <v:group id="Group 88" o:spid="_x0000_s1112" style="position:absolute;left:3438;top:3433;width:847;height:548" coordorigin="3438,3433"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">
                  <v:shape id="Freeform 89" o:spid="_x0000_s1113" style="position:absolute;left:3438;top:3433;width:847;height:548;visibility:visible;mso-wrap-style:square;v-text-anchor:top"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" path="m,l847,r,547l,547,,xe" fillcolor="#e8edf4" stroked="f">
                    <v:path arrowok="t" o:connecttype="custom" o:connectlocs="0,3433;847,3433;847,3980;0,3980;0,3433" o:connectangles="0,0,0,0,0"/>
                  </v:shape>
                </v:group>
                <v:group id="Group 90" o:spid="_x0000_s1114" style="position:absolute;left:3438;top:3433;width:848;height:548" coordorigin="3438,3433"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">
                  <v:shape id="Freeform 91" o:spid="_x0000_s1115" style="position:absolute;left:3438;top:3433;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" path="m,547r847,l847,,,,,547xe" filled="f" strokeweight=".24pt">
                    <v:path arrowok="t" o:connecttype="custom" o:connectlocs="0,3980;847,3980;847,3433;0,3433;0,3980" o:connectangles="0,0,0,0,0"/>
                  </v:shape>
                  <v:shape id="Picture 92" o:spid="_x0000_s1116" type="#_x0000_t75" style="position:absolute;left:3464;top:3632;width:79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">
                    <v:imagedata r:id="rId193" o:title=""/>
                  </v:shape>
                </v:group>
                <v:group id="Group 93" o:spid="_x0000_s1117" style="position:absolute;left:3157;top:3707;width:281;height:2" coordorigin="3157,3707"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">
                  <v:shape id="Freeform 94" o:spid="_x0000_s1118" style="position:absolute;left:3157;top:3707;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" path="m,l281,e" filled="f" strokeweight=".24pt">
                    <v:path arrowok="t" o:connecttype="custom" o:connectlocs="0,0;281,0" o:connectangles="0,0"/>
                  </v:shape>
                </v:group>
                <v:group id="Group 95" o:spid="_x0000_s1119" style="position:absolute;left:3438;top:2612;width:847;height:547" coordorigin="3438,261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">
                  <v:shape id="Freeform 96" o:spid="_x0000_s1120" style="position:absolute;left:3438;top:261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" path="m,l847,r,547l,547,,xe" fillcolor="#e8edf4" stroked="f">
                    <v:path arrowok="t" o:connecttype="custom" o:connectlocs="0,2612;847,2612;847,3159;0,3159;0,2612" o:connectangles="0,0,0,0,0"/>
                  </v:shape>
                </v:group>
                <v:group id="Group 97" o:spid="_x0000_s1121" style="position:absolute;left:3438;top:2612;width:848;height:548" coordorigin="3438,261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">
                  <v:shape id="Freeform 98" o:spid="_x0000_s1122" style="position:absolute;left:3438;top:261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" path="m,547r847,l847,,,,,547xe" filled="f" strokeweight=".24pt">
                    <v:path arrowok="t" o:connecttype="custom" o:connectlocs="0,3159;847,3159;847,2612;0,2612;0,3159" o:connectangles="0,0,0,0,0"/>
                  </v:shape>
                  <v:shape id="Picture 99" o:spid="_x0000_s1123" type="#_x0000_t75" style="position:absolute;left:3572;top:2814;width:5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">
                    <v:imagedata r:id="rId194" o:title=""/>
                  </v:shape>
                </v:group>
                <v:group id="Group 100" o:spid="_x0000_s1124" style="position:absolute;left:3157;top:2886;width:281;height:2" coordorigin="3157,288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">
                  <v:shape id="Freeform 101" o:spid="_x0000_s1125" style="position:absolute;left:3157;top:288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" path="m281,l,e" filled="f" strokeweight=".24pt">
                    <v:path arrowok="t" o:connecttype="custom" o:connectlocs="281,0;0,0" o:connectangles="0,0"/>
                  </v:shape>
                </v:group>
                <v:group id="Group 102" o:spid="_x0000_s1126" style="position:absolute;left:4777;top:1609;width:845;height:547" coordorigin="4777,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">
                  <v:shape id="Freeform 103" o:spid="_x0000_s1127" style="position:absolute;left:4777;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" path="m,l845,r,547l,547,,xe" fillcolor="#e8edf4" stroked="f">
                    <v:path arrowok="t" o:connecttype="custom" o:connectlocs="0,1609;845,1609;845,2156;0,2156;0,1609" o:connectangles="0,0,0,0,0"/>
                  </v:shape>
                </v:group>
                <v:group id="Group 104" o:spid="_x0000_s1128" style="position:absolute;left:4777;top:1609;width:845;height:548" coordorigin="4777,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">
                  <v:shape id="Freeform 105" o:spid="_x0000_s1129" style="position:absolute;left:4777;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" path="m,547r845,l845,,,,,547xe" filled="f" strokeweight=".24pt">
                    <v:path arrowok="t" o:connecttype="custom" o:connectlocs="0,2156;845,2156;845,1609;0,1609;0,2156" o:connectangles="0,0,0,0,0"/>
                  </v:shape>
                  <v:shape id="Picture 106" o:spid="_x0000_s1130" type="#_x0000_t75" style="position:absolute;left:4878;top:1717;width:63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">
                    <v:imagedata r:id="rId195" o:title=""/>
                  </v:shape>
                  <v:shape id="Picture 107" o:spid="_x0000_s1131" type="#_x0000_t75" style="position:absolute;left:5077;top:1911;width:25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">
                    <v:imagedata r:id="rId196" o:title=""/>
                  </v:shape>
                </v:group>
                <v:group id="Group 108" o:spid="_x0000_s1132" style="position:absolute;left:5199;top:1155;width:2;height:454" coordorigin="5199,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">
                  <v:shape id="Freeform 109" o:spid="_x0000_s1133" style="position:absolute;left:5199;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" path="m,l,454e" filled="f" strokeweight=".24pt">
                    <v:path arrowok="t" o:connecttype="custom" o:connectlocs="0,1155;0,1609" o:connectangles="0,0"/>
                  </v:shape>
                </v:group>
                <v:group id="Group 110" o:spid="_x0000_s1134" style="position:absolute;left:5905;top:1609;width:845;height:547" coordorigin="590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">
                  <v:shape id="Freeform 111" o:spid="_x0000_s1135" style="position:absolute;left:590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" path="m,l845,r,547l,547,,xe" fillcolor="#e8edf4" stroked="f">
                    <v:path arrowok="t" o:connecttype="custom" o:connectlocs="0,1609;845,1609;845,2156;0,2156;0,1609" o:connectangles="0,0,0,0,0"/>
                  </v:shape>
                </v:group>
                <v:group id="Group 112" o:spid="_x0000_s1136" style="position:absolute;left:5905;top:1609;width:845;height:548" coordorigin="590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">
                  <v:shape id="Freeform 113" o:spid="_x0000_s1137" style="position:absolute;left:590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" path="m,547r845,l845,,,,,547xe" filled="f" strokeweight=".24pt">
                    <v:path arrowok="t" o:connecttype="custom" o:connectlocs="0,2156;845,2156;845,1609;0,1609;0,2156" o:connectangles="0,0,0,0,0"/>
                  </v:shape>
                  <v:shape id="Picture 114" o:spid="_x0000_s1138" type="#_x0000_t75" style="position:absolute;left:6015;top:1813;width:62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">
                    <v:imagedata r:id="rId197" o:title=""/>
                  </v:shape>
                </v:group>
                <v:group id="Group 115" o:spid="_x0000_s1139" style="position:absolute;left:6327;top:1155;width:2;height:454" coordorigin="6327,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">
                  <v:shape id="Freeform 116" o:spid="_x0000_s1140" style="position:absolute;left:6327;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" path="m,l,454e" filled="f" strokeweight=".24pt">
                    <v:path arrowok="t" o:connecttype="custom" o:connectlocs="0,1155;0,1609" o:connectangles="0,0"/>
                  </v:shape>
                </v:group>
                <v:group id="Group 117" o:spid="_x0000_s1141" style="position:absolute;left:7033;top:1609;width:845;height:547" coordorigin="703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RH2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yN3uH5JjwBuf4DAAD//wMAUEsBAi0AFAAGAAgAAAAhANvh9svuAAAAhQEAABMAAAAAAAAA&#10;AAAAAAAAAAAAAFtDb250ZW50X1R5cGVzXS54bWxQSwECLQAUAAYACAAAACEAWvQsW78AAAAVAQAA&#10;CwAAAAAAAAAAAAAAAAAfAQAAX3JlbHMvLnJlbHNQSwECLQAUAAYACAAAACEAnEUR9sYAAADdAAAA&#10;DwAAAAAAAAAAAAAAAAAHAgAAZHJzL2Rvd25yZXYueG1sUEsFBgAAAAADAAMAtwAAAPoCAAAAAA==&#10;">
                  <v:shape id="Freeform 118" o:spid="_x0000_s1142" style="position:absolute;left:703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" path="m,l845,r,547l,547,,xe" fillcolor="#e8edf4" stroked="f">
                    <v:path arrowok="t" o:connecttype="custom" o:connectlocs="0,1609;845,1609;845,2156;0,2156;0,1609" o:connectangles="0,0,0,0,0"/>
                  </v:shape>
                </v:group>
                <v:group id="Group 119" o:spid="_x0000_s1143" style="position:absolute;left:7033;top:1609;width:845;height:548" coordorigin="703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">
                  <v:shape id="Freeform 120" o:spid="_x0000_s1144" style="position:absolute;left:703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" path="m,547r845,l845,,,,,547xe" filled="f" strokeweight=".24pt">
                    <v:path arrowok="t" o:connecttype="custom" o:connectlocs="0,2156;845,2156;845,1609;0,1609;0,2156" o:connectangles="0,0,0,0,0"/>
                  </v:shape>
                  <v:shape id="Picture 121" o:spid="_x0000_s1145" type="#_x0000_t75" style="position:absolute;left:7117;top:1811;width:68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">
                    <v:imagedata r:id="rId198" o:title=""/>
                  </v:shape>
                </v:group>
                <v:group id="Group 122" o:spid="_x0000_s1146" style="position:absolute;left:7455;top:1155;width:2;height:454" coordorigin="7455,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">
                  <v:shape id="Freeform 123" o:spid="_x0000_s1147" style="position:absolute;left:7455;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" path="m,l,454e" filled="f" strokeweight=".24pt">
                    <v:path arrowok="t" o:connecttype="custom" o:connectlocs="0,1155;0,1609" o:connectangles="0,0"/>
                  </v:shape>
                </v:group>
                <v:group id="Group 124" o:spid="_x0000_s1148" style="position:absolute;left:692;top:1155;width:7889;height:2" coordorigin="692,1155"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">
                  <v:shape id="Freeform 125" o:spid="_x0000_s1149" style="position:absolute;left:692;top:1155;width:7889;height:2;visibility:visible;mso-wrap-style:square;v-text-anchor:top"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" path="m,l7889,e" filled="f" strokeweight=".24pt">
                    <v:path arrowok="t" o:connecttype="custom" o:connectlocs="0,0;7889,0" o:connectangles="0,0"/>
                  </v:shape>
                </v:group>
                <v:group id="Group 126" o:spid="_x0000_s1150" style="position:absolute;left:8159;top:1609;width:847;height:547" coordorigin="815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">
                  <v:shape id="Freeform 127" o:spid="_x0000_s1151" style="position:absolute;left:815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" path="m,l847,r,547l,547,,xe" fillcolor="#e8edf4" stroked="f">
                    <v:path arrowok="t" o:connecttype="custom" o:connectlocs="0,1609;847,1609;847,2156;0,2156;0,1609" o:connectangles="0,0,0,0,0"/>
                  </v:shape>
                </v:group>
                <v:group id="Group 128" o:spid="_x0000_s1152" style="position:absolute;left:8159;top:1609;width:848;height:548" coordorigin="815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">
                  <v:shape id="Freeform 129" o:spid="_x0000_s1153" style="position:absolute;left:815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" path="m,547r847,l847,,,,,547xe" filled="f" strokeweight=".24pt">
                    <v:path arrowok="t" o:connecttype="custom" o:connectlocs="0,2156;847,2156;847,1609;0,1609;0,2156" o:connectangles="0,0,0,0,0"/>
                  </v:shape>
                  <v:shape id="Picture 130" o:spid="_x0000_s1154" type="#_x0000_t75" style="position:absolute;left:8411;top:1813;width:35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">
                    <v:imagedata r:id="rId199" o:title=""/>
                  </v:shape>
                </v:group>
                <v:group id="Group 131" o:spid="_x0000_s1155" style="position:absolute;left:8581;top:1155;width:2;height:454" coordorigin="8581,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">
                  <v:shape id="Freeform 132" o:spid="_x0000_s1156" style="position:absolute;left:8581;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" path="m,l,454e" filled="f" strokeweight=".24pt">
                    <v:path arrowok="t" o:connecttype="custom" o:connectlocs="0,1155;0,1609" o:connectangles="0,0"/>
                  </v:shape>
                </v:group>
                <v:group id="Group 133" o:spid="_x0000_s115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">
                  <v:shape id="Freeform 134" o:spid="_x0000_s115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" path="m,l9261,e" filled="f" strokeweight=".58pt">
                    <v:path arrowok="t" o:connecttype="custom" o:connectlocs="0,0;9261,0" o:connectangles="0,0"/>
                  </v:shape>
                </v:group>
                <v:group id="Group 135" o:spid="_x0000_s1159" style="position:absolute;left:6;top:5948;width:9262;height:2" coordorigin="6,5948"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">
                  <v:shape id="Freeform 136" o:spid="_x0000_s1160" style="position:absolute;left:6;top:5948;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" path="m,l9261,e" filled="f" strokeweight=".58pt">
                    <v:path arrowok="t" o:connecttype="custom" o:connectlocs="0,0;9261,0" o:connectangles="0,0"/>
                  </v:shape>
                </v:group>
                <v:group id="Group 137" o:spid="_x0000_s1161" style="position:absolute;left:11;top:11;width:2;height:5933" coordorigin="11,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">
                  <v:shape id="Freeform 138" o:spid="_x0000_s1162" style="position:absolute;left:11;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" path="m,l,5932e" filled="f" strokeweight=".58pt">
                    <v:path arrowok="t" o:connecttype="custom" o:connectlocs="0,11;0,5943" o:connectangles="0,0"/>
                  </v:shape>
                </v:group>
                <v:group id="Group 139" o:spid="_x0000_s1163" style="position:absolute;left:9263;top:11;width:2;height:5933" coordorigin="9263,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">
                  <v:shape id="Freeform 140" o:spid="_x0000_s1164" style="position:absolute;left:9263;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" path="m,l,5932e" filled="f" strokeweight=".58pt">
                    <v:path arrowok="t" o:connecttype="custom" o:connectlocs="0,11;0,5943" o:connectangles="0,0"/>
                  </v:shape>
                </v:group>
                <w10:anchorlock/>
              </v:group>
            </w:pict>
          </mc:Fallback>
        </mc:AlternateContent>
      </w:r>
    </w:p>
    <w:p w14:paraId="5D7BB3A7" w14:textId="2591B04E" w:rsidR="0012064C" w:rsidRDefault="008834D9" w:rsidP="008834D9">
      <w:pPr>
        <w:pStyle w:val="Penomorangambar"/>
      </w:pPr>
      <w:bookmarkStart w:id="43" w:name="_Ref461056141"/>
      <w:bookmarkStart w:id="44" w:name="_Toc461058055"/>
      <w:r>
        <w:t>Gambar 3.</w:t>
      </w:r>
      <w:fldSimple w:instr=" SEQ Gambar_3. \* ARABIC ">
        <w:r w:rsidR="00E4358E">
          <w:rPr>
            <w:noProof/>
          </w:rPr>
          <w:t>3</w:t>
        </w:r>
      </w:fldSimple>
      <w:bookmarkEnd w:id="43"/>
      <w:r>
        <w:t xml:space="preserve">. </w:t>
      </w:r>
      <w:r w:rsidR="0012064C">
        <w:t>Struktur Menu Admin</w:t>
      </w:r>
      <w:bookmarkEnd w:id="44"/>
    </w:p>
    <w:p w14:paraId="787D2CBE" w14:textId="77777777" w:rsidR="006E3329" w:rsidRDefault="006E3329" w:rsidP="006E3329">
      <w:pPr>
        <w:spacing w:after="160" w:line="259" w:lineRule="auto"/>
        <w:ind w:firstLine="0"/>
        <w:jc w:val="left"/>
        <w:sectPr w:rsidR="006E3329" w:rsidSect="004E70A6">
          <w:pgSz w:w="11900" w:h="16840" w:code="9"/>
          <w:pgMar w:top="2268" w:right="1701" w:bottom="1701" w:left="2268" w:header="1134" w:footer="1134" w:gutter="0"/>
          <w:cols w:space="720"/>
          <w:titlePg/>
          <w:docGrid w:linePitch="326"/>
        </w:sectPr>
      </w:pPr>
    </w:p>
    <w:p w14:paraId="4D336DBF" w14:textId="432F37B5" w:rsidR="00914455" w:rsidRDefault="00BD0001" w:rsidP="00914455">
      <w:pPr>
        <w:pStyle w:val="Heading1"/>
      </w:pPr>
      <w:r>
        <w:lastRenderedPageBreak/>
        <w:br/>
      </w:r>
      <w:r>
        <w:br/>
      </w:r>
      <w:bookmarkStart w:id="45" w:name="_Toc461058910"/>
      <w:r w:rsidR="0099024B">
        <w:t>IMPLEMENTASI SISTEM</w:t>
      </w:r>
      <w:bookmarkEnd w:id="45"/>
    </w:p>
    <w:p w14:paraId="490617C5" w14:textId="77777777" w:rsidR="00914455" w:rsidRDefault="00914455" w:rsidP="00914455"/>
    <w:p w14:paraId="09CAC32D" w14:textId="77777777" w:rsidR="00AD4810" w:rsidRDefault="00AD4810" w:rsidP="00914455"/>
    <w:p w14:paraId="42AE4A52" w14:textId="77777777" w:rsidR="00AD4810" w:rsidRDefault="00AD4810" w:rsidP="00F5705C">
      <w:pPr>
        <w:pStyle w:val="Heading2"/>
        <w:rPr>
          <w:bCs/>
        </w:rPr>
      </w:pPr>
      <w:bookmarkStart w:id="46" w:name="_TOC_250005"/>
      <w:bookmarkStart w:id="47" w:name="_Toc461058911"/>
      <w:r>
        <w:t>Implementasi</w:t>
      </w:r>
      <w:bookmarkEnd w:id="46"/>
      <w:bookmarkEnd w:id="47"/>
    </w:p>
    <w:p w14:paraId="6E5CC75A" w14:textId="77777777" w:rsidR="00AD4810" w:rsidRDefault="00AD4810" w:rsidP="00AD4810">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7777777" w:rsidR="00AD4810" w:rsidRDefault="00AD4810" w:rsidP="00AD4810">
      <w:pPr>
        <w:rPr>
          <w:rFonts w:cs="Times New Roman"/>
        </w:rPr>
      </w:pPr>
    </w:p>
    <w:p w14:paraId="005B7B58" w14:textId="77777777" w:rsidR="00AD4810" w:rsidRDefault="00AD4810" w:rsidP="00F5705C">
      <w:pPr>
        <w:pStyle w:val="Heading2"/>
        <w:rPr>
          <w:bCs/>
        </w:rPr>
      </w:pPr>
      <w:bookmarkStart w:id="48" w:name="_Toc461058912"/>
      <w:r>
        <w:t>Perangkat Keras (</w:t>
      </w:r>
      <w:r>
        <w:rPr>
          <w:i/>
        </w:rPr>
        <w:t>Hardware</w:t>
      </w:r>
      <w:r>
        <w:t>) yang Digunakan</w:t>
      </w:r>
      <w:bookmarkEnd w:id="48"/>
    </w:p>
    <w:p w14:paraId="614477D0" w14:textId="77777777" w:rsidR="00AD4810" w:rsidRDefault="00AD4810" w:rsidP="00AD4810">
      <w:pPr>
        <w:rPr>
          <w:rFonts w:cs="Times New Roman"/>
        </w:rPr>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t>Geografis</w:t>
      </w:r>
      <w:r>
        <w:rPr>
          <w:spacing w:val="69"/>
        </w:rPr>
        <w:t xml:space="preserve"> </w:t>
      </w:r>
      <w:r>
        <w:t>berbasis Web ini adalah:</w:t>
      </w:r>
    </w:p>
    <w:p w14:paraId="1AB53E75" w14:textId="77777777" w:rsidR="00AD4810" w:rsidRPr="00AD4810" w:rsidRDefault="00AD4810" w:rsidP="00150AC0">
      <w:pPr>
        <w:pStyle w:val="ListParagraph"/>
        <w:numPr>
          <w:ilvl w:val="0"/>
          <w:numId w:val="6"/>
        </w:numPr>
      </w:pPr>
      <w:r w:rsidRPr="00AD4810">
        <w:t>Notebook HP Pavilion dv3000</w:t>
      </w:r>
    </w:p>
    <w:p w14:paraId="3629C474" w14:textId="77777777" w:rsidR="00AD4810" w:rsidRPr="00AD4810" w:rsidRDefault="00AD4810" w:rsidP="00150AC0">
      <w:pPr>
        <w:pStyle w:val="ListParagraph"/>
        <w:numPr>
          <w:ilvl w:val="0"/>
          <w:numId w:val="6"/>
        </w:numPr>
      </w:pPr>
      <w:r w:rsidRPr="00AD4810">
        <w:t>Processor Genuine Intel(R) CPU P7350 Core 2 Duo 2.00GHz</w:t>
      </w:r>
    </w:p>
    <w:p w14:paraId="7B626796" w14:textId="77777777" w:rsidR="00AD4810" w:rsidRPr="00AD4810" w:rsidRDefault="00AD4810" w:rsidP="00150AC0">
      <w:pPr>
        <w:pStyle w:val="ListParagraph"/>
        <w:numPr>
          <w:ilvl w:val="0"/>
          <w:numId w:val="6"/>
        </w:numPr>
      </w:pPr>
      <w:r w:rsidRPr="00AD4810">
        <w:t>RAM 3072MB</w:t>
      </w:r>
    </w:p>
    <w:p w14:paraId="092CD058" w14:textId="77777777" w:rsidR="00AD4810" w:rsidRPr="00AD4810" w:rsidRDefault="00AD4810" w:rsidP="00150AC0">
      <w:pPr>
        <w:pStyle w:val="ListParagraph"/>
        <w:numPr>
          <w:ilvl w:val="0"/>
          <w:numId w:val="6"/>
        </w:numPr>
      </w:pPr>
      <w:r w:rsidRPr="00AD4810">
        <w:t>Hardisk 320 GB</w:t>
      </w:r>
    </w:p>
    <w:p w14:paraId="17417459" w14:textId="77777777" w:rsidR="00AD4810" w:rsidRPr="00AD4810" w:rsidRDefault="00AD4810" w:rsidP="00150AC0">
      <w:pPr>
        <w:pStyle w:val="ListParagraph"/>
        <w:numPr>
          <w:ilvl w:val="0"/>
          <w:numId w:val="6"/>
        </w:numPr>
      </w:pPr>
      <w:r w:rsidRPr="00AD4810">
        <w:t>NVIDIA GeForce 9300M GS</w:t>
      </w:r>
    </w:p>
    <w:p w14:paraId="45192C89" w14:textId="77777777" w:rsidR="00AD4810" w:rsidRDefault="00AD4810" w:rsidP="00AD4810">
      <w:pPr>
        <w:spacing w:before="5"/>
        <w:rPr>
          <w:rFonts w:eastAsia="Times New Roman" w:cs="Times New Roman"/>
          <w:szCs w:val="24"/>
        </w:rPr>
      </w:pPr>
    </w:p>
    <w:p w14:paraId="71CE5211" w14:textId="77777777" w:rsidR="00AD4810" w:rsidRDefault="00AD4810" w:rsidP="00F5705C">
      <w:pPr>
        <w:pStyle w:val="Heading2"/>
        <w:rPr>
          <w:bCs/>
        </w:rPr>
      </w:pPr>
      <w:bookmarkStart w:id="49" w:name="_Toc461058913"/>
      <w:r>
        <w:t>Perangkat Lunak (</w:t>
      </w:r>
      <w:r>
        <w:rPr>
          <w:i/>
        </w:rPr>
        <w:t>Software</w:t>
      </w:r>
      <w:r>
        <w:t>) yang digunakan</w:t>
      </w:r>
      <w:bookmarkEnd w:id="49"/>
    </w:p>
    <w:p w14:paraId="19008533" w14:textId="449E3CE7" w:rsidR="00AD4810" w:rsidRDefault="00AD4810" w:rsidP="00AD4810">
      <w:r>
        <w:t>Perangkat lunak yang digunakan</w:t>
      </w:r>
      <w:r>
        <w:rPr>
          <w:spacing w:val="9"/>
        </w:rPr>
        <w:t xml:space="preserve"> </w:t>
      </w:r>
      <w:r>
        <w:t>dalam membangun Sistem Informasi Geografis</w:t>
      </w:r>
      <w:r>
        <w:rPr>
          <w:spacing w:val="67"/>
        </w:rPr>
        <w:t xml:space="preserve"> </w:t>
      </w:r>
      <w:r>
        <w:t>berbasi Web ini adalah:</w:t>
      </w:r>
    </w:p>
    <w:p w14:paraId="3636F03C" w14:textId="77777777" w:rsidR="00AD4810" w:rsidRPr="0030382E" w:rsidRDefault="00AD4810" w:rsidP="00150AC0">
      <w:pPr>
        <w:pStyle w:val="ListParagraph"/>
        <w:numPr>
          <w:ilvl w:val="0"/>
          <w:numId w:val="7"/>
        </w:numPr>
        <w:rPr>
          <w:rFonts w:cs="Times New Roman"/>
        </w:rPr>
      </w:pPr>
      <w:r>
        <w:t>Macromedia dreamweaver CS3</w:t>
      </w:r>
    </w:p>
    <w:p w14:paraId="74AAEED5" w14:textId="77777777" w:rsidR="00AD4810" w:rsidRPr="0030382E" w:rsidRDefault="00AD4810" w:rsidP="00150AC0">
      <w:pPr>
        <w:pStyle w:val="ListParagraph"/>
        <w:numPr>
          <w:ilvl w:val="0"/>
          <w:numId w:val="7"/>
        </w:numPr>
        <w:rPr>
          <w:rFonts w:cs="Times New Roman"/>
        </w:rPr>
      </w:pPr>
      <w:r>
        <w:t>Adobe Photoshop CS3</w:t>
      </w:r>
    </w:p>
    <w:p w14:paraId="5C9954B1" w14:textId="77777777" w:rsidR="00AD4810" w:rsidRPr="0030382E" w:rsidRDefault="00AD4810" w:rsidP="00150AC0">
      <w:pPr>
        <w:pStyle w:val="ListParagraph"/>
        <w:numPr>
          <w:ilvl w:val="0"/>
          <w:numId w:val="7"/>
        </w:numPr>
        <w:rPr>
          <w:rFonts w:cs="Times New Roman"/>
        </w:rPr>
      </w:pPr>
      <w:r>
        <w:t>Mozila firefox</w:t>
      </w:r>
    </w:p>
    <w:p w14:paraId="0152F920" w14:textId="77777777" w:rsidR="00914455" w:rsidRDefault="00914455" w:rsidP="00914455"/>
    <w:p w14:paraId="672BE689" w14:textId="45B94212" w:rsidR="00BD0001" w:rsidRDefault="00BD0001" w:rsidP="006E3329">
      <w:pPr>
        <w:pStyle w:val="BodyText"/>
        <w:rPr>
          <w:spacing w:val="-2"/>
        </w:rPr>
      </w:pPr>
      <w:r>
        <w:lastRenderedPageBreak/>
        <w:t>Berisikan</w:t>
      </w:r>
      <w:r>
        <w:rPr>
          <w:spacing w:val="5"/>
        </w:rPr>
        <w:t xml:space="preserve"> </w:t>
      </w:r>
      <w:r>
        <w:t>uraian</w:t>
      </w:r>
      <w:r>
        <w:rPr>
          <w:spacing w:val="2"/>
        </w:rPr>
        <w:t xml:space="preserve"> </w:t>
      </w:r>
      <w:r>
        <w:rPr>
          <w:spacing w:val="-2"/>
        </w:rPr>
        <w:t>Bagian</w:t>
      </w:r>
      <w:r>
        <w:rPr>
          <w:spacing w:val="43"/>
        </w:rPr>
        <w:t xml:space="preserve"> </w:t>
      </w:r>
      <w:r>
        <w:t>Implementasi</w:t>
      </w:r>
      <w:r>
        <w:rPr>
          <w:spacing w:val="44"/>
        </w:rPr>
        <w:t xml:space="preserve"> </w:t>
      </w:r>
      <w:r>
        <w:rPr>
          <w:spacing w:val="-2"/>
        </w:rPr>
        <w:t>berisi</w:t>
      </w:r>
      <w:r>
        <w:rPr>
          <w:spacing w:val="44"/>
        </w:rPr>
        <w:t xml:space="preserve"> </w:t>
      </w:r>
      <w:r>
        <w:t>uraian</w:t>
      </w:r>
      <w:r>
        <w:rPr>
          <w:spacing w:val="43"/>
        </w:rPr>
        <w:t xml:space="preserve"> </w:t>
      </w:r>
      <w:r>
        <w:t>alat</w:t>
      </w:r>
      <w:r>
        <w:rPr>
          <w:spacing w:val="44"/>
        </w:rPr>
        <w:t xml:space="preserve"> </w:t>
      </w:r>
      <w:r>
        <w:t>bantu</w:t>
      </w:r>
      <w:r>
        <w:rPr>
          <w:spacing w:val="40"/>
        </w:rPr>
        <w:t xml:space="preserve"> </w:t>
      </w:r>
      <w:r>
        <w:rPr>
          <w:spacing w:val="-2"/>
        </w:rPr>
        <w:t>untuk</w:t>
      </w:r>
      <w:r>
        <w:rPr>
          <w:spacing w:val="40"/>
        </w:rPr>
        <w:t xml:space="preserve"> </w:t>
      </w:r>
      <w:r>
        <w:t>tahapan</w:t>
      </w:r>
      <w:r>
        <w:rPr>
          <w:spacing w:val="51"/>
        </w:rPr>
        <w:t xml:space="preserve"> </w:t>
      </w:r>
      <w:r>
        <w:t>implementasi,</w:t>
      </w:r>
      <w:r>
        <w:rPr>
          <w:spacing w:val="53"/>
        </w:rPr>
        <w:t xml:space="preserve"> </w:t>
      </w:r>
      <w:r>
        <w:t>sistem</w:t>
      </w:r>
      <w:r>
        <w:rPr>
          <w:spacing w:val="51"/>
        </w:rPr>
        <w:t xml:space="preserve"> </w:t>
      </w:r>
      <w:r>
        <w:t xml:space="preserve">operasi, </w:t>
      </w:r>
      <w:r>
        <w:rPr>
          <w:spacing w:val="-2"/>
        </w:rPr>
        <w:t>perangkat</w:t>
      </w:r>
      <w:r>
        <w:rPr>
          <w:spacing w:val="1"/>
        </w:rPr>
        <w:t xml:space="preserve"> </w:t>
      </w:r>
      <w:r>
        <w:t xml:space="preserve">implementasi, </w:t>
      </w:r>
      <w:r>
        <w:rPr>
          <w:spacing w:val="-2"/>
        </w:rPr>
        <w:t>algoritma</w:t>
      </w:r>
      <w:r>
        <w:t xml:space="preserve"> program, tampilan</w:t>
      </w:r>
      <w:r>
        <w:rPr>
          <w:spacing w:val="73"/>
        </w:rPr>
        <w:t xml:space="preserve"> </w:t>
      </w:r>
      <w:r>
        <w:t>interaksi</w:t>
      </w:r>
      <w:r>
        <w:rPr>
          <w:spacing w:val="1"/>
        </w:rPr>
        <w:t xml:space="preserve"> </w:t>
      </w:r>
      <w:r>
        <w:t>input-output</w:t>
      </w:r>
      <w:r>
        <w:rPr>
          <w:spacing w:val="3"/>
        </w:rPr>
        <w:t xml:space="preserve"> </w:t>
      </w:r>
      <w:r>
        <w:rPr>
          <w:spacing w:val="-2"/>
        </w:rPr>
        <w:t>aplikasi</w:t>
      </w:r>
      <w:r>
        <w:rPr>
          <w:spacing w:val="3"/>
        </w:rPr>
        <w:t xml:space="preserve"> </w:t>
      </w:r>
      <w:r>
        <w:t>dan</w:t>
      </w:r>
      <w:r>
        <w:rPr>
          <w:spacing w:val="2"/>
        </w:rPr>
        <w:t xml:space="preserve"> </w:t>
      </w:r>
      <w:r>
        <w:t>pengujian implementasi</w:t>
      </w:r>
      <w:r>
        <w:rPr>
          <w:spacing w:val="3"/>
        </w:rPr>
        <w:t xml:space="preserve"> </w:t>
      </w:r>
      <w:r>
        <w:t>tahapan</w:t>
      </w:r>
      <w:r>
        <w:rPr>
          <w:spacing w:val="2"/>
        </w:rPr>
        <w:t xml:space="preserve"> </w:t>
      </w:r>
      <w:r>
        <w:t>awal.</w:t>
      </w:r>
      <w:r>
        <w:rPr>
          <w:spacing w:val="2"/>
        </w:rPr>
        <w:t xml:space="preserve"> </w:t>
      </w:r>
      <w:r>
        <w:t>Untuk bidang</w:t>
      </w:r>
      <w:r>
        <w:rPr>
          <w:spacing w:val="53"/>
        </w:rPr>
        <w:t xml:space="preserve"> </w:t>
      </w:r>
      <w:r>
        <w:t>network,</w:t>
      </w:r>
      <w:r>
        <w:rPr>
          <w:spacing w:val="7"/>
        </w:rPr>
        <w:t xml:space="preserve"> </w:t>
      </w:r>
      <w:r>
        <w:t>implementasi</w:t>
      </w:r>
      <w:r>
        <w:rPr>
          <w:spacing w:val="8"/>
        </w:rPr>
        <w:t xml:space="preserve"> </w:t>
      </w:r>
      <w:r>
        <w:t>berisi</w:t>
      </w:r>
      <w:r>
        <w:rPr>
          <w:spacing w:val="8"/>
        </w:rPr>
        <w:t xml:space="preserve"> </w:t>
      </w:r>
      <w:r>
        <w:t>hasil</w:t>
      </w:r>
      <w:r>
        <w:rPr>
          <w:spacing w:val="8"/>
        </w:rPr>
        <w:t xml:space="preserve"> </w:t>
      </w:r>
      <w:r>
        <w:t>rancangan</w:t>
      </w:r>
      <w:r>
        <w:rPr>
          <w:spacing w:val="7"/>
        </w:rPr>
        <w:t xml:space="preserve"> </w:t>
      </w:r>
      <w:r>
        <w:t>network</w:t>
      </w:r>
      <w:r>
        <w:rPr>
          <w:spacing w:val="5"/>
        </w:rPr>
        <w:t xml:space="preserve"> </w:t>
      </w:r>
      <w:r>
        <w:t>yang</w:t>
      </w:r>
      <w:r>
        <w:rPr>
          <w:spacing w:val="7"/>
        </w:rPr>
        <w:t xml:space="preserve"> </w:t>
      </w:r>
      <w:r>
        <w:t>dibangun,</w:t>
      </w:r>
      <w:r>
        <w:rPr>
          <w:spacing w:val="7"/>
        </w:rPr>
        <w:t xml:space="preserve"> </w:t>
      </w:r>
      <w:r>
        <w:t>infrastrukur</w:t>
      </w:r>
      <w:r>
        <w:rPr>
          <w:spacing w:val="49"/>
        </w:rPr>
        <w:t xml:space="preserve"> </w:t>
      </w:r>
      <w:r>
        <w:t>pendukung</w:t>
      </w:r>
      <w:r>
        <w:rPr>
          <w:spacing w:val="-3"/>
        </w:rPr>
        <w:t xml:space="preserve"> </w:t>
      </w:r>
      <w:r>
        <w:t>network</w:t>
      </w:r>
      <w:r>
        <w:rPr>
          <w:spacing w:val="-3"/>
        </w:rPr>
        <w:t xml:space="preserve"> </w:t>
      </w:r>
      <w:r>
        <w:t>dan pengujian awal</w:t>
      </w:r>
      <w:r>
        <w:rPr>
          <w:spacing w:val="1"/>
        </w:rPr>
        <w:t xml:space="preserve"> </w:t>
      </w:r>
      <w:r>
        <w:rPr>
          <w:spacing w:val="-2"/>
        </w:rPr>
        <w:t>network.</w:t>
      </w:r>
    </w:p>
    <w:p w14:paraId="6F288DDE" w14:textId="77777777" w:rsidR="008834D9" w:rsidRDefault="008834D9" w:rsidP="00BD0001"/>
    <w:p w14:paraId="43734355" w14:textId="27B11121" w:rsidR="008834D9" w:rsidRPr="008834D9" w:rsidRDefault="008834D9" w:rsidP="00F5705C">
      <w:pPr>
        <w:pStyle w:val="Heading2"/>
      </w:pPr>
      <w:bookmarkStart w:id="50" w:name="_TOC_250002"/>
      <w:bookmarkStart w:id="51" w:name="_Toc461058914"/>
      <w:r w:rsidRPr="008834D9">
        <w:t>Implementasi</w:t>
      </w:r>
      <w:r>
        <w:t xml:space="preserve"> </w:t>
      </w:r>
      <w:r w:rsidRPr="008834D9">
        <w:t>WEB</w:t>
      </w:r>
      <w:bookmarkEnd w:id="50"/>
      <w:bookmarkEnd w:id="51"/>
    </w:p>
    <w:p w14:paraId="37EAF450" w14:textId="77777777" w:rsidR="008834D9" w:rsidRDefault="008834D9" w:rsidP="008834D9">
      <w:pPr>
        <w:rPr>
          <w:rFonts w:eastAsia="Times New Roman" w:cs="Times New Roman"/>
          <w:b/>
          <w:bCs/>
          <w:i/>
          <w:szCs w:val="24"/>
        </w:rPr>
      </w:pPr>
    </w:p>
    <w:p w14:paraId="4BAB7222" w14:textId="3595E3B8" w:rsidR="008834D9" w:rsidRPr="008834D9" w:rsidRDefault="008834D9" w:rsidP="00AC1BEA">
      <w:pPr>
        <w:pStyle w:val="Heading3"/>
      </w:pPr>
      <w:bookmarkStart w:id="52" w:name="_TOC_250001"/>
      <w:bookmarkStart w:id="53" w:name="_Toc461058915"/>
      <w:r w:rsidRPr="008834D9">
        <w:t>Implementasi</w:t>
      </w:r>
      <w:r>
        <w:t xml:space="preserve"> </w:t>
      </w:r>
      <w:r w:rsidRPr="008834D9">
        <w:t>Halaman User</w:t>
      </w:r>
      <w:bookmarkEnd w:id="52"/>
      <w:bookmarkEnd w:id="53"/>
    </w:p>
    <w:p w14:paraId="285F320A" w14:textId="258AAB22" w:rsidR="008834D9" w:rsidRDefault="008834D9" w:rsidP="008834D9">
      <w:pPr>
        <w:pStyle w:val="BodyText"/>
      </w:pPr>
      <w:r>
        <w:t>Implementasi</w:t>
      </w:r>
      <w:r>
        <w:rPr>
          <w:spacing w:val="44"/>
        </w:rPr>
        <w:t xml:space="preserve"> </w:t>
      </w:r>
      <w:r>
        <w:rPr>
          <w:i/>
        </w:rPr>
        <w:t>Interface</w:t>
      </w:r>
      <w:r>
        <w:rPr>
          <w:i/>
          <w:spacing w:val="44"/>
        </w:rPr>
        <w:t xml:space="preserve"> </w:t>
      </w:r>
      <w:r>
        <w:t>halaman</w:t>
      </w:r>
      <w:r>
        <w:rPr>
          <w:spacing w:val="43"/>
        </w:rPr>
        <w:t xml:space="preserve"> </w:t>
      </w:r>
      <w:r>
        <w:rPr>
          <w:i/>
        </w:rPr>
        <w:t>User</w:t>
      </w:r>
      <w:r>
        <w:rPr>
          <w:i/>
          <w:spacing w:val="45"/>
        </w:rPr>
        <w:t xml:space="preserve"> </w:t>
      </w:r>
      <w:r>
        <w:t>merupakan</w:t>
      </w:r>
      <w:r>
        <w:rPr>
          <w:spacing w:val="43"/>
        </w:rPr>
        <w:t xml:space="preserve"> </w:t>
      </w:r>
      <w:r>
        <w:t>implementasi</w:t>
      </w:r>
      <w:r>
        <w:rPr>
          <w:spacing w:val="43"/>
        </w:rPr>
        <w:t xml:space="preserve"> </w:t>
      </w:r>
      <w:r>
        <w:t>halaman</w:t>
      </w:r>
      <w:r>
        <w:rPr>
          <w:spacing w:val="45"/>
        </w:rPr>
        <w:t xml:space="preserve"> </w:t>
      </w:r>
      <w:r>
        <w:rPr>
          <w:i/>
        </w:rPr>
        <w:t>web</w:t>
      </w:r>
      <w:r>
        <w:rPr>
          <w:i/>
          <w:spacing w:val="48"/>
        </w:rPr>
        <w:t xml:space="preserve"> </w:t>
      </w:r>
      <w:r>
        <w:t>yang</w:t>
      </w:r>
      <w:r>
        <w:rPr>
          <w:spacing w:val="73"/>
        </w:rPr>
        <w:t xml:space="preserve"> </w:t>
      </w:r>
      <w:r>
        <w:t>digunakan</w:t>
      </w:r>
      <w:r>
        <w:rPr>
          <w:spacing w:val="28"/>
        </w:rPr>
        <w:t xml:space="preserve"> </w:t>
      </w:r>
      <w:r w:rsidRPr="008834D9">
        <w:t>oleh</w:t>
      </w:r>
      <w:r>
        <w:rPr>
          <w:spacing w:val="31"/>
        </w:rPr>
        <w:t xml:space="preserve"> </w:t>
      </w:r>
      <w:r>
        <w:rPr>
          <w:i/>
        </w:rPr>
        <w:t>User</w:t>
      </w:r>
      <w:r>
        <w:rPr>
          <w:i/>
          <w:spacing w:val="31"/>
        </w:rPr>
        <w:t xml:space="preserve"> </w:t>
      </w:r>
      <w:r>
        <w:t>pengunjung</w:t>
      </w:r>
      <w:r>
        <w:rPr>
          <w:spacing w:val="28"/>
        </w:rPr>
        <w:t xml:space="preserve"> </w:t>
      </w:r>
      <w:r>
        <w:rPr>
          <w:i/>
        </w:rPr>
        <w:t>web</w:t>
      </w:r>
      <w:r>
        <w:rPr>
          <w:i/>
          <w:spacing w:val="33"/>
        </w:rPr>
        <w:t xml:space="preserve"> </w:t>
      </w:r>
      <w:r>
        <w:t>yang</w:t>
      </w:r>
      <w:r>
        <w:rPr>
          <w:spacing w:val="26"/>
        </w:rPr>
        <w:t xml:space="preserve"> </w:t>
      </w:r>
      <w:r>
        <w:t>berisi</w:t>
      </w:r>
      <w:r>
        <w:rPr>
          <w:spacing w:val="29"/>
        </w:rPr>
        <w:t xml:space="preserve"> </w:t>
      </w:r>
      <w:r>
        <w:t>informasi-informasi</w:t>
      </w:r>
      <w:r>
        <w:rPr>
          <w:spacing w:val="29"/>
        </w:rPr>
        <w:t xml:space="preserve"> </w:t>
      </w:r>
      <w:r>
        <w:t>tentang</w:t>
      </w:r>
      <w:r>
        <w:rPr>
          <w:spacing w:val="26"/>
        </w:rPr>
        <w:t xml:space="preserve"> </w:t>
      </w:r>
      <w:r>
        <w:t>Sistem</w:t>
      </w:r>
      <w:r>
        <w:rPr>
          <w:spacing w:val="73"/>
        </w:rPr>
        <w:t xml:space="preserve"> </w:t>
      </w:r>
      <w:r>
        <w:t>Informasi Geografis.</w:t>
      </w:r>
    </w:p>
    <w:p w14:paraId="53D3F145" w14:textId="77777777" w:rsidR="00D777DC" w:rsidRDefault="00D777DC" w:rsidP="008834D9">
      <w:pPr>
        <w:pStyle w:val="BodyText"/>
      </w:pPr>
    </w:p>
    <w:p w14:paraId="670F7263" w14:textId="18DA0B3E" w:rsidR="008834D9" w:rsidRPr="008834D9" w:rsidRDefault="008834D9" w:rsidP="00AC1BEA">
      <w:pPr>
        <w:pStyle w:val="Heading3"/>
      </w:pPr>
      <w:bookmarkStart w:id="54" w:name="_Toc461058916"/>
      <w:r w:rsidRPr="008834D9">
        <w:t>Koneksi.php</w:t>
      </w:r>
      <w:bookmarkEnd w:id="54"/>
    </w:p>
    <w:p w14:paraId="0D91EAD4" w14:textId="77777777" w:rsidR="006E3329" w:rsidRDefault="008834D9" w:rsidP="006E3329">
      <w:pPr>
        <w:pStyle w:val="BodyText"/>
      </w:pPr>
      <w:r>
        <w:rPr>
          <w:i/>
        </w:rPr>
        <w:t>File</w:t>
      </w:r>
      <w:r>
        <w:rPr>
          <w:i/>
          <w:spacing w:val="6"/>
        </w:rPr>
        <w:t xml:space="preserve"> </w:t>
      </w:r>
      <w:r>
        <w:t>koneksi.php</w:t>
      </w:r>
      <w:r>
        <w:rPr>
          <w:spacing w:val="7"/>
        </w:rPr>
        <w:t xml:space="preserve"> </w:t>
      </w:r>
      <w:r>
        <w:t>merupakan</w:t>
      </w:r>
      <w:r>
        <w:rPr>
          <w:spacing w:val="7"/>
        </w:rPr>
        <w:t xml:space="preserve"> </w:t>
      </w:r>
      <w:r>
        <w:rPr>
          <w:i/>
        </w:rPr>
        <w:t>script</w:t>
      </w:r>
      <w:r>
        <w:rPr>
          <w:i/>
          <w:spacing w:val="7"/>
        </w:rPr>
        <w:t xml:space="preserve"> </w:t>
      </w:r>
      <w:r>
        <w:rPr>
          <w:i/>
        </w:rPr>
        <w:t>php</w:t>
      </w:r>
      <w:r>
        <w:rPr>
          <w:i/>
          <w:spacing w:val="7"/>
        </w:rPr>
        <w:t xml:space="preserve"> </w:t>
      </w:r>
      <w:r>
        <w:t>untuk</w:t>
      </w:r>
      <w:r>
        <w:rPr>
          <w:spacing w:val="7"/>
        </w:rPr>
        <w:t xml:space="preserve"> </w:t>
      </w:r>
      <w:r>
        <w:t>menghubungkan</w:t>
      </w:r>
      <w:r>
        <w:rPr>
          <w:spacing w:val="9"/>
        </w:rPr>
        <w:t xml:space="preserve"> </w:t>
      </w:r>
      <w:r>
        <w:rPr>
          <w:i/>
        </w:rPr>
        <w:t>web</w:t>
      </w:r>
      <w:r>
        <w:rPr>
          <w:i/>
          <w:spacing w:val="7"/>
        </w:rPr>
        <w:t xml:space="preserve"> </w:t>
      </w:r>
      <w:r>
        <w:t>dengan</w:t>
      </w:r>
      <w:r>
        <w:rPr>
          <w:spacing w:val="7"/>
        </w:rPr>
        <w:t xml:space="preserve"> </w:t>
      </w:r>
      <w:r>
        <w:t>basis</w:t>
      </w:r>
      <w:r>
        <w:rPr>
          <w:spacing w:val="7"/>
        </w:rPr>
        <w:t xml:space="preserve"> </w:t>
      </w:r>
      <w:r>
        <w:t>data</w:t>
      </w:r>
      <w:r>
        <w:rPr>
          <w:spacing w:val="91"/>
        </w:rPr>
        <w:t xml:space="preserve"> </w:t>
      </w:r>
      <w:r>
        <w:t>“wisatagianyar”</w:t>
      </w:r>
      <w:r>
        <w:rPr>
          <w:spacing w:val="3"/>
        </w:rPr>
        <w:t xml:space="preserve"> </w:t>
      </w:r>
      <w:r>
        <w:t>yang</w:t>
      </w:r>
      <w:r>
        <w:rPr>
          <w:spacing w:val="-3"/>
        </w:rPr>
        <w:t xml:space="preserve"> </w:t>
      </w:r>
      <w:r>
        <w:t xml:space="preserve">terdapat dalam </w:t>
      </w:r>
      <w:r>
        <w:rPr>
          <w:i/>
        </w:rPr>
        <w:t>database MySQL</w:t>
      </w:r>
      <w:r>
        <w:t>.</w:t>
      </w:r>
    </w:p>
    <w:p w14:paraId="51C27BF2" w14:textId="77777777" w:rsidR="006E3329" w:rsidRDefault="006E3329" w:rsidP="006E3329">
      <w:pPr>
        <w:pStyle w:val="BodyText"/>
      </w:pPr>
    </w:p>
    <w:p w14:paraId="728B0BD8" w14:textId="22C74583" w:rsidR="008834D9" w:rsidRDefault="008834D9" w:rsidP="006E3329">
      <w:pPr>
        <w:pStyle w:val="BodyText"/>
        <w:rPr>
          <w:rFonts w:cs="Times New Roman"/>
          <w:sz w:val="20"/>
          <w:szCs w:val="20"/>
        </w:rPr>
      </w:pPr>
      <w:r>
        <w:rPr>
          <w:rFonts w:cs="Times New Roman"/>
          <w:noProof/>
          <w:sz w:val="20"/>
          <w:szCs w:val="20"/>
        </w:rPr>
        <mc:AlternateContent>
          <mc:Choice Requires="wps">
            <w:drawing>
              <wp:inline distT="0" distB="0" distL="0" distR="0" wp14:anchorId="27922AC4" wp14:editId="752D5045">
                <wp:extent cx="5001371" cy="1494845"/>
                <wp:effectExtent l="0" t="0" r="27940" b="10160"/>
                <wp:docPr id="2605" name="Text Box 2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49484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8F3E78" w14:textId="77777777" w:rsidR="00FF5EE3" w:rsidRDefault="00FF5EE3" w:rsidP="006E3329">
                            <w:pPr>
                              <w:pStyle w:val="Tekssourcecode"/>
                              <w:ind w:left="142" w:firstLine="0"/>
                              <w:rPr>
                                <w:rFonts w:eastAsia="Courier New" w:cs="Courier New"/>
                                <w:szCs w:val="20"/>
                              </w:rPr>
                            </w:pPr>
                            <w:r>
                              <w:t>&lt;?php</w:t>
                            </w:r>
                          </w:p>
                          <w:p w14:paraId="6E5C2BA0" w14:textId="77777777" w:rsidR="00FF5EE3" w:rsidRDefault="00FF5EE3"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FF5EE3" w:rsidRDefault="00FF5EE3"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FF5EE3" w:rsidRDefault="00FF5EE3"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FF5EE3" w:rsidRDefault="00FF5EE3"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FF5EE3" w:rsidRDefault="00FF5EE3"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FF5EE3" w:rsidRDefault="00FF5EE3" w:rsidP="006E3329">
                            <w:pPr>
                              <w:pStyle w:val="Tekssourcecode"/>
                              <w:ind w:left="142" w:firstLine="0"/>
                              <w:rPr>
                                <w:rFonts w:eastAsia="Courier New" w:cs="Courier New"/>
                                <w:szCs w:val="20"/>
                              </w:rPr>
                            </w:pPr>
                            <w:r>
                              <w:t>?&gt;</w:t>
                            </w:r>
                          </w:p>
                        </w:txbxContent>
                      </wps:txbx>
                      <wps:bodyPr rot="0" vert="horz" wrap="square" lIns="0" tIns="0" rIns="0" bIns="0" anchor="t" anchorCtr="0" upright="1">
                        <a:noAutofit/>
                      </wps:bodyPr>
                    </wps:wsp>
                  </a:graphicData>
                </a:graphic>
              </wp:inline>
            </w:drawing>
          </mc:Choice>
          <mc:Fallback>
            <w:pict>
              <v:shape id="Text Box 2605" o:spid="_x0000_s1035" type="#_x0000_t202" style="width:393.8pt;height:1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inset="0,0,0,0">
                  <w:txbxContent>
                    <w:p w14:paraId="0C8F3E78" w14:textId="77777777" w:rsidR="00FF5EE3" w:rsidRDefault="00FF5EE3" w:rsidP="006E3329">
                      <w:pPr>
                        <w:pStyle w:val="Tekssourcecode"/>
                        <w:ind w:left="142" w:firstLine="0"/>
                        <w:rPr>
                          <w:rFonts w:eastAsia="Courier New" w:cs="Courier New"/>
                          <w:szCs w:val="20"/>
                        </w:rPr>
                      </w:pPr>
                      <w:r>
                        <w:t>&lt;?php</w:t>
                      </w:r>
                    </w:p>
                    <w:p w14:paraId="6E5C2BA0" w14:textId="77777777" w:rsidR="00FF5EE3" w:rsidRDefault="00FF5EE3"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FF5EE3" w:rsidRDefault="00FF5EE3"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FF5EE3" w:rsidRDefault="00FF5EE3"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FF5EE3" w:rsidRDefault="00FF5EE3"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FF5EE3" w:rsidRDefault="00FF5EE3"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FF5EE3" w:rsidRDefault="00FF5EE3" w:rsidP="006E3329">
                      <w:pPr>
                        <w:pStyle w:val="Tekssourcecode"/>
                        <w:ind w:left="142" w:firstLine="0"/>
                        <w:rPr>
                          <w:rFonts w:eastAsia="Courier New" w:cs="Courier New"/>
                          <w:szCs w:val="20"/>
                        </w:rPr>
                      </w:pPr>
                      <w:r>
                        <w:t>?&gt;</w:t>
                      </w:r>
                    </w:p>
                  </w:txbxContent>
                </v:textbox>
                <w10:anchorlock/>
              </v:shape>
            </w:pict>
          </mc:Fallback>
        </mc:AlternateContent>
      </w:r>
    </w:p>
    <w:p w14:paraId="287DBFD1" w14:textId="77777777" w:rsidR="006E3329" w:rsidRDefault="006E3329" w:rsidP="006E3329">
      <w:pPr>
        <w:pStyle w:val="Caption"/>
      </w:pPr>
    </w:p>
    <w:p w14:paraId="5B524ADD" w14:textId="4797C06F" w:rsidR="008834D9" w:rsidRDefault="006E3329" w:rsidP="006E3329">
      <w:pPr>
        <w:pStyle w:val="Caption"/>
        <w:rPr>
          <w:szCs w:val="24"/>
        </w:rPr>
      </w:pPr>
      <w:bookmarkStart w:id="55" w:name="_Toc461058063"/>
      <w:r>
        <w:t>Gambar 4.</w:t>
      </w:r>
      <w:fldSimple w:instr=" SEQ Gambar_4. \* ARABIC ">
        <w:r w:rsidR="00E4358E">
          <w:rPr>
            <w:noProof/>
          </w:rPr>
          <w:t>1</w:t>
        </w:r>
      </w:fldSimple>
      <w:r>
        <w:t xml:space="preserve">. </w:t>
      </w:r>
      <w:r w:rsidR="008834D9">
        <w:t>Script koneksi.php</w:t>
      </w:r>
      <w:bookmarkEnd w:id="55"/>
    </w:p>
    <w:p w14:paraId="00E8CD38" w14:textId="74A941FF" w:rsidR="008834D9" w:rsidRPr="006E3329" w:rsidRDefault="008834D9" w:rsidP="00AC1BEA">
      <w:pPr>
        <w:pStyle w:val="Heading3"/>
      </w:pPr>
      <w:bookmarkStart w:id="56" w:name="_Toc461058917"/>
      <w:r w:rsidRPr="006E3329">
        <w:t>Tampilan</w:t>
      </w:r>
      <w:r>
        <w:t xml:space="preserve"> </w:t>
      </w:r>
      <w:r w:rsidRPr="006E3329">
        <w:t>Halaman Home</w:t>
      </w:r>
      <w:bookmarkEnd w:id="56"/>
    </w:p>
    <w:p w14:paraId="1C9B1761" w14:textId="5D444D24" w:rsidR="008834D9" w:rsidRDefault="008834D9" w:rsidP="006E3329">
      <w:pPr>
        <w:pStyle w:val="BodyText"/>
        <w:rPr>
          <w:rFonts w:cs="Times New Roman"/>
        </w:rPr>
      </w:pPr>
      <w:r>
        <w:t>Halaman</w:t>
      </w:r>
      <w:r>
        <w:rPr>
          <w:spacing w:val="21"/>
        </w:rPr>
        <w:t xml:space="preserve"> </w:t>
      </w:r>
      <w:r>
        <w:t>Home</w:t>
      </w:r>
      <w:r>
        <w:rPr>
          <w:spacing w:val="18"/>
        </w:rPr>
        <w:t xml:space="preserve"> </w:t>
      </w:r>
      <w:r>
        <w:t>merupakan</w:t>
      </w:r>
      <w:r>
        <w:rPr>
          <w:spacing w:val="19"/>
        </w:rPr>
        <w:t xml:space="preserve"> </w:t>
      </w:r>
      <w:r>
        <w:t>halaman</w:t>
      </w:r>
      <w:r>
        <w:rPr>
          <w:spacing w:val="19"/>
        </w:rPr>
        <w:t xml:space="preserve"> </w:t>
      </w:r>
      <w:r>
        <w:t>utama</w:t>
      </w:r>
      <w:r>
        <w:rPr>
          <w:spacing w:val="20"/>
        </w:rPr>
        <w:t xml:space="preserve"> </w:t>
      </w:r>
      <w:r>
        <w:t>dari</w:t>
      </w:r>
      <w:r>
        <w:rPr>
          <w:spacing w:val="22"/>
        </w:rPr>
        <w:t xml:space="preserve"> </w:t>
      </w:r>
      <w:r>
        <w:rPr>
          <w:i/>
        </w:rPr>
        <w:t>Website</w:t>
      </w:r>
      <w:r>
        <w:rPr>
          <w:i/>
          <w:spacing w:val="18"/>
        </w:rPr>
        <w:t xml:space="preserve"> </w:t>
      </w:r>
      <w:r>
        <w:t>Sistem</w:t>
      </w:r>
      <w:r>
        <w:rPr>
          <w:spacing w:val="22"/>
        </w:rPr>
        <w:t xml:space="preserve"> </w:t>
      </w:r>
      <w:r>
        <w:t>Informasi</w:t>
      </w:r>
      <w:r>
        <w:rPr>
          <w:spacing w:val="19"/>
        </w:rPr>
        <w:t xml:space="preserve"> </w:t>
      </w:r>
      <w:r>
        <w:t>Geografis</w:t>
      </w:r>
      <w:r>
        <w:rPr>
          <w:spacing w:val="73"/>
        </w:rPr>
        <w:t xml:space="preserve"> </w:t>
      </w:r>
      <w:r>
        <w:t>Berbasis</w:t>
      </w:r>
      <w:r>
        <w:rPr>
          <w:spacing w:val="5"/>
        </w:rPr>
        <w:t xml:space="preserve"> </w:t>
      </w:r>
      <w:r>
        <w:t>Web</w:t>
      </w:r>
      <w:r>
        <w:rPr>
          <w:spacing w:val="4"/>
        </w:rPr>
        <w:t xml:space="preserve"> </w:t>
      </w:r>
      <w:r>
        <w:t>untuk</w:t>
      </w:r>
      <w:r>
        <w:rPr>
          <w:spacing w:val="4"/>
        </w:rPr>
        <w:t xml:space="preserve"> </w:t>
      </w:r>
      <w:r>
        <w:t>Pemetaan</w:t>
      </w:r>
      <w:r>
        <w:rPr>
          <w:spacing w:val="4"/>
        </w:rPr>
        <w:t xml:space="preserve"> </w:t>
      </w:r>
      <w:r>
        <w:t>Pariwisata</w:t>
      </w:r>
      <w:r>
        <w:rPr>
          <w:spacing w:val="3"/>
        </w:rPr>
        <w:t xml:space="preserve"> </w:t>
      </w:r>
      <w:r>
        <w:t>Kabupaten</w:t>
      </w:r>
      <w:r>
        <w:rPr>
          <w:spacing w:val="4"/>
        </w:rPr>
        <w:t xml:space="preserve"> </w:t>
      </w:r>
      <w:r>
        <w:t>Gianyar.</w:t>
      </w:r>
      <w:r>
        <w:rPr>
          <w:spacing w:val="4"/>
        </w:rPr>
        <w:t xml:space="preserve"> </w:t>
      </w:r>
      <w:r>
        <w:t>Halaman</w:t>
      </w:r>
      <w:r>
        <w:rPr>
          <w:spacing w:val="4"/>
        </w:rPr>
        <w:t xml:space="preserve"> </w:t>
      </w:r>
      <w:r>
        <w:t>ini</w:t>
      </w:r>
      <w:r>
        <w:rPr>
          <w:spacing w:val="5"/>
        </w:rPr>
        <w:t xml:space="preserve"> </w:t>
      </w:r>
      <w:r>
        <w:t>berfungsi</w:t>
      </w:r>
      <w:r>
        <w:rPr>
          <w:spacing w:val="5"/>
        </w:rPr>
        <w:t xml:space="preserve"> </w:t>
      </w:r>
      <w:r>
        <w:t>sebagai</w:t>
      </w:r>
      <w:r>
        <w:rPr>
          <w:spacing w:val="91"/>
        </w:rPr>
        <w:t xml:space="preserve"> </w:t>
      </w:r>
      <w:r>
        <w:t>tempat</w:t>
      </w:r>
      <w:r>
        <w:rPr>
          <w:spacing w:val="36"/>
        </w:rPr>
        <w:t xml:space="preserve"> </w:t>
      </w:r>
      <w:r>
        <w:t>untuk</w:t>
      </w:r>
      <w:r>
        <w:rPr>
          <w:spacing w:val="36"/>
        </w:rPr>
        <w:t xml:space="preserve"> </w:t>
      </w:r>
      <w:r>
        <w:t>menampilkan</w:t>
      </w:r>
      <w:r>
        <w:rPr>
          <w:spacing w:val="36"/>
        </w:rPr>
        <w:t xml:space="preserve"> </w:t>
      </w:r>
      <w:r w:rsidRPr="006E3329">
        <w:t>informasi</w:t>
      </w:r>
      <w:r>
        <w:t>-informasi</w:t>
      </w:r>
      <w:r>
        <w:rPr>
          <w:spacing w:val="39"/>
        </w:rPr>
        <w:t xml:space="preserve"> </w:t>
      </w:r>
      <w:r>
        <w:t>tentang</w:t>
      </w:r>
      <w:r>
        <w:rPr>
          <w:spacing w:val="33"/>
        </w:rPr>
        <w:t xml:space="preserve"> </w:t>
      </w:r>
      <w:r>
        <w:t>Web</w:t>
      </w:r>
      <w:r>
        <w:rPr>
          <w:spacing w:val="36"/>
        </w:rPr>
        <w:t xml:space="preserve"> </w:t>
      </w:r>
      <w:r>
        <w:t>ini.</w:t>
      </w:r>
      <w:r>
        <w:rPr>
          <w:spacing w:val="36"/>
        </w:rPr>
        <w:t xml:space="preserve"> </w:t>
      </w:r>
      <w:r>
        <w:t>Adapun</w:t>
      </w:r>
      <w:r>
        <w:rPr>
          <w:spacing w:val="36"/>
        </w:rPr>
        <w:t xml:space="preserve"> </w:t>
      </w:r>
      <w:r>
        <w:t>Tampilan</w:t>
      </w:r>
      <w:r>
        <w:rPr>
          <w:spacing w:val="36"/>
        </w:rPr>
        <w:t xml:space="preserve"> </w:t>
      </w:r>
      <w:r>
        <w:t>Home</w:t>
      </w:r>
      <w:r>
        <w:rPr>
          <w:spacing w:val="75"/>
        </w:rPr>
        <w:t xml:space="preserve"> </w:t>
      </w:r>
      <w:r>
        <w:t>sebagai berikut:</w:t>
      </w:r>
    </w:p>
    <w:p w14:paraId="04DC9D1D" w14:textId="77777777" w:rsidR="008834D9" w:rsidRDefault="008834D9" w:rsidP="006E3329">
      <w:pPr>
        <w:pStyle w:val="gambar"/>
      </w:pPr>
      <w:r>
        <w:rPr>
          <w:noProof/>
        </w:rPr>
        <w:lastRenderedPageBreak/>
        <w:drawing>
          <wp:inline distT="0" distB="0" distL="0" distR="0" wp14:anchorId="524EB8C6" wp14:editId="7EBD283F">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200" cstate="print"/>
                    <a:stretch>
                      <a:fillRect/>
                    </a:stretch>
                  </pic:blipFill>
                  <pic:spPr>
                    <a:xfrm>
                      <a:off x="0" y="0"/>
                      <a:ext cx="3878213" cy="3247483"/>
                    </a:xfrm>
                    <a:prstGeom prst="rect">
                      <a:avLst/>
                    </a:prstGeom>
                  </pic:spPr>
                </pic:pic>
              </a:graphicData>
            </a:graphic>
          </wp:inline>
        </w:drawing>
      </w:r>
    </w:p>
    <w:p w14:paraId="4B608EAF" w14:textId="507D4CC2" w:rsidR="008834D9" w:rsidRDefault="006E3329" w:rsidP="006E3329">
      <w:pPr>
        <w:pStyle w:val="Caption"/>
        <w:rPr>
          <w:rFonts w:eastAsia="Times New Roman" w:cs="Times New Roman"/>
          <w:szCs w:val="24"/>
        </w:rPr>
      </w:pPr>
      <w:bookmarkStart w:id="57" w:name="_Toc461058064"/>
      <w:r>
        <w:t>Gambar 4.</w:t>
      </w:r>
      <w:fldSimple w:instr=" SEQ Gambar_4. \* ARABIC ">
        <w:r w:rsidR="00E4358E">
          <w:rPr>
            <w:noProof/>
          </w:rPr>
          <w:t>2</w:t>
        </w:r>
      </w:fldSimple>
      <w:r>
        <w:t xml:space="preserve">. </w:t>
      </w:r>
      <w:r w:rsidR="008834D9">
        <w:t>Tampilan Home</w:t>
      </w:r>
      <w:bookmarkEnd w:id="57"/>
    </w:p>
    <w:p w14:paraId="1A381287" w14:textId="77777777" w:rsidR="00914455" w:rsidRDefault="00914455" w:rsidP="00BD0001"/>
    <w:p w14:paraId="742B948A" w14:textId="77777777" w:rsidR="006634DD" w:rsidRPr="008D2E8E" w:rsidRDefault="006634DD" w:rsidP="00B85C2A"/>
    <w:p w14:paraId="46EE679F" w14:textId="77777777" w:rsidR="008D2E8E" w:rsidRDefault="008D2E8E" w:rsidP="008D2E8E">
      <w:pPr>
        <w:rPr>
          <w:lang w:val="en-ID"/>
        </w:rPr>
      </w:pPr>
    </w:p>
    <w:p w14:paraId="430A1168" w14:textId="77777777" w:rsidR="008D2E8E" w:rsidRDefault="008D2E8E" w:rsidP="008D2E8E">
      <w:pPr>
        <w:sectPr w:rsidR="008D2E8E" w:rsidSect="00351475">
          <w:footerReference w:type="first" r:id="rId201"/>
          <w:pgSz w:w="11900" w:h="16840" w:code="9"/>
          <w:pgMar w:top="2268" w:right="1701" w:bottom="1701" w:left="2268" w:header="1134" w:footer="1134" w:gutter="0"/>
          <w:cols w:space="720"/>
          <w:titlePg/>
          <w:docGrid w:linePitch="360"/>
        </w:sectPr>
      </w:pPr>
    </w:p>
    <w:p w14:paraId="6F69DA48" w14:textId="77777777" w:rsidR="006634DD" w:rsidRDefault="00AD4810" w:rsidP="00AD4810">
      <w:pPr>
        <w:pStyle w:val="Heading1"/>
      </w:pPr>
      <w:r>
        <w:lastRenderedPageBreak/>
        <w:br/>
      </w:r>
      <w:r>
        <w:br/>
      </w:r>
      <w:bookmarkStart w:id="58" w:name="_Toc461058918"/>
      <w:r w:rsidRPr="00264212">
        <w:t>PENUTUP</w:t>
      </w:r>
      <w:bookmarkEnd w:id="58"/>
    </w:p>
    <w:p w14:paraId="4AE7F338" w14:textId="77777777" w:rsidR="00AD4810" w:rsidRDefault="00AD4810" w:rsidP="00AD4810"/>
    <w:p w14:paraId="3F6A76F2" w14:textId="77777777" w:rsidR="008D2E8E" w:rsidRDefault="008D2E8E" w:rsidP="00AD4810"/>
    <w:p w14:paraId="72620651" w14:textId="77777777" w:rsidR="00AD4810" w:rsidRDefault="00AD4810" w:rsidP="00F5705C">
      <w:pPr>
        <w:pStyle w:val="Heading2"/>
      </w:pPr>
      <w:bookmarkStart w:id="59" w:name="_Toc461058919"/>
      <w:r>
        <w:t>Kesimpulan</w:t>
      </w:r>
      <w:bookmarkEnd w:id="59"/>
    </w:p>
    <w:p w14:paraId="52680711" w14:textId="6522DBA6" w:rsidR="00AD4810" w:rsidRDefault="00AD4810" w:rsidP="00AD4810">
      <w:r>
        <w:t>Yang</w:t>
      </w:r>
      <w:r>
        <w:rPr>
          <w:spacing w:val="11"/>
        </w:rPr>
        <w:t xml:space="preserve"> </w:t>
      </w:r>
      <w:r>
        <w:t>diambil</w:t>
      </w:r>
      <w:r>
        <w:rPr>
          <w:spacing w:val="15"/>
        </w:rPr>
        <w:t xml:space="preserve"> </w:t>
      </w:r>
      <w:r>
        <w:t>dari</w:t>
      </w:r>
      <w:r>
        <w:rPr>
          <w:spacing w:val="15"/>
        </w:rPr>
        <w:t xml:space="preserve"> </w:t>
      </w:r>
      <w:r>
        <w:t>isi</w:t>
      </w:r>
      <w:r>
        <w:rPr>
          <w:spacing w:val="15"/>
        </w:rPr>
        <w:t xml:space="preserve"> </w:t>
      </w:r>
      <w:r>
        <w:t>bab</w:t>
      </w:r>
      <w:r>
        <w:rPr>
          <w:spacing w:val="14"/>
        </w:rPr>
        <w:t xml:space="preserve"> </w:t>
      </w:r>
      <w:r>
        <w:rPr>
          <w:spacing w:val="-2"/>
        </w:rPr>
        <w:t>III</w:t>
      </w:r>
      <w:r>
        <w:rPr>
          <w:spacing w:val="12"/>
        </w:rPr>
        <w:t xml:space="preserve"> </w:t>
      </w:r>
      <w:r>
        <w:t>dan</w:t>
      </w:r>
      <w:r>
        <w:rPr>
          <w:spacing w:val="14"/>
        </w:rPr>
        <w:t xml:space="preserve"> </w:t>
      </w:r>
      <w:r>
        <w:t>bab</w:t>
      </w:r>
      <w:r>
        <w:rPr>
          <w:spacing w:val="14"/>
        </w:rPr>
        <w:t xml:space="preserve"> </w:t>
      </w:r>
      <w:r>
        <w:rPr>
          <w:spacing w:val="-2"/>
        </w:rPr>
        <w:t>IV</w:t>
      </w:r>
      <w:r>
        <w:rPr>
          <w:spacing w:val="15"/>
        </w:rPr>
        <w:t xml:space="preserve"> </w:t>
      </w:r>
      <w:r>
        <w:t>dan</w:t>
      </w:r>
      <w:r>
        <w:rPr>
          <w:spacing w:val="14"/>
        </w:rPr>
        <w:t xml:space="preserve"> </w:t>
      </w:r>
      <w:r>
        <w:t>harus</w:t>
      </w:r>
      <w:r>
        <w:rPr>
          <w:spacing w:val="14"/>
        </w:rPr>
        <w:t xml:space="preserve"> </w:t>
      </w:r>
      <w:r>
        <w:t>konsisten</w:t>
      </w:r>
      <w:r>
        <w:rPr>
          <w:spacing w:val="14"/>
        </w:rPr>
        <w:t xml:space="preserve"> </w:t>
      </w:r>
      <w:r>
        <w:t>dengan</w:t>
      </w:r>
      <w:r>
        <w:rPr>
          <w:spacing w:val="14"/>
        </w:rPr>
        <w:t xml:space="preserve"> </w:t>
      </w:r>
      <w:r>
        <w:t>tujuan</w:t>
      </w:r>
      <w:r w:rsidR="00B87AB3">
        <w:t>, dan menjawab rumusan masalah</w:t>
      </w:r>
      <w:r>
        <w:rPr>
          <w:spacing w:val="12"/>
        </w:rPr>
        <w:t xml:space="preserve"> </w:t>
      </w:r>
      <w:r>
        <w:t>serta</w:t>
      </w:r>
      <w:r>
        <w:rPr>
          <w:spacing w:val="41"/>
        </w:rPr>
        <w:t xml:space="preserve"> </w:t>
      </w:r>
      <w:r>
        <w:t>harus</w:t>
      </w:r>
      <w:r>
        <w:rPr>
          <w:spacing w:val="17"/>
        </w:rPr>
        <w:t xml:space="preserve"> </w:t>
      </w:r>
      <w:r>
        <w:rPr>
          <w:spacing w:val="-2"/>
        </w:rPr>
        <w:t>mencerminkan</w:t>
      </w:r>
      <w:r>
        <w:rPr>
          <w:spacing w:val="16"/>
        </w:rPr>
        <w:t xml:space="preserve"> </w:t>
      </w:r>
      <w:r>
        <w:t>terpecahkan</w:t>
      </w:r>
      <w:r>
        <w:rPr>
          <w:spacing w:val="16"/>
        </w:rPr>
        <w:t xml:space="preserve"> atau </w:t>
      </w:r>
      <w:r>
        <w:t>tidak</w:t>
      </w:r>
      <w:r>
        <w:rPr>
          <w:spacing w:val="14"/>
        </w:rPr>
        <w:t xml:space="preserve"> </w:t>
      </w:r>
      <w:r>
        <w:t>masalah</w:t>
      </w:r>
      <w:r>
        <w:rPr>
          <w:spacing w:val="16"/>
        </w:rPr>
        <w:t xml:space="preserve"> </w:t>
      </w:r>
      <w:r>
        <w:t>yang</w:t>
      </w:r>
      <w:r>
        <w:rPr>
          <w:spacing w:val="14"/>
        </w:rPr>
        <w:t xml:space="preserve"> </w:t>
      </w:r>
      <w:r>
        <w:t>dibahas</w:t>
      </w:r>
      <w:r>
        <w:rPr>
          <w:spacing w:val="17"/>
        </w:rPr>
        <w:t xml:space="preserve"> </w:t>
      </w:r>
      <w:r>
        <w:rPr>
          <w:spacing w:val="-2"/>
        </w:rPr>
        <w:t>di</w:t>
      </w:r>
      <w:r>
        <w:rPr>
          <w:spacing w:val="17"/>
        </w:rPr>
        <w:t xml:space="preserve"> </w:t>
      </w:r>
      <w:r>
        <w:t>bab</w:t>
      </w:r>
      <w:r>
        <w:rPr>
          <w:spacing w:val="16"/>
        </w:rPr>
        <w:t xml:space="preserve"> </w:t>
      </w:r>
      <w:r>
        <w:t>I</w:t>
      </w:r>
      <w:r>
        <w:rPr>
          <w:spacing w:val="12"/>
        </w:rPr>
        <w:t xml:space="preserve"> </w:t>
      </w:r>
      <w:r>
        <w:t>dan</w:t>
      </w:r>
      <w:r>
        <w:rPr>
          <w:spacing w:val="16"/>
        </w:rPr>
        <w:t xml:space="preserve"> </w:t>
      </w:r>
      <w:r>
        <w:t>didasarkan</w:t>
      </w:r>
      <w:r>
        <w:rPr>
          <w:spacing w:val="16"/>
        </w:rPr>
        <w:t xml:space="preserve"> </w:t>
      </w:r>
      <w:r>
        <w:t>pada</w:t>
      </w:r>
      <w:r>
        <w:rPr>
          <w:spacing w:val="57"/>
        </w:rPr>
        <w:t xml:space="preserve"> </w:t>
      </w:r>
      <w:r>
        <w:t>analisis yang</w:t>
      </w:r>
      <w:r>
        <w:rPr>
          <w:spacing w:val="-3"/>
        </w:rPr>
        <w:t xml:space="preserve"> </w:t>
      </w:r>
      <w:r>
        <w:t>obyektif.</w:t>
      </w:r>
    </w:p>
    <w:p w14:paraId="7BE3FAD4" w14:textId="77777777" w:rsidR="00AD4810" w:rsidRDefault="00AD4810" w:rsidP="00AD4810"/>
    <w:p w14:paraId="741A872E" w14:textId="77777777" w:rsidR="00AD4810" w:rsidRDefault="00AD4810" w:rsidP="00F5705C">
      <w:pPr>
        <w:pStyle w:val="Heading2"/>
      </w:pPr>
      <w:bookmarkStart w:id="60" w:name="_Toc461058920"/>
      <w:r w:rsidRPr="00264212">
        <w:t>Saran</w:t>
      </w:r>
      <w:bookmarkEnd w:id="60"/>
    </w:p>
    <w:p w14:paraId="5C47FB2F" w14:textId="77777777" w:rsidR="00AD4810" w:rsidRDefault="00AD4810" w:rsidP="00AD4810">
      <w:r>
        <w:t>Merupakan hal-hal</w:t>
      </w:r>
      <w:r>
        <w:rPr>
          <w:spacing w:val="1"/>
        </w:rPr>
        <w:t xml:space="preserve"> </w:t>
      </w:r>
      <w:r>
        <w:t>yang</w:t>
      </w:r>
      <w:r>
        <w:rPr>
          <w:spacing w:val="-3"/>
        </w:rPr>
        <w:t xml:space="preserve"> </w:t>
      </w:r>
      <w:r>
        <w:t>susah/belum</w:t>
      </w:r>
      <w:r>
        <w:rPr>
          <w:spacing w:val="-4"/>
        </w:rPr>
        <w:t xml:space="preserve"> </w:t>
      </w:r>
      <w:r>
        <w:t>dibuat</w:t>
      </w:r>
      <w:r>
        <w:rPr>
          <w:spacing w:val="1"/>
        </w:rPr>
        <w:t xml:space="preserve"> </w:t>
      </w:r>
      <w:r>
        <w:t>dalam</w:t>
      </w:r>
      <w:r>
        <w:rPr>
          <w:spacing w:val="-4"/>
        </w:rPr>
        <w:t xml:space="preserve"> </w:t>
      </w:r>
      <w:r>
        <w:t>Proyek Tugas Akhir</w:t>
      </w:r>
      <w:r>
        <w:rPr>
          <w:spacing w:val="1"/>
        </w:rPr>
        <w:t xml:space="preserve"> </w:t>
      </w:r>
      <w:r>
        <w:t>yang</w:t>
      </w:r>
      <w:r>
        <w:rPr>
          <w:spacing w:val="-3"/>
        </w:rPr>
        <w:t xml:space="preserve"> </w:t>
      </w:r>
      <w:r>
        <w:t>dibuat dan dapat dikembangkan orang lain.</w:t>
      </w:r>
    </w:p>
    <w:p w14:paraId="507C2E10" w14:textId="77777777" w:rsidR="00AD4810" w:rsidRDefault="00AD4810" w:rsidP="00AD4810"/>
    <w:p w14:paraId="1A541FCA" w14:textId="77777777"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14:paraId="46FFFC8B" w14:textId="267E843F" w:rsidR="0030382E" w:rsidRPr="006E3329" w:rsidRDefault="006E3329" w:rsidP="00C862AC">
      <w:pPr>
        <w:pStyle w:val="Heading1"/>
        <w:numPr>
          <w:ilvl w:val="0"/>
          <w:numId w:val="0"/>
        </w:numPr>
      </w:pPr>
      <w:bookmarkStart w:id="61" w:name="_Toc461058921"/>
      <w:r w:rsidRPr="006E3329">
        <w:lastRenderedPageBreak/>
        <w:t>DAFTAR PUSTAKA</w:t>
      </w:r>
      <w:bookmarkEnd w:id="61"/>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5C0D5FAF" w14:textId="5EA7B210" w:rsidR="00C862AC" w:rsidRPr="00C862AC" w:rsidRDefault="006E3329" w:rsidP="00C862AC">
      <w:pPr>
        <w:widowControl w:val="0"/>
        <w:autoSpaceDE w:val="0"/>
        <w:autoSpaceDN w:val="0"/>
        <w:adjustRightInd w:val="0"/>
        <w:spacing w:before="240" w:after="240" w:line="240" w:lineRule="auto"/>
        <w:ind w:left="720" w:hanging="720"/>
        <w:rPr>
          <w:rFonts w:cs="Times New Roman"/>
          <w:noProof/>
          <w:szCs w:val="24"/>
        </w:rPr>
      </w:pPr>
      <w:r>
        <w:fldChar w:fldCharType="begin" w:fldLock="1"/>
      </w:r>
      <w:r>
        <w:instrText xml:space="preserve">ADDIN Mendeley Bibliography CSL_BIBLIOGRAPHY </w:instrText>
      </w:r>
      <w:r>
        <w:fldChar w:fldCharType="separate"/>
      </w:r>
      <w:r w:rsidR="00C862AC" w:rsidRPr="00C862AC">
        <w:rPr>
          <w:rFonts w:cs="Times New Roman"/>
          <w:noProof/>
          <w:szCs w:val="24"/>
        </w:rPr>
        <w:t xml:space="preserve">Jogiyanto, H.M., (2006), </w:t>
      </w:r>
      <w:r w:rsidR="00C862AC" w:rsidRPr="00C862AC">
        <w:rPr>
          <w:rFonts w:cs="Times New Roman"/>
          <w:i/>
          <w:iCs/>
          <w:noProof/>
          <w:szCs w:val="24"/>
        </w:rPr>
        <w:t>Analisis dan Desain Sistem Informasi: Pendekatan Terstruktur Teori dan Praktek Aplikasi Bisnis</w:t>
      </w:r>
      <w:r w:rsidR="00385CFE">
        <w:rPr>
          <w:rFonts w:cs="Times New Roman"/>
          <w:noProof/>
          <w:szCs w:val="24"/>
        </w:rPr>
        <w:t xml:space="preserve">, </w:t>
      </w:r>
      <w:r w:rsidR="00C862AC" w:rsidRPr="00C862AC">
        <w:rPr>
          <w:rFonts w:cs="Times New Roman"/>
          <w:noProof/>
          <w:szCs w:val="24"/>
        </w:rPr>
        <w:t>Yogyakarta: ANDI Publisher.</w:t>
      </w:r>
    </w:p>
    <w:p w14:paraId="081C9EBC" w14:textId="3C650B17"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Kadir, A., (2013), </w:t>
      </w:r>
      <w:r w:rsidRPr="00C862AC">
        <w:rPr>
          <w:rFonts w:cs="Times New Roman"/>
          <w:i/>
          <w:iCs/>
          <w:noProof/>
          <w:szCs w:val="24"/>
        </w:rPr>
        <w:t>Pengantar Teknologi informasi</w:t>
      </w:r>
      <w:r w:rsidR="00385CFE">
        <w:rPr>
          <w:rFonts w:cs="Times New Roman"/>
          <w:noProof/>
          <w:szCs w:val="24"/>
        </w:rPr>
        <w:t xml:space="preserve">, </w:t>
      </w:r>
      <w:r w:rsidRPr="00C862AC">
        <w:rPr>
          <w:rFonts w:cs="Times New Roman"/>
          <w:noProof/>
          <w:szCs w:val="24"/>
        </w:rPr>
        <w:t>Yogyakarta: ANDI Publisher.</w:t>
      </w:r>
    </w:p>
    <w:p w14:paraId="4D0243D3" w14:textId="1FC50DDA"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Prahasta, E., (2002), </w:t>
      </w:r>
      <w:r w:rsidRPr="00C862AC">
        <w:rPr>
          <w:rFonts w:cs="Times New Roman"/>
          <w:i/>
          <w:iCs/>
          <w:noProof/>
          <w:szCs w:val="24"/>
        </w:rPr>
        <w:t>Konsep-konsep Dasar Sistem Informasi Geografis</w:t>
      </w:r>
      <w:r w:rsidRPr="00C862AC">
        <w:rPr>
          <w:rFonts w:cs="Times New Roman"/>
          <w:noProof/>
          <w:szCs w:val="24"/>
        </w:rPr>
        <w:t>, Bandung: Informatika.</w:t>
      </w:r>
    </w:p>
    <w:p w14:paraId="6AF0D1F6" w14:textId="35AAE0E4"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Sutarman, (2009), </w:t>
      </w:r>
      <w:r w:rsidRPr="00C862AC">
        <w:rPr>
          <w:rFonts w:cs="Times New Roman"/>
          <w:i/>
          <w:iCs/>
          <w:noProof/>
          <w:szCs w:val="24"/>
        </w:rPr>
        <w:t>Pengantar Teknologi Informasi</w:t>
      </w:r>
      <w:r w:rsidRPr="00C862AC">
        <w:rPr>
          <w:rFonts w:cs="Times New Roman"/>
          <w:noProof/>
          <w:szCs w:val="24"/>
        </w:rPr>
        <w:t>, Jakarta: Bumi Aksara.</w:t>
      </w:r>
    </w:p>
    <w:p w14:paraId="33B3C22E" w14:textId="77777777" w:rsidR="00C862AC" w:rsidRPr="00C862AC" w:rsidRDefault="00C862AC" w:rsidP="00C862AC">
      <w:pPr>
        <w:widowControl w:val="0"/>
        <w:autoSpaceDE w:val="0"/>
        <w:autoSpaceDN w:val="0"/>
        <w:adjustRightInd w:val="0"/>
        <w:spacing w:before="240" w:after="240" w:line="240" w:lineRule="auto"/>
        <w:ind w:left="720" w:hanging="720"/>
        <w:rPr>
          <w:rFonts w:cs="Times New Roman"/>
          <w:noProof/>
        </w:rPr>
      </w:pPr>
      <w:r w:rsidRPr="00C862AC">
        <w:rPr>
          <w:rFonts w:cs="Times New Roman"/>
          <w:noProof/>
          <w:szCs w:val="24"/>
        </w:rPr>
        <w:t xml:space="preserve">Waljiyanto, (2003), </w:t>
      </w:r>
      <w:r w:rsidRPr="00C862AC">
        <w:rPr>
          <w:rFonts w:cs="Times New Roman"/>
          <w:i/>
          <w:iCs/>
          <w:noProof/>
          <w:szCs w:val="24"/>
        </w:rPr>
        <w:t>Sistem Basis Data: Analisis dan Pemodelan Data</w:t>
      </w:r>
      <w:r w:rsidRPr="00C862AC">
        <w:rPr>
          <w:rFonts w:cs="Times New Roman"/>
          <w:noProof/>
          <w:szCs w:val="24"/>
        </w:rPr>
        <w:t>,  Yogyakarta: Graha Ilmu.</w:t>
      </w:r>
    </w:p>
    <w:p w14:paraId="2889AFA1" w14:textId="4FC572FB" w:rsidR="006E3329" w:rsidRPr="00F77FE1" w:rsidRDefault="006E3329"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621AC5" w14:textId="77777777" w:rsidR="00C964E2" w:rsidRDefault="00C964E2" w:rsidP="00C21E3A">
      <w:pPr>
        <w:spacing w:line="240" w:lineRule="auto"/>
      </w:pPr>
      <w:r>
        <w:separator/>
      </w:r>
    </w:p>
  </w:endnote>
  <w:endnote w:type="continuationSeparator" w:id="0">
    <w:p w14:paraId="24AEA42D" w14:textId="77777777" w:rsidR="00C964E2" w:rsidRDefault="00C964E2"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3428281"/>
      <w:docPartObj>
        <w:docPartGallery w:val="Page Numbers (Bottom of Page)"/>
        <w:docPartUnique/>
      </w:docPartObj>
    </w:sdtPr>
    <w:sdtEndPr>
      <w:rPr>
        <w:noProof/>
      </w:rPr>
    </w:sdtEndPr>
    <w:sdtContent>
      <w:p w14:paraId="0937DA83" w14:textId="09CE7ACD" w:rsidR="00FF5EE3" w:rsidRDefault="00FF5EE3" w:rsidP="00645E60">
        <w:pPr>
          <w:pStyle w:val="Footer"/>
          <w:ind w:firstLine="0"/>
          <w:jc w:val="center"/>
        </w:pPr>
        <w:r>
          <w:fldChar w:fldCharType="begin"/>
        </w:r>
        <w:r>
          <w:instrText xml:space="preserve"> PAGE   \* MERGEFORMAT </w:instrText>
        </w:r>
        <w:r>
          <w:fldChar w:fldCharType="separate"/>
        </w:r>
        <w:r w:rsidR="00650684">
          <w:rPr>
            <w:noProof/>
          </w:rPr>
          <w:t>x</w:t>
        </w:r>
        <w:r>
          <w:rPr>
            <w:noProof/>
          </w:rPr>
          <w:fldChar w:fldCharType="end"/>
        </w:r>
      </w:p>
    </w:sdtContent>
  </w:sdt>
  <w:p w14:paraId="39EBA0BC" w14:textId="77777777" w:rsidR="00FF5EE3" w:rsidRDefault="00FF5EE3" w:rsidP="004F4E7A">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499332"/>
      <w:docPartObj>
        <w:docPartGallery w:val="Page Numbers (Bottom of Page)"/>
        <w:docPartUnique/>
      </w:docPartObj>
    </w:sdtPr>
    <w:sdtEndPr>
      <w:rPr>
        <w:noProof/>
      </w:rPr>
    </w:sdtEndPr>
    <w:sdtContent>
      <w:p w14:paraId="5B17BCCE" w14:textId="5C824F28" w:rsidR="00FF5EE3" w:rsidRDefault="00FF5EE3" w:rsidP="004E70A6">
        <w:pPr>
          <w:pStyle w:val="Footer"/>
          <w:ind w:firstLine="0"/>
          <w:jc w:val="center"/>
        </w:pPr>
      </w:p>
    </w:sdtContent>
  </w:sdt>
  <w:p w14:paraId="43DC9AF5" w14:textId="77777777" w:rsidR="00FF5EE3" w:rsidRDefault="00FF5EE3" w:rsidP="004E70A6">
    <w:pPr>
      <w:pStyle w:val="Footer"/>
      <w:tabs>
        <w:tab w:val="clear" w:pos="4680"/>
      </w:tabs>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3DE38" w14:textId="77777777" w:rsidR="00FF5EE3" w:rsidRDefault="00FF5EE3" w:rsidP="00202306">
    <w:pPr>
      <w:pStyle w:val="Footer"/>
      <w:ind w:firstLine="0"/>
      <w:jc w:val="center"/>
    </w:pPr>
  </w:p>
  <w:p w14:paraId="39810766" w14:textId="77777777" w:rsidR="00FF5EE3" w:rsidRDefault="00FF5EE3" w:rsidP="004F4E7A">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4430928"/>
      <w:docPartObj>
        <w:docPartGallery w:val="Page Numbers (Bottom of Page)"/>
        <w:docPartUnique/>
      </w:docPartObj>
    </w:sdtPr>
    <w:sdtEndPr>
      <w:rPr>
        <w:noProof/>
      </w:rPr>
    </w:sdtEndPr>
    <w:sdtContent>
      <w:p w14:paraId="1C2C5499" w14:textId="77777777" w:rsidR="00FF5EE3" w:rsidRDefault="00FF5EE3" w:rsidP="004E70A6">
        <w:pPr>
          <w:pStyle w:val="Footer"/>
          <w:ind w:firstLine="0"/>
          <w:jc w:val="center"/>
        </w:pPr>
      </w:p>
      <w:p w14:paraId="79FAC057" w14:textId="13DE92B6" w:rsidR="00FF5EE3" w:rsidRDefault="00FF5EE3" w:rsidP="004E70A6">
        <w:pPr>
          <w:pStyle w:val="Footer"/>
          <w:ind w:firstLine="0"/>
          <w:jc w:val="center"/>
        </w:pPr>
        <w:r>
          <w:fldChar w:fldCharType="begin"/>
        </w:r>
        <w:r w:rsidRPr="00645E60">
          <w:instrText xml:space="preserve"> PAGE   \* MERGEFORMAT </w:instrText>
        </w:r>
        <w:r>
          <w:fldChar w:fldCharType="separate"/>
        </w:r>
        <w:r w:rsidR="00650684">
          <w:rPr>
            <w:noProof/>
          </w:rPr>
          <w:t>11</w:t>
        </w:r>
        <w:r>
          <w:rPr>
            <w:noProof/>
          </w:rPr>
          <w:fldChar w:fldCharType="end"/>
        </w:r>
      </w:p>
    </w:sdtContent>
  </w:sdt>
  <w:p w14:paraId="23B1CFCE" w14:textId="77777777" w:rsidR="00FF5EE3" w:rsidRDefault="00FF5EE3" w:rsidP="004E70A6">
    <w:pPr>
      <w:pStyle w:val="Footer"/>
      <w:tabs>
        <w:tab w:val="clear" w:pos="4680"/>
      </w:tabs>
      <w:ind w:firstLine="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1240886"/>
      <w:docPartObj>
        <w:docPartGallery w:val="Page Numbers (Bottom of Page)"/>
        <w:docPartUnique/>
      </w:docPartObj>
    </w:sdtPr>
    <w:sdtEndPr>
      <w:rPr>
        <w:noProof/>
      </w:rPr>
    </w:sdtEndPr>
    <w:sdtContent>
      <w:p w14:paraId="49AE65FA" w14:textId="2F4C028A" w:rsidR="00FF5EE3" w:rsidRDefault="00FF5EE3">
        <w:pPr>
          <w:pStyle w:val="Footer"/>
          <w:jc w:val="center"/>
        </w:pPr>
        <w:r>
          <w:fldChar w:fldCharType="begin"/>
        </w:r>
        <w:r>
          <w:instrText xml:space="preserve"> PAGE   \* MERGEFORMAT </w:instrText>
        </w:r>
        <w:r>
          <w:fldChar w:fldCharType="separate"/>
        </w:r>
        <w:r w:rsidR="00650684">
          <w:rPr>
            <w:noProof/>
          </w:rPr>
          <w:t>18</w:t>
        </w:r>
        <w:r>
          <w:rPr>
            <w:noProof/>
          </w:rPr>
          <w:fldChar w:fldCharType="end"/>
        </w:r>
      </w:p>
    </w:sdtContent>
  </w:sdt>
  <w:p w14:paraId="428B0435" w14:textId="77777777" w:rsidR="00FF5EE3" w:rsidRDefault="00FF5EE3" w:rsidP="00A84094">
    <w:pPr>
      <w:pStyle w:val="Footer"/>
      <w:tabs>
        <w:tab w:val="clear" w:pos="4680"/>
      </w:tabs>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BCE8F6" w14:textId="77777777" w:rsidR="00C964E2" w:rsidRDefault="00C964E2" w:rsidP="00C21E3A">
      <w:pPr>
        <w:spacing w:line="240" w:lineRule="auto"/>
      </w:pPr>
      <w:r>
        <w:separator/>
      </w:r>
    </w:p>
  </w:footnote>
  <w:footnote w:type="continuationSeparator" w:id="0">
    <w:p w14:paraId="55AFED92" w14:textId="77777777" w:rsidR="00C964E2" w:rsidRDefault="00C964E2" w:rsidP="00C21E3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FD4909" w14:textId="77777777" w:rsidR="00FF5EE3" w:rsidRDefault="00FF5EE3">
    <w:pPr>
      <w:pStyle w:val="Header"/>
      <w:jc w:val="right"/>
    </w:pPr>
  </w:p>
  <w:p w14:paraId="0FE79E7D" w14:textId="77777777" w:rsidR="00FF5EE3" w:rsidRDefault="00FF5EE3" w:rsidP="00230893">
    <w:pPr>
      <w:pStyle w:val="Header"/>
      <w:tabs>
        <w:tab w:val="clear" w:pos="4680"/>
      </w:tabs>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727830"/>
      <w:docPartObj>
        <w:docPartGallery w:val="Page Numbers (Top of Page)"/>
        <w:docPartUnique/>
      </w:docPartObj>
    </w:sdtPr>
    <w:sdtEndPr>
      <w:rPr>
        <w:noProof/>
      </w:rPr>
    </w:sdtEndPr>
    <w:sdtContent>
      <w:p w14:paraId="33545CFF" w14:textId="6496F07F" w:rsidR="00FF5EE3" w:rsidRDefault="00FF5EE3">
        <w:pPr>
          <w:pStyle w:val="Header"/>
          <w:jc w:val="right"/>
        </w:pPr>
        <w:r>
          <w:fldChar w:fldCharType="begin"/>
        </w:r>
        <w:r w:rsidRPr="002B35F3">
          <w:instrText xml:space="preserve"> PAGE   \* MERGEFORMAT </w:instrText>
        </w:r>
        <w:r>
          <w:fldChar w:fldCharType="separate"/>
        </w:r>
        <w:r w:rsidR="00650684">
          <w:rPr>
            <w:noProof/>
          </w:rPr>
          <w:t>6</w:t>
        </w:r>
        <w:r>
          <w:rPr>
            <w:noProof/>
          </w:rPr>
          <w:fldChar w:fldCharType="end"/>
        </w:r>
      </w:p>
    </w:sdtContent>
  </w:sdt>
  <w:p w14:paraId="4035ED9E" w14:textId="159F165C" w:rsidR="00FF5EE3" w:rsidRDefault="00FF5EE3" w:rsidP="009A25CB">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9E5273" w14:textId="77777777" w:rsidR="00FF5EE3" w:rsidRDefault="00FF5E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80F07"/>
    <w:multiLevelType w:val="hybridMultilevel"/>
    <w:tmpl w:val="40382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915FEA"/>
    <w:multiLevelType w:val="multilevel"/>
    <w:tmpl w:val="5E2E86C0"/>
    <w:lvl w:ilvl="0">
      <w:start w:val="4"/>
      <w:numFmt w:val="decimal"/>
      <w:lvlText w:val="%1"/>
      <w:lvlJc w:val="left"/>
      <w:pPr>
        <w:ind w:left="1000" w:hanging="900"/>
      </w:pPr>
      <w:rPr>
        <w:rFonts w:hint="default"/>
      </w:rPr>
    </w:lvl>
    <w:lvl w:ilvl="1">
      <w:start w:val="5"/>
      <w:numFmt w:val="decimal"/>
      <w:lvlText w:val="%1.%2"/>
      <w:lvlJc w:val="left"/>
      <w:pPr>
        <w:ind w:left="1000" w:hanging="900"/>
      </w:pPr>
      <w:rPr>
        <w:rFonts w:hint="default"/>
      </w:rPr>
    </w:lvl>
    <w:lvl w:ilvl="2">
      <w:start w:val="3"/>
      <w:numFmt w:val="decimal"/>
      <w:lvlText w:val="%1.%2.%3"/>
      <w:lvlJc w:val="left"/>
      <w:pPr>
        <w:ind w:left="1000" w:hanging="900"/>
      </w:pPr>
      <w:rPr>
        <w:rFonts w:hint="default"/>
      </w:rPr>
    </w:lvl>
    <w:lvl w:ilvl="3">
      <w:start w:val="7"/>
      <w:numFmt w:val="decimal"/>
      <w:lvlText w:val="%1.%2.%3.%4"/>
      <w:lvlJc w:val="left"/>
      <w:pPr>
        <w:ind w:left="1000" w:hanging="900"/>
      </w:pPr>
      <w:rPr>
        <w:rFonts w:ascii="Times New Roman" w:eastAsia="Times New Roman" w:hAnsi="Times New Roman" w:hint="default"/>
        <w:b/>
        <w:bCs/>
        <w:sz w:val="24"/>
        <w:szCs w:val="24"/>
      </w:rPr>
    </w:lvl>
    <w:lvl w:ilvl="4">
      <w:start w:val="1"/>
      <w:numFmt w:val="bullet"/>
      <w:lvlText w:val="•"/>
      <w:lvlJc w:val="left"/>
      <w:pPr>
        <w:ind w:left="4296" w:hanging="900"/>
      </w:pPr>
      <w:rPr>
        <w:rFonts w:hint="default"/>
      </w:rPr>
    </w:lvl>
    <w:lvl w:ilvl="5">
      <w:start w:val="1"/>
      <w:numFmt w:val="bullet"/>
      <w:lvlText w:val="•"/>
      <w:lvlJc w:val="left"/>
      <w:pPr>
        <w:ind w:left="5120" w:hanging="900"/>
      </w:pPr>
      <w:rPr>
        <w:rFonts w:hint="default"/>
      </w:rPr>
    </w:lvl>
    <w:lvl w:ilvl="6">
      <w:start w:val="1"/>
      <w:numFmt w:val="bullet"/>
      <w:lvlText w:val="•"/>
      <w:lvlJc w:val="left"/>
      <w:pPr>
        <w:ind w:left="5944" w:hanging="900"/>
      </w:pPr>
      <w:rPr>
        <w:rFonts w:hint="default"/>
      </w:rPr>
    </w:lvl>
    <w:lvl w:ilvl="7">
      <w:start w:val="1"/>
      <w:numFmt w:val="bullet"/>
      <w:lvlText w:val="•"/>
      <w:lvlJc w:val="left"/>
      <w:pPr>
        <w:ind w:left="6768" w:hanging="900"/>
      </w:pPr>
      <w:rPr>
        <w:rFonts w:hint="default"/>
      </w:rPr>
    </w:lvl>
    <w:lvl w:ilvl="8">
      <w:start w:val="1"/>
      <w:numFmt w:val="bullet"/>
      <w:lvlText w:val="•"/>
      <w:lvlJc w:val="left"/>
      <w:pPr>
        <w:ind w:left="7592" w:hanging="900"/>
      </w:pPr>
      <w:rPr>
        <w:rFonts w:hint="default"/>
      </w:rPr>
    </w:lvl>
  </w:abstractNum>
  <w:abstractNum w:abstractNumId="2">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4">
    <w:nsid w:val="06E64CFA"/>
    <w:multiLevelType w:val="multilevel"/>
    <w:tmpl w:val="07BABEAA"/>
    <w:lvl w:ilvl="0">
      <w:start w:val="4"/>
      <w:numFmt w:val="decimal"/>
      <w:lvlText w:val="%1"/>
      <w:lvlJc w:val="left"/>
      <w:pPr>
        <w:ind w:left="960" w:hanging="720"/>
      </w:pPr>
      <w:rPr>
        <w:rFonts w:hint="default"/>
      </w:rPr>
    </w:lvl>
    <w:lvl w:ilvl="1">
      <w:start w:val="5"/>
      <w:numFmt w:val="decimal"/>
      <w:lvlText w:val="%1.%2"/>
      <w:lvlJc w:val="left"/>
      <w:pPr>
        <w:ind w:left="960" w:hanging="720"/>
      </w:pPr>
      <w:rPr>
        <w:rFonts w:hint="default"/>
      </w:rPr>
    </w:lvl>
    <w:lvl w:ilvl="2">
      <w:start w:val="3"/>
      <w:numFmt w:val="decimal"/>
      <w:lvlText w:val="%1.%2.%3"/>
      <w:lvlJc w:val="left"/>
      <w:pPr>
        <w:ind w:left="960" w:hanging="720"/>
      </w:pPr>
      <w:rPr>
        <w:rFonts w:ascii="Times New Roman" w:eastAsia="Times New Roman" w:hAnsi="Times New Roman" w:hint="default"/>
        <w:b/>
        <w:bCs/>
        <w:sz w:val="24"/>
        <w:szCs w:val="24"/>
      </w:rPr>
    </w:lvl>
    <w:lvl w:ilvl="3">
      <w:start w:val="1"/>
      <w:numFmt w:val="decimal"/>
      <w:lvlText w:val="%1.%2.%3.%4"/>
      <w:lvlJc w:val="left"/>
      <w:pPr>
        <w:ind w:left="960" w:hanging="720"/>
        <w:jc w:val="right"/>
      </w:pPr>
      <w:rPr>
        <w:rFonts w:ascii="Times New Roman" w:eastAsia="Times New Roman" w:hAnsi="Times New Roman" w:hint="default"/>
        <w:b/>
        <w:bCs/>
        <w:sz w:val="24"/>
        <w:szCs w:val="24"/>
      </w:rPr>
    </w:lvl>
    <w:lvl w:ilvl="4">
      <w:start w:val="1"/>
      <w:numFmt w:val="bullet"/>
      <w:lvlText w:val="•"/>
      <w:lvlJc w:val="left"/>
      <w:pPr>
        <w:ind w:left="4376" w:hanging="720"/>
      </w:pPr>
      <w:rPr>
        <w:rFonts w:hint="default"/>
      </w:rPr>
    </w:lvl>
    <w:lvl w:ilvl="5">
      <w:start w:val="1"/>
      <w:numFmt w:val="bullet"/>
      <w:lvlText w:val="•"/>
      <w:lvlJc w:val="left"/>
      <w:pPr>
        <w:ind w:left="5230" w:hanging="720"/>
      </w:pPr>
      <w:rPr>
        <w:rFonts w:hint="default"/>
      </w:rPr>
    </w:lvl>
    <w:lvl w:ilvl="6">
      <w:start w:val="1"/>
      <w:numFmt w:val="bullet"/>
      <w:lvlText w:val="•"/>
      <w:lvlJc w:val="left"/>
      <w:pPr>
        <w:ind w:left="6084" w:hanging="720"/>
      </w:pPr>
      <w:rPr>
        <w:rFonts w:hint="default"/>
      </w:rPr>
    </w:lvl>
    <w:lvl w:ilvl="7">
      <w:start w:val="1"/>
      <w:numFmt w:val="bullet"/>
      <w:lvlText w:val="•"/>
      <w:lvlJc w:val="left"/>
      <w:pPr>
        <w:ind w:left="6938" w:hanging="720"/>
      </w:pPr>
      <w:rPr>
        <w:rFonts w:hint="default"/>
      </w:rPr>
    </w:lvl>
    <w:lvl w:ilvl="8">
      <w:start w:val="1"/>
      <w:numFmt w:val="bullet"/>
      <w:lvlText w:val="•"/>
      <w:lvlJc w:val="left"/>
      <w:pPr>
        <w:ind w:left="7792" w:hanging="720"/>
      </w:pPr>
      <w:rPr>
        <w:rFonts w:hint="default"/>
      </w:rPr>
    </w:lvl>
  </w:abstractNum>
  <w:abstractNum w:abstractNumId="5">
    <w:nsid w:val="0E7849EC"/>
    <w:multiLevelType w:val="multilevel"/>
    <w:tmpl w:val="6EA8A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10D02BA"/>
    <w:multiLevelType w:val="multilevel"/>
    <w:tmpl w:val="AD9827BA"/>
    <w:lvl w:ilvl="0">
      <w:start w:val="5"/>
      <w:numFmt w:val="decimal"/>
      <w:lvlText w:val="%1"/>
      <w:lvlJc w:val="left"/>
      <w:pPr>
        <w:ind w:left="820" w:hanging="720"/>
      </w:pPr>
      <w:rPr>
        <w:rFonts w:hint="default"/>
      </w:rPr>
    </w:lvl>
    <w:lvl w:ilvl="1">
      <w:start w:val="6"/>
      <w:numFmt w:val="decimal"/>
      <w:lvlText w:val="%1.%2"/>
      <w:lvlJc w:val="left"/>
      <w:pPr>
        <w:ind w:left="820" w:hanging="72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20" w:hanging="720"/>
        <w:jc w:val="right"/>
      </w:pPr>
      <w:rPr>
        <w:rFonts w:ascii="Times New Roman" w:eastAsia="Times New Roman" w:hAnsi="Times New Roman" w:hint="default"/>
        <w:b/>
        <w:bCs/>
        <w:sz w:val="24"/>
        <w:szCs w:val="24"/>
      </w:rPr>
    </w:lvl>
    <w:lvl w:ilvl="4">
      <w:start w:val="1"/>
      <w:numFmt w:val="bullet"/>
      <w:lvlText w:val="•"/>
      <w:lvlJc w:val="left"/>
      <w:pPr>
        <w:ind w:left="4228" w:hanging="720"/>
      </w:pPr>
      <w:rPr>
        <w:rFonts w:hint="default"/>
      </w:rPr>
    </w:lvl>
    <w:lvl w:ilvl="5">
      <w:start w:val="1"/>
      <w:numFmt w:val="bullet"/>
      <w:lvlText w:val="•"/>
      <w:lvlJc w:val="left"/>
      <w:pPr>
        <w:ind w:left="5080" w:hanging="720"/>
      </w:pPr>
      <w:rPr>
        <w:rFonts w:hint="default"/>
      </w:rPr>
    </w:lvl>
    <w:lvl w:ilvl="6">
      <w:start w:val="1"/>
      <w:numFmt w:val="bullet"/>
      <w:lvlText w:val="•"/>
      <w:lvlJc w:val="left"/>
      <w:pPr>
        <w:ind w:left="5932" w:hanging="720"/>
      </w:pPr>
      <w:rPr>
        <w:rFonts w:hint="default"/>
      </w:rPr>
    </w:lvl>
    <w:lvl w:ilvl="7">
      <w:start w:val="1"/>
      <w:numFmt w:val="bullet"/>
      <w:lvlText w:val="•"/>
      <w:lvlJc w:val="left"/>
      <w:pPr>
        <w:ind w:left="6784" w:hanging="720"/>
      </w:pPr>
      <w:rPr>
        <w:rFonts w:hint="default"/>
      </w:rPr>
    </w:lvl>
    <w:lvl w:ilvl="8">
      <w:start w:val="1"/>
      <w:numFmt w:val="bullet"/>
      <w:lvlText w:val="•"/>
      <w:lvlJc w:val="left"/>
      <w:pPr>
        <w:ind w:left="7636" w:hanging="720"/>
      </w:pPr>
      <w:rPr>
        <w:rFonts w:hint="default"/>
      </w:rPr>
    </w:lvl>
  </w:abstractNum>
  <w:abstractNum w:abstractNumId="8">
    <w:nsid w:val="32577A2D"/>
    <w:multiLevelType w:val="hybridMultilevel"/>
    <w:tmpl w:val="C804FD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37270E44"/>
    <w:multiLevelType w:val="multilevel"/>
    <w:tmpl w:val="1200E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8B526E0"/>
    <w:multiLevelType w:val="hybridMultilevel"/>
    <w:tmpl w:val="563E02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3">
    <w:nsid w:val="3A95380A"/>
    <w:multiLevelType w:val="multilevel"/>
    <w:tmpl w:val="820A5ACE"/>
    <w:lvl w:ilvl="0">
      <w:start w:val="2"/>
      <w:numFmt w:val="decimal"/>
      <w:lvlText w:val="%1"/>
      <w:lvlJc w:val="left"/>
      <w:pPr>
        <w:ind w:left="808" w:hanging="708"/>
      </w:pPr>
      <w:rPr>
        <w:rFonts w:hint="default"/>
      </w:rPr>
    </w:lvl>
    <w:lvl w:ilvl="1">
      <w:start w:val="1"/>
      <w:numFmt w:val="decimal"/>
      <w:lvlText w:val="%1.%2."/>
      <w:lvlJc w:val="left"/>
      <w:pPr>
        <w:ind w:left="808" w:hanging="708"/>
      </w:pPr>
      <w:rPr>
        <w:rFonts w:ascii="Times New Roman" w:eastAsia="Times New Roman" w:hAnsi="Times New Roman" w:hint="default"/>
        <w:b/>
        <w:bCs/>
        <w:sz w:val="24"/>
        <w:szCs w:val="24"/>
      </w:rPr>
    </w:lvl>
    <w:lvl w:ilvl="2">
      <w:start w:val="1"/>
      <w:numFmt w:val="decimal"/>
      <w:lvlText w:val="%1.%2.%3"/>
      <w:lvlJc w:val="left"/>
      <w:pPr>
        <w:ind w:left="820" w:hanging="720"/>
      </w:pPr>
      <w:rPr>
        <w:rFonts w:ascii="Times New Roman" w:eastAsia="Times New Roman" w:hAnsi="Times New Roman" w:hint="default"/>
        <w:b/>
        <w:bCs/>
        <w:sz w:val="24"/>
        <w:szCs w:val="24"/>
      </w:rPr>
    </w:lvl>
    <w:lvl w:ilvl="3">
      <w:start w:val="1"/>
      <w:numFmt w:val="bullet"/>
      <w:lvlText w:val="•"/>
      <w:lvlJc w:val="left"/>
      <w:pPr>
        <w:ind w:left="2691" w:hanging="720"/>
      </w:pPr>
      <w:rPr>
        <w:rFonts w:hint="default"/>
      </w:rPr>
    </w:lvl>
    <w:lvl w:ilvl="4">
      <w:start w:val="1"/>
      <w:numFmt w:val="bullet"/>
      <w:lvlText w:val="•"/>
      <w:lvlJc w:val="left"/>
      <w:pPr>
        <w:ind w:left="3626" w:hanging="720"/>
      </w:pPr>
      <w:rPr>
        <w:rFonts w:hint="default"/>
      </w:rPr>
    </w:lvl>
    <w:lvl w:ilvl="5">
      <w:start w:val="1"/>
      <w:numFmt w:val="bullet"/>
      <w:lvlText w:val="•"/>
      <w:lvlJc w:val="left"/>
      <w:pPr>
        <w:ind w:left="4562" w:hanging="720"/>
      </w:pPr>
      <w:rPr>
        <w:rFonts w:hint="default"/>
      </w:rPr>
    </w:lvl>
    <w:lvl w:ilvl="6">
      <w:start w:val="1"/>
      <w:numFmt w:val="bullet"/>
      <w:lvlText w:val="•"/>
      <w:lvlJc w:val="left"/>
      <w:pPr>
        <w:ind w:left="5497" w:hanging="720"/>
      </w:pPr>
      <w:rPr>
        <w:rFonts w:hint="default"/>
      </w:rPr>
    </w:lvl>
    <w:lvl w:ilvl="7">
      <w:start w:val="1"/>
      <w:numFmt w:val="bullet"/>
      <w:lvlText w:val="•"/>
      <w:lvlJc w:val="left"/>
      <w:pPr>
        <w:ind w:left="6433" w:hanging="720"/>
      </w:pPr>
      <w:rPr>
        <w:rFonts w:hint="default"/>
      </w:rPr>
    </w:lvl>
    <w:lvl w:ilvl="8">
      <w:start w:val="1"/>
      <w:numFmt w:val="bullet"/>
      <w:lvlText w:val="•"/>
      <w:lvlJc w:val="left"/>
      <w:pPr>
        <w:ind w:left="7368" w:hanging="720"/>
      </w:pPr>
      <w:rPr>
        <w:rFonts w:hint="default"/>
      </w:rPr>
    </w:lvl>
  </w:abstractNum>
  <w:abstractNum w:abstractNumId="14">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D88276C"/>
    <w:multiLevelType w:val="hybridMultilevel"/>
    <w:tmpl w:val="1990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0510665"/>
    <w:multiLevelType w:val="multilevel"/>
    <w:tmpl w:val="08E6D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8673002"/>
    <w:multiLevelType w:val="hybridMultilevel"/>
    <w:tmpl w:val="FAAE8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366C51"/>
    <w:multiLevelType w:val="multilevel"/>
    <w:tmpl w:val="5C06E04E"/>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2">
    <w:nsid w:val="6AB56F7D"/>
    <w:multiLevelType w:val="multilevel"/>
    <w:tmpl w:val="C8FE64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CD20873"/>
    <w:multiLevelType w:val="hybridMultilevel"/>
    <w:tmpl w:val="A54CE47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F8E3791"/>
    <w:multiLevelType w:val="multilevel"/>
    <w:tmpl w:val="F34E9DF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3"/>
  </w:num>
  <w:num w:numId="2">
    <w:abstractNumId w:val="15"/>
  </w:num>
  <w:num w:numId="3">
    <w:abstractNumId w:val="12"/>
  </w:num>
  <w:num w:numId="4">
    <w:abstractNumId w:val="21"/>
  </w:num>
  <w:num w:numId="5">
    <w:abstractNumId w:val="20"/>
  </w:num>
  <w:num w:numId="6">
    <w:abstractNumId w:val="10"/>
  </w:num>
  <w:num w:numId="7">
    <w:abstractNumId w:val="6"/>
  </w:num>
  <w:num w:numId="8">
    <w:abstractNumId w:val="3"/>
  </w:num>
  <w:num w:numId="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24"/>
  </w:num>
  <w:num w:numId="12">
    <w:abstractNumId w:val="24"/>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5"/>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20"/>
  </w:num>
  <w:num w:numId="17">
    <w:abstractNumId w:val="4"/>
  </w:num>
  <w:num w:numId="18">
    <w:abstractNumId w:val="20"/>
  </w:num>
  <w:num w:numId="19">
    <w:abstractNumId w:val="7"/>
  </w:num>
  <w:num w:numId="20">
    <w:abstractNumId w:val="1"/>
  </w:num>
  <w:num w:numId="21">
    <w:abstractNumId w:val="20"/>
  </w:num>
  <w:num w:numId="22">
    <w:abstractNumId w:val="20"/>
  </w:num>
  <w:num w:numId="23">
    <w:abstractNumId w:val="20"/>
  </w:num>
  <w:num w:numId="24">
    <w:abstractNumId w:val="20"/>
  </w:num>
  <w:num w:numId="25">
    <w:abstractNumId w:val="20"/>
  </w:num>
  <w:num w:numId="26">
    <w:abstractNumId w:val="20"/>
  </w:num>
  <w:num w:numId="27">
    <w:abstractNumId w:val="20"/>
  </w:num>
  <w:num w:numId="28">
    <w:abstractNumId w:val="20"/>
  </w:num>
  <w:num w:numId="29">
    <w:abstractNumId w:val="20"/>
  </w:num>
  <w:num w:numId="30">
    <w:abstractNumId w:val="20"/>
  </w:num>
  <w:num w:numId="31">
    <w:abstractNumId w:val="20"/>
  </w:num>
  <w:num w:numId="32">
    <w:abstractNumId w:val="20"/>
  </w:num>
  <w:num w:numId="33">
    <w:abstractNumId w:val="20"/>
  </w:num>
  <w:num w:numId="34">
    <w:abstractNumId w:val="22"/>
  </w:num>
  <w:num w:numId="35">
    <w:abstractNumId w:val="9"/>
  </w:num>
  <w:num w:numId="36">
    <w:abstractNumId w:val="16"/>
  </w:num>
  <w:num w:numId="37">
    <w:abstractNumId w:val="8"/>
  </w:num>
  <w:num w:numId="38">
    <w:abstractNumId w:val="0"/>
  </w:num>
  <w:num w:numId="39">
    <w:abstractNumId w:val="23"/>
  </w:num>
  <w:num w:numId="40">
    <w:abstractNumId w:val="19"/>
  </w:num>
  <w:num w:numId="41">
    <w:abstractNumId w:val="11"/>
  </w:num>
  <w:num w:numId="42">
    <w:abstractNumId w:val="17"/>
  </w:num>
  <w:num w:numId="43">
    <w:abstractNumId w:val="5"/>
  </w:num>
  <w:num w:numId="44">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D84"/>
    <w:rsid w:val="000012BD"/>
    <w:rsid w:val="00035673"/>
    <w:rsid w:val="000535D0"/>
    <w:rsid w:val="00063B45"/>
    <w:rsid w:val="00064DC4"/>
    <w:rsid w:val="00067637"/>
    <w:rsid w:val="000735B7"/>
    <w:rsid w:val="000801F9"/>
    <w:rsid w:val="00080ED0"/>
    <w:rsid w:val="00084A4E"/>
    <w:rsid w:val="000C1687"/>
    <w:rsid w:val="000D1800"/>
    <w:rsid w:val="000D464B"/>
    <w:rsid w:val="000D6562"/>
    <w:rsid w:val="000F161D"/>
    <w:rsid w:val="00113C02"/>
    <w:rsid w:val="00115787"/>
    <w:rsid w:val="001174AA"/>
    <w:rsid w:val="0012064C"/>
    <w:rsid w:val="00124831"/>
    <w:rsid w:val="00150AC0"/>
    <w:rsid w:val="001517E5"/>
    <w:rsid w:val="00155135"/>
    <w:rsid w:val="001804B5"/>
    <w:rsid w:val="00193301"/>
    <w:rsid w:val="001C5F16"/>
    <w:rsid w:val="001E1810"/>
    <w:rsid w:val="001E3C81"/>
    <w:rsid w:val="00202306"/>
    <w:rsid w:val="00213043"/>
    <w:rsid w:val="00230893"/>
    <w:rsid w:val="002448C5"/>
    <w:rsid w:val="0026698C"/>
    <w:rsid w:val="002B35F3"/>
    <w:rsid w:val="002C1BAF"/>
    <w:rsid w:val="002D7C48"/>
    <w:rsid w:val="002E4BB0"/>
    <w:rsid w:val="002F0BC4"/>
    <w:rsid w:val="0030382E"/>
    <w:rsid w:val="00323D84"/>
    <w:rsid w:val="00351475"/>
    <w:rsid w:val="003543CA"/>
    <w:rsid w:val="0037540F"/>
    <w:rsid w:val="00385CFE"/>
    <w:rsid w:val="003D288E"/>
    <w:rsid w:val="003D5482"/>
    <w:rsid w:val="003F0B68"/>
    <w:rsid w:val="00404CE4"/>
    <w:rsid w:val="00433DDB"/>
    <w:rsid w:val="00442D96"/>
    <w:rsid w:val="00452357"/>
    <w:rsid w:val="004B43A7"/>
    <w:rsid w:val="004C2C21"/>
    <w:rsid w:val="004C47CD"/>
    <w:rsid w:val="004E70A6"/>
    <w:rsid w:val="004F4E7A"/>
    <w:rsid w:val="00506735"/>
    <w:rsid w:val="0052217E"/>
    <w:rsid w:val="00542208"/>
    <w:rsid w:val="0056036C"/>
    <w:rsid w:val="00567D37"/>
    <w:rsid w:val="005A0647"/>
    <w:rsid w:val="005A4E77"/>
    <w:rsid w:val="005D3942"/>
    <w:rsid w:val="005E5918"/>
    <w:rsid w:val="005E6A13"/>
    <w:rsid w:val="005F16D1"/>
    <w:rsid w:val="005F3DEF"/>
    <w:rsid w:val="00632EC2"/>
    <w:rsid w:val="00644350"/>
    <w:rsid w:val="00645E60"/>
    <w:rsid w:val="00650684"/>
    <w:rsid w:val="006634DD"/>
    <w:rsid w:val="00673420"/>
    <w:rsid w:val="006814AE"/>
    <w:rsid w:val="00693164"/>
    <w:rsid w:val="006E3329"/>
    <w:rsid w:val="006F5B1D"/>
    <w:rsid w:val="0071304C"/>
    <w:rsid w:val="00752E9B"/>
    <w:rsid w:val="0078308B"/>
    <w:rsid w:val="007B729F"/>
    <w:rsid w:val="007C12E7"/>
    <w:rsid w:val="007D734A"/>
    <w:rsid w:val="00800319"/>
    <w:rsid w:val="0083642A"/>
    <w:rsid w:val="00836722"/>
    <w:rsid w:val="008575A4"/>
    <w:rsid w:val="008834D9"/>
    <w:rsid w:val="008C7D98"/>
    <w:rsid w:val="008D2E8E"/>
    <w:rsid w:val="008D71F9"/>
    <w:rsid w:val="00906B28"/>
    <w:rsid w:val="00913167"/>
    <w:rsid w:val="00914455"/>
    <w:rsid w:val="00955A40"/>
    <w:rsid w:val="0096291C"/>
    <w:rsid w:val="00980A8A"/>
    <w:rsid w:val="0099024B"/>
    <w:rsid w:val="009A25CB"/>
    <w:rsid w:val="009B042A"/>
    <w:rsid w:val="009E282F"/>
    <w:rsid w:val="009E79D5"/>
    <w:rsid w:val="009F228D"/>
    <w:rsid w:val="009F4B23"/>
    <w:rsid w:val="00A301B1"/>
    <w:rsid w:val="00A316DC"/>
    <w:rsid w:val="00A36D16"/>
    <w:rsid w:val="00A40BAB"/>
    <w:rsid w:val="00A81A25"/>
    <w:rsid w:val="00A84094"/>
    <w:rsid w:val="00A9344A"/>
    <w:rsid w:val="00A93FC5"/>
    <w:rsid w:val="00AC1BEA"/>
    <w:rsid w:val="00AC320C"/>
    <w:rsid w:val="00AC7F36"/>
    <w:rsid w:val="00AD4810"/>
    <w:rsid w:val="00B22AF6"/>
    <w:rsid w:val="00B238BE"/>
    <w:rsid w:val="00B25D93"/>
    <w:rsid w:val="00B323CE"/>
    <w:rsid w:val="00B50B5B"/>
    <w:rsid w:val="00B85C2A"/>
    <w:rsid w:val="00B87AB3"/>
    <w:rsid w:val="00BB2645"/>
    <w:rsid w:val="00BD0001"/>
    <w:rsid w:val="00BD102A"/>
    <w:rsid w:val="00BD1C2B"/>
    <w:rsid w:val="00BE1902"/>
    <w:rsid w:val="00C06115"/>
    <w:rsid w:val="00C07E5C"/>
    <w:rsid w:val="00C21E3A"/>
    <w:rsid w:val="00C40B7D"/>
    <w:rsid w:val="00C862AC"/>
    <w:rsid w:val="00C87553"/>
    <w:rsid w:val="00C964E2"/>
    <w:rsid w:val="00CA128C"/>
    <w:rsid w:val="00CB3BBB"/>
    <w:rsid w:val="00CC3828"/>
    <w:rsid w:val="00CD2B7F"/>
    <w:rsid w:val="00CD7CEE"/>
    <w:rsid w:val="00CE04D6"/>
    <w:rsid w:val="00CE5E4E"/>
    <w:rsid w:val="00CF1F9A"/>
    <w:rsid w:val="00D32A98"/>
    <w:rsid w:val="00D34121"/>
    <w:rsid w:val="00D341E2"/>
    <w:rsid w:val="00D52B54"/>
    <w:rsid w:val="00D61C3E"/>
    <w:rsid w:val="00D755DA"/>
    <w:rsid w:val="00D75FF6"/>
    <w:rsid w:val="00D777DC"/>
    <w:rsid w:val="00D77B7E"/>
    <w:rsid w:val="00D8672C"/>
    <w:rsid w:val="00DC0317"/>
    <w:rsid w:val="00DD0E5A"/>
    <w:rsid w:val="00DE1595"/>
    <w:rsid w:val="00DE776A"/>
    <w:rsid w:val="00DF76C3"/>
    <w:rsid w:val="00E0192D"/>
    <w:rsid w:val="00E24EBC"/>
    <w:rsid w:val="00E421EB"/>
    <w:rsid w:val="00E4358E"/>
    <w:rsid w:val="00E462E6"/>
    <w:rsid w:val="00E67EF0"/>
    <w:rsid w:val="00E95E1B"/>
    <w:rsid w:val="00EA57D5"/>
    <w:rsid w:val="00EA761C"/>
    <w:rsid w:val="00EB6406"/>
    <w:rsid w:val="00F05E15"/>
    <w:rsid w:val="00F079F8"/>
    <w:rsid w:val="00F40C71"/>
    <w:rsid w:val="00F50391"/>
    <w:rsid w:val="00F54346"/>
    <w:rsid w:val="00F5705C"/>
    <w:rsid w:val="00F77FE1"/>
    <w:rsid w:val="00F876AC"/>
    <w:rsid w:val="00FD6C44"/>
    <w:rsid w:val="00FE5A6C"/>
    <w:rsid w:val="00FF5E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9"/>
    <o:shapelayout v:ext="edit">
      <o:idmap v:ext="edit" data="1"/>
    </o:shapelayout>
  </w:shapeDefaults>
  <w:decimalSymbol w:val="."/>
  <w:listSeparator w:val=","/>
  <w14:docId w14:val="071E5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5"/>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F5705C"/>
    <w:pPr>
      <w:keepNext/>
      <w:keepLines/>
      <w:numPr>
        <w:ilvl w:val="1"/>
        <w:numId w:val="5"/>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C1BEA"/>
    <w:pPr>
      <w:keepNext/>
      <w:keepLines/>
      <w:numPr>
        <w:ilvl w:val="2"/>
        <w:numId w:val="5"/>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5705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1BE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2"/>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3"/>
      </w:numPr>
    </w:pPr>
  </w:style>
  <w:style w:type="numbering" w:customStyle="1" w:styleId="Style1">
    <w:name w:val="Style1"/>
    <w:uiPriority w:val="99"/>
    <w:rsid w:val="00A36D16"/>
    <w:pPr>
      <w:numPr>
        <w:numId w:val="4"/>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F5705C"/>
    <w:pPr>
      <w:spacing w:before="100" w:beforeAutospacing="1" w:after="142" w:line="288" w:lineRule="auto"/>
      <w:ind w:firstLine="0"/>
      <w:jc w:val="left"/>
    </w:pPr>
    <w:rPr>
      <w:rFonts w:eastAsia="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5"/>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F5705C"/>
    <w:pPr>
      <w:keepNext/>
      <w:keepLines/>
      <w:numPr>
        <w:ilvl w:val="1"/>
        <w:numId w:val="5"/>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C1BEA"/>
    <w:pPr>
      <w:keepNext/>
      <w:keepLines/>
      <w:numPr>
        <w:ilvl w:val="2"/>
        <w:numId w:val="5"/>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5705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1BE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2"/>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3"/>
      </w:numPr>
    </w:pPr>
  </w:style>
  <w:style w:type="numbering" w:customStyle="1" w:styleId="Style1">
    <w:name w:val="Style1"/>
    <w:uiPriority w:val="99"/>
    <w:rsid w:val="00A36D16"/>
    <w:pPr>
      <w:numPr>
        <w:numId w:val="4"/>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F5705C"/>
    <w:pPr>
      <w:spacing w:before="100" w:beforeAutospacing="1" w:after="142" w:line="288"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7694">
      <w:bodyDiv w:val="1"/>
      <w:marLeft w:val="0"/>
      <w:marRight w:val="0"/>
      <w:marTop w:val="0"/>
      <w:marBottom w:val="0"/>
      <w:divBdr>
        <w:top w:val="none" w:sz="0" w:space="0" w:color="auto"/>
        <w:left w:val="none" w:sz="0" w:space="0" w:color="auto"/>
        <w:bottom w:val="none" w:sz="0" w:space="0" w:color="auto"/>
        <w:right w:val="none" w:sz="0" w:space="0" w:color="auto"/>
      </w:divBdr>
    </w:div>
    <w:div w:id="148250218">
      <w:bodyDiv w:val="1"/>
      <w:marLeft w:val="0"/>
      <w:marRight w:val="0"/>
      <w:marTop w:val="0"/>
      <w:marBottom w:val="0"/>
      <w:divBdr>
        <w:top w:val="none" w:sz="0" w:space="0" w:color="auto"/>
        <w:left w:val="none" w:sz="0" w:space="0" w:color="auto"/>
        <w:bottom w:val="none" w:sz="0" w:space="0" w:color="auto"/>
        <w:right w:val="none" w:sz="0" w:space="0" w:color="auto"/>
      </w:divBdr>
    </w:div>
    <w:div w:id="195434048">
      <w:bodyDiv w:val="1"/>
      <w:marLeft w:val="0"/>
      <w:marRight w:val="0"/>
      <w:marTop w:val="0"/>
      <w:marBottom w:val="0"/>
      <w:divBdr>
        <w:top w:val="none" w:sz="0" w:space="0" w:color="auto"/>
        <w:left w:val="none" w:sz="0" w:space="0" w:color="auto"/>
        <w:bottom w:val="none" w:sz="0" w:space="0" w:color="auto"/>
        <w:right w:val="none" w:sz="0" w:space="0" w:color="auto"/>
      </w:divBdr>
    </w:div>
    <w:div w:id="238684401">
      <w:bodyDiv w:val="1"/>
      <w:marLeft w:val="0"/>
      <w:marRight w:val="0"/>
      <w:marTop w:val="0"/>
      <w:marBottom w:val="0"/>
      <w:divBdr>
        <w:top w:val="none" w:sz="0" w:space="0" w:color="auto"/>
        <w:left w:val="none" w:sz="0" w:space="0" w:color="auto"/>
        <w:bottom w:val="none" w:sz="0" w:space="0" w:color="auto"/>
        <w:right w:val="none" w:sz="0" w:space="0" w:color="auto"/>
      </w:divBdr>
    </w:div>
    <w:div w:id="512570448">
      <w:bodyDiv w:val="1"/>
      <w:marLeft w:val="0"/>
      <w:marRight w:val="0"/>
      <w:marTop w:val="0"/>
      <w:marBottom w:val="0"/>
      <w:divBdr>
        <w:top w:val="none" w:sz="0" w:space="0" w:color="auto"/>
        <w:left w:val="none" w:sz="0" w:space="0" w:color="auto"/>
        <w:bottom w:val="none" w:sz="0" w:space="0" w:color="auto"/>
        <w:right w:val="none" w:sz="0" w:space="0" w:color="auto"/>
      </w:divBdr>
    </w:div>
    <w:div w:id="626005287">
      <w:bodyDiv w:val="1"/>
      <w:marLeft w:val="0"/>
      <w:marRight w:val="0"/>
      <w:marTop w:val="0"/>
      <w:marBottom w:val="0"/>
      <w:divBdr>
        <w:top w:val="none" w:sz="0" w:space="0" w:color="auto"/>
        <w:left w:val="none" w:sz="0" w:space="0" w:color="auto"/>
        <w:bottom w:val="none" w:sz="0" w:space="0" w:color="auto"/>
        <w:right w:val="none" w:sz="0" w:space="0" w:color="auto"/>
      </w:divBdr>
    </w:div>
    <w:div w:id="770584273">
      <w:bodyDiv w:val="1"/>
      <w:marLeft w:val="0"/>
      <w:marRight w:val="0"/>
      <w:marTop w:val="0"/>
      <w:marBottom w:val="0"/>
      <w:divBdr>
        <w:top w:val="none" w:sz="0" w:space="0" w:color="auto"/>
        <w:left w:val="none" w:sz="0" w:space="0" w:color="auto"/>
        <w:bottom w:val="none" w:sz="0" w:space="0" w:color="auto"/>
        <w:right w:val="none" w:sz="0" w:space="0" w:color="auto"/>
      </w:divBdr>
    </w:div>
    <w:div w:id="778064665">
      <w:bodyDiv w:val="1"/>
      <w:marLeft w:val="0"/>
      <w:marRight w:val="0"/>
      <w:marTop w:val="0"/>
      <w:marBottom w:val="0"/>
      <w:divBdr>
        <w:top w:val="none" w:sz="0" w:space="0" w:color="auto"/>
        <w:left w:val="none" w:sz="0" w:space="0" w:color="auto"/>
        <w:bottom w:val="none" w:sz="0" w:space="0" w:color="auto"/>
        <w:right w:val="none" w:sz="0" w:space="0" w:color="auto"/>
      </w:divBdr>
    </w:div>
    <w:div w:id="872693955">
      <w:bodyDiv w:val="1"/>
      <w:marLeft w:val="0"/>
      <w:marRight w:val="0"/>
      <w:marTop w:val="0"/>
      <w:marBottom w:val="0"/>
      <w:divBdr>
        <w:top w:val="none" w:sz="0" w:space="0" w:color="auto"/>
        <w:left w:val="none" w:sz="0" w:space="0" w:color="auto"/>
        <w:bottom w:val="none" w:sz="0" w:space="0" w:color="auto"/>
        <w:right w:val="none" w:sz="0" w:space="0" w:color="auto"/>
      </w:divBdr>
    </w:div>
    <w:div w:id="943266145">
      <w:bodyDiv w:val="1"/>
      <w:marLeft w:val="0"/>
      <w:marRight w:val="0"/>
      <w:marTop w:val="0"/>
      <w:marBottom w:val="0"/>
      <w:divBdr>
        <w:top w:val="none" w:sz="0" w:space="0" w:color="auto"/>
        <w:left w:val="none" w:sz="0" w:space="0" w:color="auto"/>
        <w:bottom w:val="none" w:sz="0" w:space="0" w:color="auto"/>
        <w:right w:val="none" w:sz="0" w:space="0" w:color="auto"/>
      </w:divBdr>
    </w:div>
    <w:div w:id="1036156087">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147212154">
      <w:bodyDiv w:val="1"/>
      <w:marLeft w:val="0"/>
      <w:marRight w:val="0"/>
      <w:marTop w:val="0"/>
      <w:marBottom w:val="0"/>
      <w:divBdr>
        <w:top w:val="none" w:sz="0" w:space="0" w:color="auto"/>
        <w:left w:val="none" w:sz="0" w:space="0" w:color="auto"/>
        <w:bottom w:val="none" w:sz="0" w:space="0" w:color="auto"/>
        <w:right w:val="none" w:sz="0" w:space="0" w:color="auto"/>
      </w:divBdr>
    </w:div>
    <w:div w:id="1323895583">
      <w:bodyDiv w:val="1"/>
      <w:marLeft w:val="0"/>
      <w:marRight w:val="0"/>
      <w:marTop w:val="0"/>
      <w:marBottom w:val="0"/>
      <w:divBdr>
        <w:top w:val="none" w:sz="0" w:space="0" w:color="auto"/>
        <w:left w:val="none" w:sz="0" w:space="0" w:color="auto"/>
        <w:bottom w:val="none" w:sz="0" w:space="0" w:color="auto"/>
        <w:right w:val="none" w:sz="0" w:space="0" w:color="auto"/>
      </w:divBdr>
    </w:div>
    <w:div w:id="1370452102">
      <w:bodyDiv w:val="1"/>
      <w:marLeft w:val="0"/>
      <w:marRight w:val="0"/>
      <w:marTop w:val="0"/>
      <w:marBottom w:val="0"/>
      <w:divBdr>
        <w:top w:val="none" w:sz="0" w:space="0" w:color="auto"/>
        <w:left w:val="none" w:sz="0" w:space="0" w:color="auto"/>
        <w:bottom w:val="none" w:sz="0" w:space="0" w:color="auto"/>
        <w:right w:val="none" w:sz="0" w:space="0" w:color="auto"/>
      </w:divBdr>
    </w:div>
    <w:div w:id="1413694857">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 w:id="1477139787">
      <w:bodyDiv w:val="1"/>
      <w:marLeft w:val="0"/>
      <w:marRight w:val="0"/>
      <w:marTop w:val="0"/>
      <w:marBottom w:val="0"/>
      <w:divBdr>
        <w:top w:val="none" w:sz="0" w:space="0" w:color="auto"/>
        <w:left w:val="none" w:sz="0" w:space="0" w:color="auto"/>
        <w:bottom w:val="none" w:sz="0" w:space="0" w:color="auto"/>
        <w:right w:val="none" w:sz="0" w:space="0" w:color="auto"/>
      </w:divBdr>
    </w:div>
    <w:div w:id="1646935029">
      <w:bodyDiv w:val="1"/>
      <w:marLeft w:val="0"/>
      <w:marRight w:val="0"/>
      <w:marTop w:val="0"/>
      <w:marBottom w:val="0"/>
      <w:divBdr>
        <w:top w:val="none" w:sz="0" w:space="0" w:color="auto"/>
        <w:left w:val="none" w:sz="0" w:space="0" w:color="auto"/>
        <w:bottom w:val="none" w:sz="0" w:space="0" w:color="auto"/>
        <w:right w:val="none" w:sz="0" w:space="0" w:color="auto"/>
      </w:divBdr>
    </w:div>
    <w:div w:id="1895046209">
      <w:bodyDiv w:val="1"/>
      <w:marLeft w:val="0"/>
      <w:marRight w:val="0"/>
      <w:marTop w:val="0"/>
      <w:marBottom w:val="0"/>
      <w:divBdr>
        <w:top w:val="none" w:sz="0" w:space="0" w:color="auto"/>
        <w:left w:val="none" w:sz="0" w:space="0" w:color="auto"/>
        <w:bottom w:val="none" w:sz="0" w:space="0" w:color="auto"/>
        <w:right w:val="none" w:sz="0" w:space="0" w:color="auto"/>
      </w:divBdr>
    </w:div>
    <w:div w:id="1919243032">
      <w:bodyDiv w:val="1"/>
      <w:marLeft w:val="0"/>
      <w:marRight w:val="0"/>
      <w:marTop w:val="0"/>
      <w:marBottom w:val="0"/>
      <w:divBdr>
        <w:top w:val="none" w:sz="0" w:space="0" w:color="auto"/>
        <w:left w:val="none" w:sz="0" w:space="0" w:color="auto"/>
        <w:bottom w:val="none" w:sz="0" w:space="0" w:color="auto"/>
        <w:right w:val="none" w:sz="0" w:space="0" w:color="auto"/>
      </w:divBdr>
    </w:div>
    <w:div w:id="2058041445">
      <w:bodyDiv w:val="1"/>
      <w:marLeft w:val="0"/>
      <w:marRight w:val="0"/>
      <w:marTop w:val="0"/>
      <w:marBottom w:val="0"/>
      <w:divBdr>
        <w:top w:val="none" w:sz="0" w:space="0" w:color="auto"/>
        <w:left w:val="none" w:sz="0" w:space="0" w:color="auto"/>
        <w:bottom w:val="none" w:sz="0" w:space="0" w:color="auto"/>
        <w:right w:val="none" w:sz="0" w:space="0" w:color="auto"/>
      </w:divBdr>
    </w:div>
    <w:div w:id="207435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0.png"/><Relationship Id="rId21" Type="http://schemas.openxmlformats.org/officeDocument/2006/relationships/image" Target="media/image4.jpeg"/><Relationship Id="rId42" Type="http://schemas.openxmlformats.org/officeDocument/2006/relationships/image" Target="media/image25.png"/><Relationship Id="rId63" Type="http://schemas.openxmlformats.org/officeDocument/2006/relationships/image" Target="media/image46.png"/><Relationship Id="rId84" Type="http://schemas.openxmlformats.org/officeDocument/2006/relationships/image" Target="media/image67.png"/><Relationship Id="rId138" Type="http://schemas.openxmlformats.org/officeDocument/2006/relationships/image" Target="media/image121.png"/><Relationship Id="rId159" Type="http://schemas.openxmlformats.org/officeDocument/2006/relationships/image" Target="media/image142.png"/><Relationship Id="rId170" Type="http://schemas.openxmlformats.org/officeDocument/2006/relationships/image" Target="media/image153.png"/><Relationship Id="rId191" Type="http://schemas.openxmlformats.org/officeDocument/2006/relationships/image" Target="media/image174.png"/><Relationship Id="rId196" Type="http://schemas.openxmlformats.org/officeDocument/2006/relationships/image" Target="media/image179.png"/><Relationship Id="rId200" Type="http://schemas.openxmlformats.org/officeDocument/2006/relationships/image" Target="media/image162.jpeg"/><Relationship Id="rId16" Type="http://schemas.openxmlformats.org/officeDocument/2006/relationships/header" Target="header2.xml"/><Relationship Id="rId107" Type="http://schemas.openxmlformats.org/officeDocument/2006/relationships/image" Target="media/image90.png"/><Relationship Id="rId11" Type="http://schemas.microsoft.com/office/2007/relationships/hdphoto" Target="media/hdphoto1.wdp"/><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123" Type="http://schemas.openxmlformats.org/officeDocument/2006/relationships/image" Target="media/image106.png"/><Relationship Id="rId128" Type="http://schemas.openxmlformats.org/officeDocument/2006/relationships/image" Target="media/image111.png"/><Relationship Id="rId144" Type="http://schemas.openxmlformats.org/officeDocument/2006/relationships/image" Target="media/image127.png"/><Relationship Id="rId149" Type="http://schemas.openxmlformats.org/officeDocument/2006/relationships/image" Target="media/image132.png"/><Relationship Id="rId5" Type="http://schemas.openxmlformats.org/officeDocument/2006/relationships/settings" Target="settings.xml"/><Relationship Id="rId90" Type="http://schemas.openxmlformats.org/officeDocument/2006/relationships/image" Target="media/image73.png"/><Relationship Id="rId95" Type="http://schemas.openxmlformats.org/officeDocument/2006/relationships/image" Target="media/image78.png"/><Relationship Id="rId160" Type="http://schemas.openxmlformats.org/officeDocument/2006/relationships/image" Target="media/image143.png"/><Relationship Id="rId165" Type="http://schemas.openxmlformats.org/officeDocument/2006/relationships/image" Target="media/image148.png"/><Relationship Id="rId181" Type="http://schemas.openxmlformats.org/officeDocument/2006/relationships/image" Target="media/image164.png"/><Relationship Id="rId186" Type="http://schemas.openxmlformats.org/officeDocument/2006/relationships/image" Target="media/image169.png"/><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image" Target="media/image96.png"/><Relationship Id="rId118" Type="http://schemas.openxmlformats.org/officeDocument/2006/relationships/image" Target="media/image101.png"/><Relationship Id="rId134" Type="http://schemas.openxmlformats.org/officeDocument/2006/relationships/image" Target="media/image117.png"/><Relationship Id="rId139" Type="http://schemas.openxmlformats.org/officeDocument/2006/relationships/image" Target="media/image122.png"/><Relationship Id="rId80" Type="http://schemas.openxmlformats.org/officeDocument/2006/relationships/image" Target="media/image63.png"/><Relationship Id="rId85" Type="http://schemas.openxmlformats.org/officeDocument/2006/relationships/image" Target="media/image68.png"/><Relationship Id="rId150" Type="http://schemas.openxmlformats.org/officeDocument/2006/relationships/image" Target="media/image133.png"/><Relationship Id="rId155" Type="http://schemas.openxmlformats.org/officeDocument/2006/relationships/image" Target="media/image138.png"/><Relationship Id="rId171" Type="http://schemas.openxmlformats.org/officeDocument/2006/relationships/image" Target="media/image154.png"/><Relationship Id="rId176" Type="http://schemas.openxmlformats.org/officeDocument/2006/relationships/image" Target="media/image159.png"/><Relationship Id="rId192" Type="http://schemas.openxmlformats.org/officeDocument/2006/relationships/image" Target="media/image175.png"/><Relationship Id="rId197" Type="http://schemas.openxmlformats.org/officeDocument/2006/relationships/image" Target="media/image180.png"/><Relationship Id="rId201" Type="http://schemas.openxmlformats.org/officeDocument/2006/relationships/footer" Target="footer5.xml"/><Relationship Id="rId12" Type="http://schemas.openxmlformats.org/officeDocument/2006/relationships/image" Target="media/image3.png"/><Relationship Id="rId17"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124" Type="http://schemas.openxmlformats.org/officeDocument/2006/relationships/image" Target="media/image107.png"/><Relationship Id="rId129" Type="http://schemas.openxmlformats.org/officeDocument/2006/relationships/image" Target="media/image112.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40" Type="http://schemas.openxmlformats.org/officeDocument/2006/relationships/image" Target="media/image123.png"/><Relationship Id="rId145" Type="http://schemas.openxmlformats.org/officeDocument/2006/relationships/image" Target="media/image128.png"/><Relationship Id="rId161" Type="http://schemas.openxmlformats.org/officeDocument/2006/relationships/image" Target="media/image144.png"/><Relationship Id="rId166" Type="http://schemas.openxmlformats.org/officeDocument/2006/relationships/image" Target="media/image149.png"/><Relationship Id="rId182" Type="http://schemas.openxmlformats.org/officeDocument/2006/relationships/image" Target="media/image165.png"/><Relationship Id="rId187" Type="http://schemas.openxmlformats.org/officeDocument/2006/relationships/image" Target="media/image170.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6.png"/><Relationship Id="rId28" Type="http://schemas.openxmlformats.org/officeDocument/2006/relationships/image" Target="media/image11.png"/><Relationship Id="rId49" Type="http://schemas.openxmlformats.org/officeDocument/2006/relationships/image" Target="media/image32.png"/><Relationship Id="rId114" Type="http://schemas.openxmlformats.org/officeDocument/2006/relationships/image" Target="media/image97.png"/><Relationship Id="rId119" Type="http://schemas.openxmlformats.org/officeDocument/2006/relationships/image" Target="media/image102.png"/><Relationship Id="rId44" Type="http://schemas.openxmlformats.org/officeDocument/2006/relationships/image" Target="media/image27.png"/><Relationship Id="rId60" Type="http://schemas.openxmlformats.org/officeDocument/2006/relationships/image" Target="media/image43.png"/><Relationship Id="rId65" Type="http://schemas.openxmlformats.org/officeDocument/2006/relationships/image" Target="media/image48.png"/><Relationship Id="rId81" Type="http://schemas.openxmlformats.org/officeDocument/2006/relationships/image" Target="media/image64.png"/><Relationship Id="rId86" Type="http://schemas.openxmlformats.org/officeDocument/2006/relationships/image" Target="media/image69.png"/><Relationship Id="rId130" Type="http://schemas.openxmlformats.org/officeDocument/2006/relationships/image" Target="media/image113.png"/><Relationship Id="rId135" Type="http://schemas.openxmlformats.org/officeDocument/2006/relationships/image" Target="media/image118.png"/><Relationship Id="rId151" Type="http://schemas.openxmlformats.org/officeDocument/2006/relationships/image" Target="media/image134.png"/><Relationship Id="rId156" Type="http://schemas.openxmlformats.org/officeDocument/2006/relationships/image" Target="media/image139.png"/><Relationship Id="rId177" Type="http://schemas.openxmlformats.org/officeDocument/2006/relationships/image" Target="media/image160.png"/><Relationship Id="rId198" Type="http://schemas.openxmlformats.org/officeDocument/2006/relationships/image" Target="media/image181.png"/><Relationship Id="rId172" Type="http://schemas.openxmlformats.org/officeDocument/2006/relationships/image" Target="media/image155.png"/><Relationship Id="rId193" Type="http://schemas.openxmlformats.org/officeDocument/2006/relationships/image" Target="media/image176.png"/><Relationship Id="rId202" Type="http://schemas.openxmlformats.org/officeDocument/2006/relationships/fontTable" Target="fontTable.xml"/><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120" Type="http://schemas.openxmlformats.org/officeDocument/2006/relationships/image" Target="media/image103.png"/><Relationship Id="rId125" Type="http://schemas.openxmlformats.org/officeDocument/2006/relationships/image" Target="media/image108.png"/><Relationship Id="rId141" Type="http://schemas.openxmlformats.org/officeDocument/2006/relationships/image" Target="media/image124.png"/><Relationship Id="rId146" Type="http://schemas.openxmlformats.org/officeDocument/2006/relationships/image" Target="media/image129.png"/><Relationship Id="rId167" Type="http://schemas.openxmlformats.org/officeDocument/2006/relationships/image" Target="media/image150.png"/><Relationship Id="rId188" Type="http://schemas.openxmlformats.org/officeDocument/2006/relationships/image" Target="media/image171.png"/><Relationship Id="rId7" Type="http://schemas.openxmlformats.org/officeDocument/2006/relationships/footnotes" Target="footnotes.xml"/><Relationship Id="rId71" Type="http://schemas.openxmlformats.org/officeDocument/2006/relationships/image" Target="media/image54.png"/><Relationship Id="rId92" Type="http://schemas.openxmlformats.org/officeDocument/2006/relationships/image" Target="media/image75.png"/><Relationship Id="rId162" Type="http://schemas.openxmlformats.org/officeDocument/2006/relationships/image" Target="media/image145.png"/><Relationship Id="rId183" Type="http://schemas.openxmlformats.org/officeDocument/2006/relationships/image" Target="media/image166.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image" Target="media/image98.png"/><Relationship Id="rId131" Type="http://schemas.openxmlformats.org/officeDocument/2006/relationships/image" Target="media/image114.png"/><Relationship Id="rId136" Type="http://schemas.openxmlformats.org/officeDocument/2006/relationships/image" Target="media/image119.png"/><Relationship Id="rId157" Type="http://schemas.openxmlformats.org/officeDocument/2006/relationships/image" Target="media/image140.png"/><Relationship Id="rId178" Type="http://schemas.openxmlformats.org/officeDocument/2006/relationships/image" Target="media/image161.png"/><Relationship Id="rId61" Type="http://schemas.openxmlformats.org/officeDocument/2006/relationships/image" Target="media/image44.png"/><Relationship Id="rId82" Type="http://schemas.openxmlformats.org/officeDocument/2006/relationships/image" Target="media/image65.png"/><Relationship Id="rId152" Type="http://schemas.openxmlformats.org/officeDocument/2006/relationships/image" Target="media/image135.png"/><Relationship Id="rId173" Type="http://schemas.openxmlformats.org/officeDocument/2006/relationships/image" Target="media/image156.png"/><Relationship Id="rId194" Type="http://schemas.openxmlformats.org/officeDocument/2006/relationships/image" Target="media/image177.png"/><Relationship Id="rId199" Type="http://schemas.openxmlformats.org/officeDocument/2006/relationships/image" Target="media/image182.png"/><Relationship Id="rId203" Type="http://schemas.openxmlformats.org/officeDocument/2006/relationships/theme" Target="theme/theme1.xml"/><Relationship Id="rId19" Type="http://schemas.openxmlformats.org/officeDocument/2006/relationships/footer" Target="footer4.xml"/><Relationship Id="rId14" Type="http://schemas.openxmlformats.org/officeDocument/2006/relationships/footer" Target="footer1.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126" Type="http://schemas.openxmlformats.org/officeDocument/2006/relationships/image" Target="media/image109.png"/><Relationship Id="rId147" Type="http://schemas.openxmlformats.org/officeDocument/2006/relationships/image" Target="media/image130.png"/><Relationship Id="rId168" Type="http://schemas.openxmlformats.org/officeDocument/2006/relationships/image" Target="media/image151.png"/><Relationship Id="rId8" Type="http://schemas.openxmlformats.org/officeDocument/2006/relationships/endnotes" Target="endnotes.xml"/><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121" Type="http://schemas.openxmlformats.org/officeDocument/2006/relationships/image" Target="media/image104.png"/><Relationship Id="rId142" Type="http://schemas.openxmlformats.org/officeDocument/2006/relationships/image" Target="media/image125.png"/><Relationship Id="rId163" Type="http://schemas.openxmlformats.org/officeDocument/2006/relationships/image" Target="media/image146.png"/><Relationship Id="rId184" Type="http://schemas.openxmlformats.org/officeDocument/2006/relationships/image" Target="media/image167.png"/><Relationship Id="rId189" Type="http://schemas.openxmlformats.org/officeDocument/2006/relationships/image" Target="media/image172.png"/><Relationship Id="rId3" Type="http://schemas.openxmlformats.org/officeDocument/2006/relationships/styles" Target="styles.xml"/><Relationship Id="rId25" Type="http://schemas.openxmlformats.org/officeDocument/2006/relationships/image" Target="media/image8.png"/><Relationship Id="rId46" Type="http://schemas.openxmlformats.org/officeDocument/2006/relationships/image" Target="media/image29.png"/><Relationship Id="rId67" Type="http://schemas.openxmlformats.org/officeDocument/2006/relationships/image" Target="media/image50.png"/><Relationship Id="rId116" Type="http://schemas.openxmlformats.org/officeDocument/2006/relationships/image" Target="media/image99.png"/><Relationship Id="rId137" Type="http://schemas.openxmlformats.org/officeDocument/2006/relationships/image" Target="media/image120.png"/><Relationship Id="rId158" Type="http://schemas.openxmlformats.org/officeDocument/2006/relationships/image" Target="media/image141.png"/><Relationship Id="rId20" Type="http://schemas.openxmlformats.org/officeDocument/2006/relationships/hyperlink" Target="http://maps.google.com/" TargetMode="External"/><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 Id="rId132" Type="http://schemas.openxmlformats.org/officeDocument/2006/relationships/image" Target="media/image115.png"/><Relationship Id="rId153" Type="http://schemas.openxmlformats.org/officeDocument/2006/relationships/image" Target="media/image136.png"/><Relationship Id="rId174" Type="http://schemas.openxmlformats.org/officeDocument/2006/relationships/image" Target="media/image157.png"/><Relationship Id="rId179" Type="http://schemas.openxmlformats.org/officeDocument/2006/relationships/image" Target="media/image162.png"/><Relationship Id="rId195" Type="http://schemas.openxmlformats.org/officeDocument/2006/relationships/image" Target="media/image178.png"/><Relationship Id="rId190" Type="http://schemas.openxmlformats.org/officeDocument/2006/relationships/image" Target="media/image173.png"/><Relationship Id="rId15" Type="http://schemas.openxmlformats.org/officeDocument/2006/relationships/footer" Target="footer2.xml"/><Relationship Id="rId36" Type="http://schemas.openxmlformats.org/officeDocument/2006/relationships/image" Target="media/image19.png"/><Relationship Id="rId57" Type="http://schemas.openxmlformats.org/officeDocument/2006/relationships/image" Target="media/image40.png"/><Relationship Id="rId106" Type="http://schemas.openxmlformats.org/officeDocument/2006/relationships/image" Target="media/image89.png"/><Relationship Id="rId127" Type="http://schemas.openxmlformats.org/officeDocument/2006/relationships/image" Target="media/image110.png"/><Relationship Id="rId10" Type="http://schemas.openxmlformats.org/officeDocument/2006/relationships/image" Target="media/image2.png"/><Relationship Id="rId31" Type="http://schemas.openxmlformats.org/officeDocument/2006/relationships/image" Target="media/image14.png"/><Relationship Id="rId52" Type="http://schemas.openxmlformats.org/officeDocument/2006/relationships/image" Target="media/image35.png"/><Relationship Id="rId73" Type="http://schemas.openxmlformats.org/officeDocument/2006/relationships/image" Target="media/image56.png"/><Relationship Id="rId78" Type="http://schemas.openxmlformats.org/officeDocument/2006/relationships/image" Target="media/image61.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122" Type="http://schemas.openxmlformats.org/officeDocument/2006/relationships/image" Target="media/image105.png"/><Relationship Id="rId143" Type="http://schemas.openxmlformats.org/officeDocument/2006/relationships/image" Target="media/image126.png"/><Relationship Id="rId148" Type="http://schemas.openxmlformats.org/officeDocument/2006/relationships/image" Target="media/image131.png"/><Relationship Id="rId164" Type="http://schemas.openxmlformats.org/officeDocument/2006/relationships/image" Target="media/image147.png"/><Relationship Id="rId169" Type="http://schemas.openxmlformats.org/officeDocument/2006/relationships/image" Target="media/image152.png"/><Relationship Id="rId185" Type="http://schemas.openxmlformats.org/officeDocument/2006/relationships/image" Target="media/image168.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63.png"/><Relationship Id="rId26" Type="http://schemas.openxmlformats.org/officeDocument/2006/relationships/image" Target="media/image9.png"/><Relationship Id="rId47" Type="http://schemas.openxmlformats.org/officeDocument/2006/relationships/image" Target="media/image30.png"/><Relationship Id="rId68" Type="http://schemas.openxmlformats.org/officeDocument/2006/relationships/image" Target="media/image51.png"/><Relationship Id="rId89" Type="http://schemas.openxmlformats.org/officeDocument/2006/relationships/image" Target="media/image72.png"/><Relationship Id="rId112" Type="http://schemas.openxmlformats.org/officeDocument/2006/relationships/image" Target="media/image95.png"/><Relationship Id="rId133" Type="http://schemas.openxmlformats.org/officeDocument/2006/relationships/image" Target="media/image116.png"/><Relationship Id="rId154" Type="http://schemas.openxmlformats.org/officeDocument/2006/relationships/image" Target="media/image137.png"/><Relationship Id="rId175" Type="http://schemas.openxmlformats.org/officeDocument/2006/relationships/image" Target="media/image1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EB80B-5965-4CA9-8D18-8CC857E25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4966991</TotalTime>
  <Pages>28</Pages>
  <Words>5436</Words>
  <Characters>30988</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Unknown</cp:lastModifiedBy>
  <cp:revision>43</cp:revision>
  <cp:lastPrinted>2016-11-03T03:18:00Z</cp:lastPrinted>
  <dcterms:created xsi:type="dcterms:W3CDTF">2016-12-02T15:48:00Z</dcterms:created>
  <dcterms:modified xsi:type="dcterms:W3CDTF">2017-05-30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